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5B5EA535" w14:textId="350DCC07" w:rsidR="00276219"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6220334" w:history="1">
            <w:r w:rsidR="00276219" w:rsidRPr="008766C1">
              <w:rPr>
                <w:rStyle w:val="Hyperlink"/>
                <w:rFonts w:eastAsiaTheme="minorHAnsi"/>
                <w:noProof/>
              </w:rPr>
              <w:t>Introduction</w:t>
            </w:r>
            <w:r w:rsidR="00276219">
              <w:rPr>
                <w:noProof/>
                <w:webHidden/>
              </w:rPr>
              <w:tab/>
            </w:r>
            <w:r w:rsidR="00276219">
              <w:rPr>
                <w:noProof/>
                <w:webHidden/>
              </w:rPr>
              <w:fldChar w:fldCharType="begin"/>
            </w:r>
            <w:r w:rsidR="00276219">
              <w:rPr>
                <w:noProof/>
                <w:webHidden/>
              </w:rPr>
              <w:instrText xml:space="preserve"> PAGEREF _Toc196220334 \h </w:instrText>
            </w:r>
            <w:r w:rsidR="00276219">
              <w:rPr>
                <w:noProof/>
                <w:webHidden/>
              </w:rPr>
            </w:r>
            <w:r w:rsidR="00276219">
              <w:rPr>
                <w:noProof/>
                <w:webHidden/>
              </w:rPr>
              <w:fldChar w:fldCharType="separate"/>
            </w:r>
            <w:r w:rsidR="00276219">
              <w:rPr>
                <w:noProof/>
                <w:webHidden/>
              </w:rPr>
              <w:t>4</w:t>
            </w:r>
            <w:r w:rsidR="00276219">
              <w:rPr>
                <w:noProof/>
                <w:webHidden/>
              </w:rPr>
              <w:fldChar w:fldCharType="end"/>
            </w:r>
          </w:hyperlink>
        </w:p>
        <w:p w14:paraId="58F4CCBA" w14:textId="6DA8268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5" w:history="1">
            <w:r w:rsidRPr="008766C1">
              <w:rPr>
                <w:rStyle w:val="Hyperlink"/>
                <w:noProof/>
              </w:rPr>
              <w:t>Obsessive-Compulsive Disorder</w:t>
            </w:r>
            <w:r>
              <w:rPr>
                <w:noProof/>
                <w:webHidden/>
              </w:rPr>
              <w:tab/>
            </w:r>
            <w:r>
              <w:rPr>
                <w:noProof/>
                <w:webHidden/>
              </w:rPr>
              <w:fldChar w:fldCharType="begin"/>
            </w:r>
            <w:r>
              <w:rPr>
                <w:noProof/>
                <w:webHidden/>
              </w:rPr>
              <w:instrText xml:space="preserve"> PAGEREF _Toc196220335 \h </w:instrText>
            </w:r>
            <w:r>
              <w:rPr>
                <w:noProof/>
                <w:webHidden/>
              </w:rPr>
            </w:r>
            <w:r>
              <w:rPr>
                <w:noProof/>
                <w:webHidden/>
              </w:rPr>
              <w:fldChar w:fldCharType="separate"/>
            </w:r>
            <w:r>
              <w:rPr>
                <w:noProof/>
                <w:webHidden/>
              </w:rPr>
              <w:t>4</w:t>
            </w:r>
            <w:r>
              <w:rPr>
                <w:noProof/>
                <w:webHidden/>
              </w:rPr>
              <w:fldChar w:fldCharType="end"/>
            </w:r>
          </w:hyperlink>
        </w:p>
        <w:p w14:paraId="425ED9AE" w14:textId="6FBB584C"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6" w:history="1">
            <w:r w:rsidRPr="008766C1">
              <w:rPr>
                <w:rStyle w:val="Hyperlink"/>
                <w:noProof/>
              </w:rPr>
              <w:t>Neurobiology of OCD</w:t>
            </w:r>
            <w:r>
              <w:rPr>
                <w:noProof/>
                <w:webHidden/>
              </w:rPr>
              <w:tab/>
            </w:r>
            <w:r>
              <w:rPr>
                <w:noProof/>
                <w:webHidden/>
              </w:rPr>
              <w:fldChar w:fldCharType="begin"/>
            </w:r>
            <w:r>
              <w:rPr>
                <w:noProof/>
                <w:webHidden/>
              </w:rPr>
              <w:instrText xml:space="preserve"> PAGEREF _Toc196220336 \h </w:instrText>
            </w:r>
            <w:r>
              <w:rPr>
                <w:noProof/>
                <w:webHidden/>
              </w:rPr>
            </w:r>
            <w:r>
              <w:rPr>
                <w:noProof/>
                <w:webHidden/>
              </w:rPr>
              <w:fldChar w:fldCharType="separate"/>
            </w:r>
            <w:r>
              <w:rPr>
                <w:noProof/>
                <w:webHidden/>
              </w:rPr>
              <w:t>4</w:t>
            </w:r>
            <w:r>
              <w:rPr>
                <w:noProof/>
                <w:webHidden/>
              </w:rPr>
              <w:fldChar w:fldCharType="end"/>
            </w:r>
          </w:hyperlink>
        </w:p>
        <w:p w14:paraId="4BD1C772" w14:textId="4713C3EF"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37" w:history="1">
            <w:r w:rsidRPr="008766C1">
              <w:rPr>
                <w:rStyle w:val="Hyperlink"/>
                <w:noProof/>
              </w:rPr>
              <w:t>Structural Brain Abnormalities</w:t>
            </w:r>
            <w:r>
              <w:rPr>
                <w:noProof/>
                <w:webHidden/>
              </w:rPr>
              <w:tab/>
            </w:r>
            <w:r>
              <w:rPr>
                <w:noProof/>
                <w:webHidden/>
              </w:rPr>
              <w:fldChar w:fldCharType="begin"/>
            </w:r>
            <w:r>
              <w:rPr>
                <w:noProof/>
                <w:webHidden/>
              </w:rPr>
              <w:instrText xml:space="preserve"> PAGEREF _Toc196220337 \h </w:instrText>
            </w:r>
            <w:r>
              <w:rPr>
                <w:noProof/>
                <w:webHidden/>
              </w:rPr>
            </w:r>
            <w:r>
              <w:rPr>
                <w:noProof/>
                <w:webHidden/>
              </w:rPr>
              <w:fldChar w:fldCharType="separate"/>
            </w:r>
            <w:r>
              <w:rPr>
                <w:noProof/>
                <w:webHidden/>
              </w:rPr>
              <w:t>7</w:t>
            </w:r>
            <w:r>
              <w:rPr>
                <w:noProof/>
                <w:webHidden/>
              </w:rPr>
              <w:fldChar w:fldCharType="end"/>
            </w:r>
          </w:hyperlink>
        </w:p>
        <w:p w14:paraId="49DD3515" w14:textId="07ECBDF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8" w:history="1">
            <w:r w:rsidRPr="008766C1">
              <w:rPr>
                <w:rStyle w:val="Hyperlink"/>
                <w:noProof/>
              </w:rPr>
              <w:t>Informant Discrepancies</w:t>
            </w:r>
            <w:r>
              <w:rPr>
                <w:noProof/>
                <w:webHidden/>
              </w:rPr>
              <w:tab/>
            </w:r>
            <w:r>
              <w:rPr>
                <w:noProof/>
                <w:webHidden/>
              </w:rPr>
              <w:fldChar w:fldCharType="begin"/>
            </w:r>
            <w:r>
              <w:rPr>
                <w:noProof/>
                <w:webHidden/>
              </w:rPr>
              <w:instrText xml:space="preserve"> PAGEREF _Toc196220338 \h </w:instrText>
            </w:r>
            <w:r>
              <w:rPr>
                <w:noProof/>
                <w:webHidden/>
              </w:rPr>
            </w:r>
            <w:r>
              <w:rPr>
                <w:noProof/>
                <w:webHidden/>
              </w:rPr>
              <w:fldChar w:fldCharType="separate"/>
            </w:r>
            <w:r>
              <w:rPr>
                <w:noProof/>
                <w:webHidden/>
              </w:rPr>
              <w:t>8</w:t>
            </w:r>
            <w:r>
              <w:rPr>
                <w:noProof/>
                <w:webHidden/>
              </w:rPr>
              <w:fldChar w:fldCharType="end"/>
            </w:r>
          </w:hyperlink>
        </w:p>
        <w:p w14:paraId="464A4A35" w14:textId="4FE97D7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39" w:history="1">
            <w:r w:rsidRPr="008766C1">
              <w:rPr>
                <w:rStyle w:val="Hyperlink"/>
                <w:noProof/>
              </w:rPr>
              <w:t>Statistical Learning</w:t>
            </w:r>
            <w:r>
              <w:rPr>
                <w:noProof/>
                <w:webHidden/>
              </w:rPr>
              <w:tab/>
            </w:r>
            <w:r>
              <w:rPr>
                <w:noProof/>
                <w:webHidden/>
              </w:rPr>
              <w:fldChar w:fldCharType="begin"/>
            </w:r>
            <w:r>
              <w:rPr>
                <w:noProof/>
                <w:webHidden/>
              </w:rPr>
              <w:instrText xml:space="preserve"> PAGEREF _Toc196220339 \h </w:instrText>
            </w:r>
            <w:r>
              <w:rPr>
                <w:noProof/>
                <w:webHidden/>
              </w:rPr>
            </w:r>
            <w:r>
              <w:rPr>
                <w:noProof/>
                <w:webHidden/>
              </w:rPr>
              <w:fldChar w:fldCharType="separate"/>
            </w:r>
            <w:r>
              <w:rPr>
                <w:noProof/>
                <w:webHidden/>
              </w:rPr>
              <w:t>9</w:t>
            </w:r>
            <w:r>
              <w:rPr>
                <w:noProof/>
                <w:webHidden/>
              </w:rPr>
              <w:fldChar w:fldCharType="end"/>
            </w:r>
          </w:hyperlink>
        </w:p>
        <w:p w14:paraId="2B0DBC74" w14:textId="58FAADF3"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40" w:history="1">
            <w:r w:rsidRPr="008766C1">
              <w:rPr>
                <w:rStyle w:val="Hyperlink"/>
                <w:noProof/>
              </w:rPr>
              <w:t>Learning methods</w:t>
            </w:r>
            <w:r>
              <w:rPr>
                <w:noProof/>
                <w:webHidden/>
              </w:rPr>
              <w:tab/>
            </w:r>
            <w:r>
              <w:rPr>
                <w:noProof/>
                <w:webHidden/>
              </w:rPr>
              <w:fldChar w:fldCharType="begin"/>
            </w:r>
            <w:r>
              <w:rPr>
                <w:noProof/>
                <w:webHidden/>
              </w:rPr>
              <w:instrText xml:space="preserve"> PAGEREF _Toc196220340 \h </w:instrText>
            </w:r>
            <w:r>
              <w:rPr>
                <w:noProof/>
                <w:webHidden/>
              </w:rPr>
            </w:r>
            <w:r>
              <w:rPr>
                <w:noProof/>
                <w:webHidden/>
              </w:rPr>
              <w:fldChar w:fldCharType="separate"/>
            </w:r>
            <w:r>
              <w:rPr>
                <w:noProof/>
                <w:webHidden/>
              </w:rPr>
              <w:t>10</w:t>
            </w:r>
            <w:r>
              <w:rPr>
                <w:noProof/>
                <w:webHidden/>
              </w:rPr>
              <w:fldChar w:fldCharType="end"/>
            </w:r>
          </w:hyperlink>
        </w:p>
        <w:p w14:paraId="490388E1" w14:textId="7CE27F24"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1" w:history="1">
            <w:r w:rsidRPr="008766C1">
              <w:rPr>
                <w:rStyle w:val="Hyperlink"/>
                <w:noProof/>
              </w:rPr>
              <w:t>Linear Model</w:t>
            </w:r>
            <w:r>
              <w:rPr>
                <w:noProof/>
                <w:webHidden/>
              </w:rPr>
              <w:tab/>
            </w:r>
            <w:r>
              <w:rPr>
                <w:noProof/>
                <w:webHidden/>
              </w:rPr>
              <w:fldChar w:fldCharType="begin"/>
            </w:r>
            <w:r>
              <w:rPr>
                <w:noProof/>
                <w:webHidden/>
              </w:rPr>
              <w:instrText xml:space="preserve"> PAGEREF _Toc196220341 \h </w:instrText>
            </w:r>
            <w:r>
              <w:rPr>
                <w:noProof/>
                <w:webHidden/>
              </w:rPr>
            </w:r>
            <w:r>
              <w:rPr>
                <w:noProof/>
                <w:webHidden/>
              </w:rPr>
              <w:fldChar w:fldCharType="separate"/>
            </w:r>
            <w:r>
              <w:rPr>
                <w:noProof/>
                <w:webHidden/>
              </w:rPr>
              <w:t>10</w:t>
            </w:r>
            <w:r>
              <w:rPr>
                <w:noProof/>
                <w:webHidden/>
              </w:rPr>
              <w:fldChar w:fldCharType="end"/>
            </w:r>
          </w:hyperlink>
        </w:p>
        <w:p w14:paraId="27A6F84E" w14:textId="42D80EF6"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2" w:history="1">
            <w:r w:rsidRPr="008766C1">
              <w:rPr>
                <w:rStyle w:val="Hyperlink"/>
                <w:noProof/>
              </w:rPr>
              <w:t>Decision Trees</w:t>
            </w:r>
            <w:r>
              <w:rPr>
                <w:noProof/>
                <w:webHidden/>
              </w:rPr>
              <w:tab/>
            </w:r>
            <w:r>
              <w:rPr>
                <w:noProof/>
                <w:webHidden/>
              </w:rPr>
              <w:fldChar w:fldCharType="begin"/>
            </w:r>
            <w:r>
              <w:rPr>
                <w:noProof/>
                <w:webHidden/>
              </w:rPr>
              <w:instrText xml:space="preserve"> PAGEREF _Toc196220342 \h </w:instrText>
            </w:r>
            <w:r>
              <w:rPr>
                <w:noProof/>
                <w:webHidden/>
              </w:rPr>
            </w:r>
            <w:r>
              <w:rPr>
                <w:noProof/>
                <w:webHidden/>
              </w:rPr>
              <w:fldChar w:fldCharType="separate"/>
            </w:r>
            <w:r>
              <w:rPr>
                <w:noProof/>
                <w:webHidden/>
              </w:rPr>
              <w:t>10</w:t>
            </w:r>
            <w:r>
              <w:rPr>
                <w:noProof/>
                <w:webHidden/>
              </w:rPr>
              <w:fldChar w:fldCharType="end"/>
            </w:r>
          </w:hyperlink>
        </w:p>
        <w:p w14:paraId="4B9096A3" w14:textId="25B5DF2B"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3" w:history="1">
            <w:r w:rsidRPr="008766C1">
              <w:rPr>
                <w:rStyle w:val="Hyperlink"/>
                <w:noProof/>
              </w:rPr>
              <w:t>Boosting</w:t>
            </w:r>
            <w:r>
              <w:rPr>
                <w:noProof/>
                <w:webHidden/>
              </w:rPr>
              <w:tab/>
            </w:r>
            <w:r>
              <w:rPr>
                <w:noProof/>
                <w:webHidden/>
              </w:rPr>
              <w:fldChar w:fldCharType="begin"/>
            </w:r>
            <w:r>
              <w:rPr>
                <w:noProof/>
                <w:webHidden/>
              </w:rPr>
              <w:instrText xml:space="preserve"> PAGEREF _Toc196220343 \h </w:instrText>
            </w:r>
            <w:r>
              <w:rPr>
                <w:noProof/>
                <w:webHidden/>
              </w:rPr>
            </w:r>
            <w:r>
              <w:rPr>
                <w:noProof/>
                <w:webHidden/>
              </w:rPr>
              <w:fldChar w:fldCharType="separate"/>
            </w:r>
            <w:r>
              <w:rPr>
                <w:noProof/>
                <w:webHidden/>
              </w:rPr>
              <w:t>11</w:t>
            </w:r>
            <w:r>
              <w:rPr>
                <w:noProof/>
                <w:webHidden/>
              </w:rPr>
              <w:fldChar w:fldCharType="end"/>
            </w:r>
          </w:hyperlink>
        </w:p>
        <w:p w14:paraId="04EFBDF1" w14:textId="5EF515E6"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44" w:history="1">
            <w:r w:rsidRPr="008766C1">
              <w:rPr>
                <w:rStyle w:val="Hyperlink"/>
                <w:noProof/>
              </w:rPr>
              <w:t>The present study</w:t>
            </w:r>
            <w:r>
              <w:rPr>
                <w:noProof/>
                <w:webHidden/>
              </w:rPr>
              <w:tab/>
            </w:r>
            <w:r>
              <w:rPr>
                <w:noProof/>
                <w:webHidden/>
              </w:rPr>
              <w:fldChar w:fldCharType="begin"/>
            </w:r>
            <w:r>
              <w:rPr>
                <w:noProof/>
                <w:webHidden/>
              </w:rPr>
              <w:instrText xml:space="preserve"> PAGEREF _Toc196220344 \h </w:instrText>
            </w:r>
            <w:r>
              <w:rPr>
                <w:noProof/>
                <w:webHidden/>
              </w:rPr>
            </w:r>
            <w:r>
              <w:rPr>
                <w:noProof/>
                <w:webHidden/>
              </w:rPr>
              <w:fldChar w:fldCharType="separate"/>
            </w:r>
            <w:r>
              <w:rPr>
                <w:noProof/>
                <w:webHidden/>
              </w:rPr>
              <w:t>13</w:t>
            </w:r>
            <w:r>
              <w:rPr>
                <w:noProof/>
                <w:webHidden/>
              </w:rPr>
              <w:fldChar w:fldCharType="end"/>
            </w:r>
          </w:hyperlink>
        </w:p>
        <w:p w14:paraId="7C56680A" w14:textId="64948416"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45" w:history="1">
            <w:r w:rsidRPr="008766C1">
              <w:rPr>
                <w:rStyle w:val="Hyperlink"/>
                <w:noProof/>
              </w:rPr>
              <w:t>Methods</w:t>
            </w:r>
            <w:r>
              <w:rPr>
                <w:noProof/>
                <w:webHidden/>
              </w:rPr>
              <w:tab/>
            </w:r>
            <w:r>
              <w:rPr>
                <w:noProof/>
                <w:webHidden/>
              </w:rPr>
              <w:fldChar w:fldCharType="begin"/>
            </w:r>
            <w:r>
              <w:rPr>
                <w:noProof/>
                <w:webHidden/>
              </w:rPr>
              <w:instrText xml:space="preserve"> PAGEREF _Toc196220345 \h </w:instrText>
            </w:r>
            <w:r>
              <w:rPr>
                <w:noProof/>
                <w:webHidden/>
              </w:rPr>
            </w:r>
            <w:r>
              <w:rPr>
                <w:noProof/>
                <w:webHidden/>
              </w:rPr>
              <w:fldChar w:fldCharType="separate"/>
            </w:r>
            <w:r>
              <w:rPr>
                <w:noProof/>
                <w:webHidden/>
              </w:rPr>
              <w:t>15</w:t>
            </w:r>
            <w:r>
              <w:rPr>
                <w:noProof/>
                <w:webHidden/>
              </w:rPr>
              <w:fldChar w:fldCharType="end"/>
            </w:r>
          </w:hyperlink>
        </w:p>
        <w:p w14:paraId="19E24F41" w14:textId="16B5999A"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46" w:history="1">
            <w:r w:rsidRPr="008766C1">
              <w:rPr>
                <w:rStyle w:val="Hyperlink"/>
                <w:noProof/>
              </w:rPr>
              <w:t>Data Source and Collection Procedures</w:t>
            </w:r>
            <w:r>
              <w:rPr>
                <w:noProof/>
                <w:webHidden/>
              </w:rPr>
              <w:tab/>
            </w:r>
            <w:r>
              <w:rPr>
                <w:noProof/>
                <w:webHidden/>
              </w:rPr>
              <w:fldChar w:fldCharType="begin"/>
            </w:r>
            <w:r>
              <w:rPr>
                <w:noProof/>
                <w:webHidden/>
              </w:rPr>
              <w:instrText xml:space="preserve"> PAGEREF _Toc196220346 \h </w:instrText>
            </w:r>
            <w:r>
              <w:rPr>
                <w:noProof/>
                <w:webHidden/>
              </w:rPr>
            </w:r>
            <w:r>
              <w:rPr>
                <w:noProof/>
                <w:webHidden/>
              </w:rPr>
              <w:fldChar w:fldCharType="separate"/>
            </w:r>
            <w:r>
              <w:rPr>
                <w:noProof/>
                <w:webHidden/>
              </w:rPr>
              <w:t>15</w:t>
            </w:r>
            <w:r>
              <w:rPr>
                <w:noProof/>
                <w:webHidden/>
              </w:rPr>
              <w:fldChar w:fldCharType="end"/>
            </w:r>
          </w:hyperlink>
        </w:p>
        <w:p w14:paraId="1A07419D" w14:textId="25CE4E0C"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47" w:history="1">
            <w:r w:rsidRPr="008766C1">
              <w:rPr>
                <w:rStyle w:val="Hyperlink"/>
                <w:noProof/>
              </w:rPr>
              <w:t>Data acquisition</w:t>
            </w:r>
            <w:r>
              <w:rPr>
                <w:noProof/>
                <w:webHidden/>
              </w:rPr>
              <w:tab/>
            </w:r>
            <w:r>
              <w:rPr>
                <w:noProof/>
                <w:webHidden/>
              </w:rPr>
              <w:fldChar w:fldCharType="begin"/>
            </w:r>
            <w:r>
              <w:rPr>
                <w:noProof/>
                <w:webHidden/>
              </w:rPr>
              <w:instrText xml:space="preserve"> PAGEREF _Toc196220347 \h </w:instrText>
            </w:r>
            <w:r>
              <w:rPr>
                <w:noProof/>
                <w:webHidden/>
              </w:rPr>
            </w:r>
            <w:r>
              <w:rPr>
                <w:noProof/>
                <w:webHidden/>
              </w:rPr>
              <w:fldChar w:fldCharType="separate"/>
            </w:r>
            <w:r>
              <w:rPr>
                <w:noProof/>
                <w:webHidden/>
              </w:rPr>
              <w:t>15</w:t>
            </w:r>
            <w:r>
              <w:rPr>
                <w:noProof/>
                <w:webHidden/>
              </w:rPr>
              <w:fldChar w:fldCharType="end"/>
            </w:r>
          </w:hyperlink>
        </w:p>
        <w:p w14:paraId="236CE513" w14:textId="2C6860CF"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48" w:history="1">
            <w:r w:rsidRPr="008766C1">
              <w:rPr>
                <w:rStyle w:val="Hyperlink"/>
                <w:noProof/>
              </w:rPr>
              <w:t>Structural MRI</w:t>
            </w:r>
            <w:r>
              <w:rPr>
                <w:noProof/>
                <w:webHidden/>
              </w:rPr>
              <w:tab/>
            </w:r>
            <w:r>
              <w:rPr>
                <w:noProof/>
                <w:webHidden/>
              </w:rPr>
              <w:fldChar w:fldCharType="begin"/>
            </w:r>
            <w:r>
              <w:rPr>
                <w:noProof/>
                <w:webHidden/>
              </w:rPr>
              <w:instrText xml:space="preserve"> PAGEREF _Toc196220348 \h </w:instrText>
            </w:r>
            <w:r>
              <w:rPr>
                <w:noProof/>
                <w:webHidden/>
              </w:rPr>
            </w:r>
            <w:r>
              <w:rPr>
                <w:noProof/>
                <w:webHidden/>
              </w:rPr>
              <w:fldChar w:fldCharType="separate"/>
            </w:r>
            <w:r>
              <w:rPr>
                <w:noProof/>
                <w:webHidden/>
              </w:rPr>
              <w:t>15</w:t>
            </w:r>
            <w:r>
              <w:rPr>
                <w:noProof/>
                <w:webHidden/>
              </w:rPr>
              <w:fldChar w:fldCharType="end"/>
            </w:r>
          </w:hyperlink>
        </w:p>
        <w:p w14:paraId="239CD6DB" w14:textId="09A66CA4"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49" w:history="1">
            <w:r w:rsidRPr="008766C1">
              <w:rPr>
                <w:rStyle w:val="Hyperlink"/>
                <w:noProof/>
              </w:rPr>
              <w:t>Preprocessing sMRI</w:t>
            </w:r>
            <w:r>
              <w:rPr>
                <w:noProof/>
                <w:webHidden/>
              </w:rPr>
              <w:tab/>
            </w:r>
            <w:r>
              <w:rPr>
                <w:noProof/>
                <w:webHidden/>
              </w:rPr>
              <w:fldChar w:fldCharType="begin"/>
            </w:r>
            <w:r>
              <w:rPr>
                <w:noProof/>
                <w:webHidden/>
              </w:rPr>
              <w:instrText xml:space="preserve"> PAGEREF _Toc196220349 \h </w:instrText>
            </w:r>
            <w:r>
              <w:rPr>
                <w:noProof/>
                <w:webHidden/>
              </w:rPr>
            </w:r>
            <w:r>
              <w:rPr>
                <w:noProof/>
                <w:webHidden/>
              </w:rPr>
              <w:fldChar w:fldCharType="separate"/>
            </w:r>
            <w:r>
              <w:rPr>
                <w:noProof/>
                <w:webHidden/>
              </w:rPr>
              <w:t>16</w:t>
            </w:r>
            <w:r>
              <w:rPr>
                <w:noProof/>
                <w:webHidden/>
              </w:rPr>
              <w:fldChar w:fldCharType="end"/>
            </w:r>
          </w:hyperlink>
        </w:p>
        <w:p w14:paraId="52EB57F0" w14:textId="43857E6D"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0" w:history="1">
            <w:r w:rsidRPr="008766C1">
              <w:rPr>
                <w:rStyle w:val="Hyperlink"/>
                <w:noProof/>
              </w:rPr>
              <w:t>Brain Segmentation</w:t>
            </w:r>
            <w:r>
              <w:rPr>
                <w:noProof/>
                <w:webHidden/>
              </w:rPr>
              <w:tab/>
            </w:r>
            <w:r>
              <w:rPr>
                <w:noProof/>
                <w:webHidden/>
              </w:rPr>
              <w:fldChar w:fldCharType="begin"/>
            </w:r>
            <w:r>
              <w:rPr>
                <w:noProof/>
                <w:webHidden/>
              </w:rPr>
              <w:instrText xml:space="preserve"> PAGEREF _Toc196220350 \h </w:instrText>
            </w:r>
            <w:r>
              <w:rPr>
                <w:noProof/>
                <w:webHidden/>
              </w:rPr>
            </w:r>
            <w:r>
              <w:rPr>
                <w:noProof/>
                <w:webHidden/>
              </w:rPr>
              <w:fldChar w:fldCharType="separate"/>
            </w:r>
            <w:r>
              <w:rPr>
                <w:noProof/>
                <w:webHidden/>
              </w:rPr>
              <w:t>17</w:t>
            </w:r>
            <w:r>
              <w:rPr>
                <w:noProof/>
                <w:webHidden/>
              </w:rPr>
              <w:fldChar w:fldCharType="end"/>
            </w:r>
          </w:hyperlink>
        </w:p>
        <w:p w14:paraId="29997DDC" w14:textId="6C0928A4"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1" w:history="1">
            <w:r w:rsidRPr="008766C1">
              <w:rPr>
                <w:rStyle w:val="Hyperlink"/>
                <w:noProof/>
              </w:rPr>
              <w:t>Regions of Interest</w:t>
            </w:r>
            <w:r>
              <w:rPr>
                <w:noProof/>
                <w:webHidden/>
              </w:rPr>
              <w:tab/>
            </w:r>
            <w:r>
              <w:rPr>
                <w:noProof/>
                <w:webHidden/>
              </w:rPr>
              <w:fldChar w:fldCharType="begin"/>
            </w:r>
            <w:r>
              <w:rPr>
                <w:noProof/>
                <w:webHidden/>
              </w:rPr>
              <w:instrText xml:space="preserve"> PAGEREF _Toc196220351 \h </w:instrText>
            </w:r>
            <w:r>
              <w:rPr>
                <w:noProof/>
                <w:webHidden/>
              </w:rPr>
            </w:r>
            <w:r>
              <w:rPr>
                <w:noProof/>
                <w:webHidden/>
              </w:rPr>
              <w:fldChar w:fldCharType="separate"/>
            </w:r>
            <w:r>
              <w:rPr>
                <w:noProof/>
                <w:webHidden/>
              </w:rPr>
              <w:t>17</w:t>
            </w:r>
            <w:r>
              <w:rPr>
                <w:noProof/>
                <w:webHidden/>
              </w:rPr>
              <w:fldChar w:fldCharType="end"/>
            </w:r>
          </w:hyperlink>
        </w:p>
        <w:p w14:paraId="007E3B71" w14:textId="3AFE0180"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2" w:history="1">
            <w:r w:rsidRPr="008766C1">
              <w:rPr>
                <w:rStyle w:val="Hyperlink"/>
                <w:noProof/>
              </w:rPr>
              <w:t>Demographics and categorical diagnosis</w:t>
            </w:r>
            <w:r>
              <w:rPr>
                <w:noProof/>
                <w:webHidden/>
              </w:rPr>
              <w:tab/>
            </w:r>
            <w:r>
              <w:rPr>
                <w:noProof/>
                <w:webHidden/>
              </w:rPr>
              <w:fldChar w:fldCharType="begin"/>
            </w:r>
            <w:r>
              <w:rPr>
                <w:noProof/>
                <w:webHidden/>
              </w:rPr>
              <w:instrText xml:space="preserve"> PAGEREF _Toc196220352 \h </w:instrText>
            </w:r>
            <w:r>
              <w:rPr>
                <w:noProof/>
                <w:webHidden/>
              </w:rPr>
            </w:r>
            <w:r>
              <w:rPr>
                <w:noProof/>
                <w:webHidden/>
              </w:rPr>
              <w:fldChar w:fldCharType="separate"/>
            </w:r>
            <w:r>
              <w:rPr>
                <w:noProof/>
                <w:webHidden/>
              </w:rPr>
              <w:t>18</w:t>
            </w:r>
            <w:r>
              <w:rPr>
                <w:noProof/>
                <w:webHidden/>
              </w:rPr>
              <w:fldChar w:fldCharType="end"/>
            </w:r>
          </w:hyperlink>
        </w:p>
        <w:p w14:paraId="05BAFB5A" w14:textId="41FF4B30"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3" w:history="1">
            <w:r w:rsidRPr="008766C1">
              <w:rPr>
                <w:rStyle w:val="Hyperlink"/>
                <w:noProof/>
              </w:rPr>
              <w:t>Self and Parental Reports of dimensional psychopathology</w:t>
            </w:r>
            <w:r>
              <w:rPr>
                <w:noProof/>
                <w:webHidden/>
              </w:rPr>
              <w:tab/>
            </w:r>
            <w:r>
              <w:rPr>
                <w:noProof/>
                <w:webHidden/>
              </w:rPr>
              <w:fldChar w:fldCharType="begin"/>
            </w:r>
            <w:r>
              <w:rPr>
                <w:noProof/>
                <w:webHidden/>
              </w:rPr>
              <w:instrText xml:space="preserve"> PAGEREF _Toc196220353 \h </w:instrText>
            </w:r>
            <w:r>
              <w:rPr>
                <w:noProof/>
                <w:webHidden/>
              </w:rPr>
            </w:r>
            <w:r>
              <w:rPr>
                <w:noProof/>
                <w:webHidden/>
              </w:rPr>
              <w:fldChar w:fldCharType="separate"/>
            </w:r>
            <w:r>
              <w:rPr>
                <w:noProof/>
                <w:webHidden/>
              </w:rPr>
              <w:t>18</w:t>
            </w:r>
            <w:r>
              <w:rPr>
                <w:noProof/>
                <w:webHidden/>
              </w:rPr>
              <w:fldChar w:fldCharType="end"/>
            </w:r>
          </w:hyperlink>
        </w:p>
        <w:p w14:paraId="71495FFE" w14:textId="1E051EA6"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4" w:history="1">
            <w:r w:rsidRPr="008766C1">
              <w:rPr>
                <w:rStyle w:val="Hyperlink"/>
                <w:noProof/>
              </w:rPr>
              <w:t>Parent-Reported Child Behavior Checklist</w:t>
            </w:r>
            <w:r>
              <w:rPr>
                <w:noProof/>
                <w:webHidden/>
              </w:rPr>
              <w:tab/>
            </w:r>
            <w:r>
              <w:rPr>
                <w:noProof/>
                <w:webHidden/>
              </w:rPr>
              <w:fldChar w:fldCharType="begin"/>
            </w:r>
            <w:r>
              <w:rPr>
                <w:noProof/>
                <w:webHidden/>
              </w:rPr>
              <w:instrText xml:space="preserve"> PAGEREF _Toc196220354 \h </w:instrText>
            </w:r>
            <w:r>
              <w:rPr>
                <w:noProof/>
                <w:webHidden/>
              </w:rPr>
            </w:r>
            <w:r>
              <w:rPr>
                <w:noProof/>
                <w:webHidden/>
              </w:rPr>
              <w:fldChar w:fldCharType="separate"/>
            </w:r>
            <w:r>
              <w:rPr>
                <w:noProof/>
                <w:webHidden/>
              </w:rPr>
              <w:t>19</w:t>
            </w:r>
            <w:r>
              <w:rPr>
                <w:noProof/>
                <w:webHidden/>
              </w:rPr>
              <w:fldChar w:fldCharType="end"/>
            </w:r>
          </w:hyperlink>
        </w:p>
        <w:p w14:paraId="26F496BD" w14:textId="0ED61E78" w:rsidR="00276219" w:rsidRDefault="00276219">
          <w:pPr>
            <w:pStyle w:val="TOC4"/>
            <w:tabs>
              <w:tab w:val="right" w:leader="dot" w:pos="9350"/>
            </w:tabs>
            <w:rPr>
              <w:rFonts w:eastAsiaTheme="minorEastAsia" w:cstheme="minorBidi"/>
              <w:noProof/>
              <w:kern w:val="2"/>
              <w:sz w:val="24"/>
              <w:szCs w:val="24"/>
              <w14:ligatures w14:val="standardContextual"/>
            </w:rPr>
          </w:pPr>
          <w:hyperlink w:anchor="_Toc196220355" w:history="1">
            <w:r w:rsidRPr="008766C1">
              <w:rPr>
                <w:rStyle w:val="Hyperlink"/>
                <w:noProof/>
              </w:rPr>
              <w:t>Self-Reported Brief Problem Monitor</w:t>
            </w:r>
            <w:r>
              <w:rPr>
                <w:noProof/>
                <w:webHidden/>
              </w:rPr>
              <w:tab/>
            </w:r>
            <w:r>
              <w:rPr>
                <w:noProof/>
                <w:webHidden/>
              </w:rPr>
              <w:fldChar w:fldCharType="begin"/>
            </w:r>
            <w:r>
              <w:rPr>
                <w:noProof/>
                <w:webHidden/>
              </w:rPr>
              <w:instrText xml:space="preserve"> PAGEREF _Toc196220355 \h </w:instrText>
            </w:r>
            <w:r>
              <w:rPr>
                <w:noProof/>
                <w:webHidden/>
              </w:rPr>
            </w:r>
            <w:r>
              <w:rPr>
                <w:noProof/>
                <w:webHidden/>
              </w:rPr>
              <w:fldChar w:fldCharType="separate"/>
            </w:r>
            <w:r>
              <w:rPr>
                <w:noProof/>
                <w:webHidden/>
              </w:rPr>
              <w:t>19</w:t>
            </w:r>
            <w:r>
              <w:rPr>
                <w:noProof/>
                <w:webHidden/>
              </w:rPr>
              <w:fldChar w:fldCharType="end"/>
            </w:r>
          </w:hyperlink>
        </w:p>
        <w:p w14:paraId="10478B55" w14:textId="1450E6B1"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56" w:history="1">
            <w:r w:rsidRPr="008766C1">
              <w:rPr>
                <w:rStyle w:val="Hyperlink"/>
                <w:noProof/>
              </w:rPr>
              <w:t>Sample</w:t>
            </w:r>
            <w:r>
              <w:rPr>
                <w:noProof/>
                <w:webHidden/>
              </w:rPr>
              <w:tab/>
            </w:r>
            <w:r>
              <w:rPr>
                <w:noProof/>
                <w:webHidden/>
              </w:rPr>
              <w:fldChar w:fldCharType="begin"/>
            </w:r>
            <w:r>
              <w:rPr>
                <w:noProof/>
                <w:webHidden/>
              </w:rPr>
              <w:instrText xml:space="preserve"> PAGEREF _Toc196220356 \h </w:instrText>
            </w:r>
            <w:r>
              <w:rPr>
                <w:noProof/>
                <w:webHidden/>
              </w:rPr>
            </w:r>
            <w:r>
              <w:rPr>
                <w:noProof/>
                <w:webHidden/>
              </w:rPr>
              <w:fldChar w:fldCharType="separate"/>
            </w:r>
            <w:r>
              <w:rPr>
                <w:noProof/>
                <w:webHidden/>
              </w:rPr>
              <w:t>20</w:t>
            </w:r>
            <w:r>
              <w:rPr>
                <w:noProof/>
                <w:webHidden/>
              </w:rPr>
              <w:fldChar w:fldCharType="end"/>
            </w:r>
          </w:hyperlink>
        </w:p>
        <w:p w14:paraId="23B8F7F9" w14:textId="4483DD99"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57" w:history="1">
            <w:r w:rsidRPr="008766C1">
              <w:rPr>
                <w:rStyle w:val="Hyperlink"/>
                <w:noProof/>
              </w:rPr>
              <w:t>Modelling approach</w:t>
            </w:r>
            <w:r>
              <w:rPr>
                <w:noProof/>
                <w:webHidden/>
              </w:rPr>
              <w:tab/>
            </w:r>
            <w:r>
              <w:rPr>
                <w:noProof/>
                <w:webHidden/>
              </w:rPr>
              <w:fldChar w:fldCharType="begin"/>
            </w:r>
            <w:r>
              <w:rPr>
                <w:noProof/>
                <w:webHidden/>
              </w:rPr>
              <w:instrText xml:space="preserve"> PAGEREF _Toc196220357 \h </w:instrText>
            </w:r>
            <w:r>
              <w:rPr>
                <w:noProof/>
                <w:webHidden/>
              </w:rPr>
            </w:r>
            <w:r>
              <w:rPr>
                <w:noProof/>
                <w:webHidden/>
              </w:rPr>
              <w:fldChar w:fldCharType="separate"/>
            </w:r>
            <w:r>
              <w:rPr>
                <w:noProof/>
                <w:webHidden/>
              </w:rPr>
              <w:t>23</w:t>
            </w:r>
            <w:r>
              <w:rPr>
                <w:noProof/>
                <w:webHidden/>
              </w:rPr>
              <w:fldChar w:fldCharType="end"/>
            </w:r>
          </w:hyperlink>
        </w:p>
        <w:p w14:paraId="0A0DD8DD" w14:textId="0EE0E467"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8" w:history="1">
            <w:r w:rsidRPr="008766C1">
              <w:rPr>
                <w:rStyle w:val="Hyperlink"/>
                <w:noProof/>
              </w:rPr>
              <w:t>Modeling Framework</w:t>
            </w:r>
            <w:r>
              <w:rPr>
                <w:noProof/>
                <w:webHidden/>
              </w:rPr>
              <w:tab/>
            </w:r>
            <w:r>
              <w:rPr>
                <w:noProof/>
                <w:webHidden/>
              </w:rPr>
              <w:fldChar w:fldCharType="begin"/>
            </w:r>
            <w:r>
              <w:rPr>
                <w:noProof/>
                <w:webHidden/>
              </w:rPr>
              <w:instrText xml:space="preserve"> PAGEREF _Toc196220358 \h </w:instrText>
            </w:r>
            <w:r>
              <w:rPr>
                <w:noProof/>
                <w:webHidden/>
              </w:rPr>
            </w:r>
            <w:r>
              <w:rPr>
                <w:noProof/>
                <w:webHidden/>
              </w:rPr>
              <w:fldChar w:fldCharType="separate"/>
            </w:r>
            <w:r>
              <w:rPr>
                <w:noProof/>
                <w:webHidden/>
              </w:rPr>
              <w:t>23</w:t>
            </w:r>
            <w:r>
              <w:rPr>
                <w:noProof/>
                <w:webHidden/>
              </w:rPr>
              <w:fldChar w:fldCharType="end"/>
            </w:r>
          </w:hyperlink>
        </w:p>
        <w:p w14:paraId="50453BC0" w14:textId="1BA97C4E"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59" w:history="1">
            <w:r w:rsidRPr="008766C1">
              <w:rPr>
                <w:rStyle w:val="Hyperlink"/>
                <w:noProof/>
              </w:rPr>
              <w:t>Initial Regression Approach</w:t>
            </w:r>
            <w:r>
              <w:rPr>
                <w:noProof/>
                <w:webHidden/>
              </w:rPr>
              <w:tab/>
            </w:r>
            <w:r>
              <w:rPr>
                <w:noProof/>
                <w:webHidden/>
              </w:rPr>
              <w:fldChar w:fldCharType="begin"/>
            </w:r>
            <w:r>
              <w:rPr>
                <w:noProof/>
                <w:webHidden/>
              </w:rPr>
              <w:instrText xml:space="preserve"> PAGEREF _Toc196220359 \h </w:instrText>
            </w:r>
            <w:r>
              <w:rPr>
                <w:noProof/>
                <w:webHidden/>
              </w:rPr>
            </w:r>
            <w:r>
              <w:rPr>
                <w:noProof/>
                <w:webHidden/>
              </w:rPr>
              <w:fldChar w:fldCharType="separate"/>
            </w:r>
            <w:r>
              <w:rPr>
                <w:noProof/>
                <w:webHidden/>
              </w:rPr>
              <w:t>24</w:t>
            </w:r>
            <w:r>
              <w:rPr>
                <w:noProof/>
                <w:webHidden/>
              </w:rPr>
              <w:fldChar w:fldCharType="end"/>
            </w:r>
          </w:hyperlink>
        </w:p>
        <w:p w14:paraId="0B1207B3" w14:textId="75B64B2B"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0" w:history="1">
            <w:r w:rsidRPr="008766C1">
              <w:rPr>
                <w:rStyle w:val="Hyperlink"/>
                <w:noProof/>
              </w:rPr>
              <w:t>Redefining the Task as Multiclass Classification</w:t>
            </w:r>
            <w:r>
              <w:rPr>
                <w:noProof/>
                <w:webHidden/>
              </w:rPr>
              <w:tab/>
            </w:r>
            <w:r>
              <w:rPr>
                <w:noProof/>
                <w:webHidden/>
              </w:rPr>
              <w:fldChar w:fldCharType="begin"/>
            </w:r>
            <w:r>
              <w:rPr>
                <w:noProof/>
                <w:webHidden/>
              </w:rPr>
              <w:instrText xml:space="preserve"> PAGEREF _Toc196220360 \h </w:instrText>
            </w:r>
            <w:r>
              <w:rPr>
                <w:noProof/>
                <w:webHidden/>
              </w:rPr>
            </w:r>
            <w:r>
              <w:rPr>
                <w:noProof/>
                <w:webHidden/>
              </w:rPr>
              <w:fldChar w:fldCharType="separate"/>
            </w:r>
            <w:r>
              <w:rPr>
                <w:noProof/>
                <w:webHidden/>
              </w:rPr>
              <w:t>24</w:t>
            </w:r>
            <w:r>
              <w:rPr>
                <w:noProof/>
                <w:webHidden/>
              </w:rPr>
              <w:fldChar w:fldCharType="end"/>
            </w:r>
          </w:hyperlink>
        </w:p>
        <w:p w14:paraId="4DBE146D" w14:textId="48672A29"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1" w:history="1">
            <w:r w:rsidRPr="008766C1">
              <w:rPr>
                <w:rStyle w:val="Hyperlink"/>
                <w:noProof/>
              </w:rPr>
              <w:t>Addressing Class Imbalance with Cost-Sensitive Learning</w:t>
            </w:r>
            <w:r>
              <w:rPr>
                <w:noProof/>
                <w:webHidden/>
              </w:rPr>
              <w:tab/>
            </w:r>
            <w:r>
              <w:rPr>
                <w:noProof/>
                <w:webHidden/>
              </w:rPr>
              <w:fldChar w:fldCharType="begin"/>
            </w:r>
            <w:r>
              <w:rPr>
                <w:noProof/>
                <w:webHidden/>
              </w:rPr>
              <w:instrText xml:space="preserve"> PAGEREF _Toc196220361 \h </w:instrText>
            </w:r>
            <w:r>
              <w:rPr>
                <w:noProof/>
                <w:webHidden/>
              </w:rPr>
            </w:r>
            <w:r>
              <w:rPr>
                <w:noProof/>
                <w:webHidden/>
              </w:rPr>
              <w:fldChar w:fldCharType="separate"/>
            </w:r>
            <w:r>
              <w:rPr>
                <w:noProof/>
                <w:webHidden/>
              </w:rPr>
              <w:t>24</w:t>
            </w:r>
            <w:r>
              <w:rPr>
                <w:noProof/>
                <w:webHidden/>
              </w:rPr>
              <w:fldChar w:fldCharType="end"/>
            </w:r>
          </w:hyperlink>
        </w:p>
        <w:p w14:paraId="10226E7F" w14:textId="0E6E8AB9"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2" w:history="1">
            <w:r w:rsidRPr="008766C1">
              <w:rPr>
                <w:rStyle w:val="Hyperlink"/>
                <w:noProof/>
              </w:rPr>
              <w:t>Hyperparameter Tuning and Validation</w:t>
            </w:r>
            <w:r>
              <w:rPr>
                <w:noProof/>
                <w:webHidden/>
              </w:rPr>
              <w:tab/>
            </w:r>
            <w:r>
              <w:rPr>
                <w:noProof/>
                <w:webHidden/>
              </w:rPr>
              <w:fldChar w:fldCharType="begin"/>
            </w:r>
            <w:r>
              <w:rPr>
                <w:noProof/>
                <w:webHidden/>
              </w:rPr>
              <w:instrText xml:space="preserve"> PAGEREF _Toc196220362 \h </w:instrText>
            </w:r>
            <w:r>
              <w:rPr>
                <w:noProof/>
                <w:webHidden/>
              </w:rPr>
            </w:r>
            <w:r>
              <w:rPr>
                <w:noProof/>
                <w:webHidden/>
              </w:rPr>
              <w:fldChar w:fldCharType="separate"/>
            </w:r>
            <w:r>
              <w:rPr>
                <w:noProof/>
                <w:webHidden/>
              </w:rPr>
              <w:t>25</w:t>
            </w:r>
            <w:r>
              <w:rPr>
                <w:noProof/>
                <w:webHidden/>
              </w:rPr>
              <w:fldChar w:fldCharType="end"/>
            </w:r>
          </w:hyperlink>
        </w:p>
        <w:p w14:paraId="13F5A9E6" w14:textId="0B5B816A"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3" w:history="1">
            <w:r w:rsidRPr="008766C1">
              <w:rPr>
                <w:rStyle w:val="Hyperlink"/>
                <w:noProof/>
              </w:rPr>
              <w:t>Threshold Calibration</w:t>
            </w:r>
            <w:r>
              <w:rPr>
                <w:noProof/>
                <w:webHidden/>
              </w:rPr>
              <w:tab/>
            </w:r>
            <w:r>
              <w:rPr>
                <w:noProof/>
                <w:webHidden/>
              </w:rPr>
              <w:fldChar w:fldCharType="begin"/>
            </w:r>
            <w:r>
              <w:rPr>
                <w:noProof/>
                <w:webHidden/>
              </w:rPr>
              <w:instrText xml:space="preserve"> PAGEREF _Toc196220363 \h </w:instrText>
            </w:r>
            <w:r>
              <w:rPr>
                <w:noProof/>
                <w:webHidden/>
              </w:rPr>
            </w:r>
            <w:r>
              <w:rPr>
                <w:noProof/>
                <w:webHidden/>
              </w:rPr>
              <w:fldChar w:fldCharType="separate"/>
            </w:r>
            <w:r>
              <w:rPr>
                <w:noProof/>
                <w:webHidden/>
              </w:rPr>
              <w:t>25</w:t>
            </w:r>
            <w:r>
              <w:rPr>
                <w:noProof/>
                <w:webHidden/>
              </w:rPr>
              <w:fldChar w:fldCharType="end"/>
            </w:r>
          </w:hyperlink>
        </w:p>
        <w:p w14:paraId="52839307" w14:textId="7A5AD64D"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4" w:history="1">
            <w:r w:rsidRPr="008766C1">
              <w:rPr>
                <w:rStyle w:val="Hyperlink"/>
                <w:noProof/>
              </w:rPr>
              <w:t>Evaluation Metrics</w:t>
            </w:r>
            <w:r>
              <w:rPr>
                <w:noProof/>
                <w:webHidden/>
              </w:rPr>
              <w:tab/>
            </w:r>
            <w:r>
              <w:rPr>
                <w:noProof/>
                <w:webHidden/>
              </w:rPr>
              <w:fldChar w:fldCharType="begin"/>
            </w:r>
            <w:r>
              <w:rPr>
                <w:noProof/>
                <w:webHidden/>
              </w:rPr>
              <w:instrText xml:space="preserve"> PAGEREF _Toc196220364 \h </w:instrText>
            </w:r>
            <w:r>
              <w:rPr>
                <w:noProof/>
                <w:webHidden/>
              </w:rPr>
            </w:r>
            <w:r>
              <w:rPr>
                <w:noProof/>
                <w:webHidden/>
              </w:rPr>
              <w:fldChar w:fldCharType="separate"/>
            </w:r>
            <w:r>
              <w:rPr>
                <w:noProof/>
                <w:webHidden/>
              </w:rPr>
              <w:t>26</w:t>
            </w:r>
            <w:r>
              <w:rPr>
                <w:noProof/>
                <w:webHidden/>
              </w:rPr>
              <w:fldChar w:fldCharType="end"/>
            </w:r>
          </w:hyperlink>
        </w:p>
        <w:p w14:paraId="1CAC4F68" w14:textId="3C818FEB" w:rsidR="00276219" w:rsidRDefault="00276219">
          <w:pPr>
            <w:pStyle w:val="TOC3"/>
            <w:tabs>
              <w:tab w:val="right" w:leader="dot" w:pos="9350"/>
            </w:tabs>
            <w:rPr>
              <w:rFonts w:eastAsiaTheme="minorEastAsia" w:cstheme="minorBidi"/>
              <w:i w:val="0"/>
              <w:iCs w:val="0"/>
              <w:noProof/>
              <w:kern w:val="2"/>
              <w:sz w:val="24"/>
              <w:szCs w:val="24"/>
              <w14:ligatures w14:val="standardContextual"/>
            </w:rPr>
          </w:pPr>
          <w:hyperlink w:anchor="_Toc196220365" w:history="1">
            <w:r w:rsidRPr="008766C1">
              <w:rPr>
                <w:rStyle w:val="Hyperlink"/>
                <w:noProof/>
              </w:rPr>
              <w:t>Permutation Based Significance Testing</w:t>
            </w:r>
            <w:r>
              <w:rPr>
                <w:noProof/>
                <w:webHidden/>
              </w:rPr>
              <w:tab/>
            </w:r>
            <w:r>
              <w:rPr>
                <w:noProof/>
                <w:webHidden/>
              </w:rPr>
              <w:fldChar w:fldCharType="begin"/>
            </w:r>
            <w:r>
              <w:rPr>
                <w:noProof/>
                <w:webHidden/>
              </w:rPr>
              <w:instrText xml:space="preserve"> PAGEREF _Toc196220365 \h </w:instrText>
            </w:r>
            <w:r>
              <w:rPr>
                <w:noProof/>
                <w:webHidden/>
              </w:rPr>
            </w:r>
            <w:r>
              <w:rPr>
                <w:noProof/>
                <w:webHidden/>
              </w:rPr>
              <w:fldChar w:fldCharType="separate"/>
            </w:r>
            <w:r>
              <w:rPr>
                <w:noProof/>
                <w:webHidden/>
              </w:rPr>
              <w:t>28</w:t>
            </w:r>
            <w:r>
              <w:rPr>
                <w:noProof/>
                <w:webHidden/>
              </w:rPr>
              <w:fldChar w:fldCharType="end"/>
            </w:r>
          </w:hyperlink>
        </w:p>
        <w:p w14:paraId="196F16C9" w14:textId="6B1FDE77"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66" w:history="1">
            <w:r w:rsidRPr="008766C1">
              <w:rPr>
                <w:rStyle w:val="Hyperlink"/>
                <w:noProof/>
              </w:rPr>
              <w:t>Results</w:t>
            </w:r>
            <w:r>
              <w:rPr>
                <w:noProof/>
                <w:webHidden/>
              </w:rPr>
              <w:tab/>
            </w:r>
            <w:r>
              <w:rPr>
                <w:noProof/>
                <w:webHidden/>
              </w:rPr>
              <w:fldChar w:fldCharType="begin"/>
            </w:r>
            <w:r>
              <w:rPr>
                <w:noProof/>
                <w:webHidden/>
              </w:rPr>
              <w:instrText xml:space="preserve"> PAGEREF _Toc196220366 \h </w:instrText>
            </w:r>
            <w:r>
              <w:rPr>
                <w:noProof/>
                <w:webHidden/>
              </w:rPr>
            </w:r>
            <w:r>
              <w:rPr>
                <w:noProof/>
                <w:webHidden/>
              </w:rPr>
              <w:fldChar w:fldCharType="separate"/>
            </w:r>
            <w:r>
              <w:rPr>
                <w:noProof/>
                <w:webHidden/>
              </w:rPr>
              <w:t>29</w:t>
            </w:r>
            <w:r>
              <w:rPr>
                <w:noProof/>
                <w:webHidden/>
              </w:rPr>
              <w:fldChar w:fldCharType="end"/>
            </w:r>
          </w:hyperlink>
        </w:p>
        <w:p w14:paraId="55C9D3DE" w14:textId="4908C0AA"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67" w:history="1">
            <w:r w:rsidRPr="008766C1">
              <w:rPr>
                <w:rStyle w:val="Hyperlink"/>
                <w:noProof/>
              </w:rPr>
              <w:t>Distribution of Outcome Variables</w:t>
            </w:r>
            <w:r>
              <w:rPr>
                <w:noProof/>
                <w:webHidden/>
              </w:rPr>
              <w:tab/>
            </w:r>
            <w:r>
              <w:rPr>
                <w:noProof/>
                <w:webHidden/>
              </w:rPr>
              <w:fldChar w:fldCharType="begin"/>
            </w:r>
            <w:r>
              <w:rPr>
                <w:noProof/>
                <w:webHidden/>
              </w:rPr>
              <w:instrText xml:space="preserve"> PAGEREF _Toc196220367 \h </w:instrText>
            </w:r>
            <w:r>
              <w:rPr>
                <w:noProof/>
                <w:webHidden/>
              </w:rPr>
            </w:r>
            <w:r>
              <w:rPr>
                <w:noProof/>
                <w:webHidden/>
              </w:rPr>
              <w:fldChar w:fldCharType="separate"/>
            </w:r>
            <w:r>
              <w:rPr>
                <w:noProof/>
                <w:webHidden/>
              </w:rPr>
              <w:t>29</w:t>
            </w:r>
            <w:r>
              <w:rPr>
                <w:noProof/>
                <w:webHidden/>
              </w:rPr>
              <w:fldChar w:fldCharType="end"/>
            </w:r>
          </w:hyperlink>
        </w:p>
        <w:p w14:paraId="3AD1C3FD" w14:textId="262D79E4"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68" w:history="1">
            <w:r w:rsidRPr="008766C1">
              <w:rPr>
                <w:rStyle w:val="Hyperlink"/>
                <w:noProof/>
              </w:rPr>
              <w:t>Model Parameter Optimization</w:t>
            </w:r>
            <w:r>
              <w:rPr>
                <w:noProof/>
                <w:webHidden/>
              </w:rPr>
              <w:tab/>
            </w:r>
            <w:r>
              <w:rPr>
                <w:noProof/>
                <w:webHidden/>
              </w:rPr>
              <w:fldChar w:fldCharType="begin"/>
            </w:r>
            <w:r>
              <w:rPr>
                <w:noProof/>
                <w:webHidden/>
              </w:rPr>
              <w:instrText xml:space="preserve"> PAGEREF _Toc196220368 \h </w:instrText>
            </w:r>
            <w:r>
              <w:rPr>
                <w:noProof/>
                <w:webHidden/>
              </w:rPr>
            </w:r>
            <w:r>
              <w:rPr>
                <w:noProof/>
                <w:webHidden/>
              </w:rPr>
              <w:fldChar w:fldCharType="separate"/>
            </w:r>
            <w:r>
              <w:rPr>
                <w:noProof/>
                <w:webHidden/>
              </w:rPr>
              <w:t>29</w:t>
            </w:r>
            <w:r>
              <w:rPr>
                <w:noProof/>
                <w:webHidden/>
              </w:rPr>
              <w:fldChar w:fldCharType="end"/>
            </w:r>
          </w:hyperlink>
        </w:p>
        <w:p w14:paraId="1C58A0AC" w14:textId="71254672" w:rsidR="00276219" w:rsidRDefault="00276219">
          <w:pPr>
            <w:pStyle w:val="TOC2"/>
            <w:tabs>
              <w:tab w:val="right" w:leader="dot" w:pos="9350"/>
            </w:tabs>
            <w:rPr>
              <w:rFonts w:eastAsiaTheme="minorEastAsia" w:cstheme="minorBidi"/>
              <w:smallCaps w:val="0"/>
              <w:noProof/>
              <w:kern w:val="2"/>
              <w:sz w:val="24"/>
              <w:szCs w:val="24"/>
              <w14:ligatures w14:val="standardContextual"/>
            </w:rPr>
          </w:pPr>
          <w:hyperlink w:anchor="_Toc196220369" w:history="1">
            <w:r w:rsidRPr="008766C1">
              <w:rPr>
                <w:rStyle w:val="Hyperlink"/>
                <w:noProof/>
              </w:rPr>
              <w:t>Threshold Calibration and Class-Specific Performance</w:t>
            </w:r>
            <w:r>
              <w:rPr>
                <w:noProof/>
                <w:webHidden/>
              </w:rPr>
              <w:tab/>
            </w:r>
            <w:r>
              <w:rPr>
                <w:noProof/>
                <w:webHidden/>
              </w:rPr>
              <w:fldChar w:fldCharType="begin"/>
            </w:r>
            <w:r>
              <w:rPr>
                <w:noProof/>
                <w:webHidden/>
              </w:rPr>
              <w:instrText xml:space="preserve"> PAGEREF _Toc196220369 \h </w:instrText>
            </w:r>
            <w:r>
              <w:rPr>
                <w:noProof/>
                <w:webHidden/>
              </w:rPr>
            </w:r>
            <w:r>
              <w:rPr>
                <w:noProof/>
                <w:webHidden/>
              </w:rPr>
              <w:fldChar w:fldCharType="separate"/>
            </w:r>
            <w:r>
              <w:rPr>
                <w:noProof/>
                <w:webHidden/>
              </w:rPr>
              <w:t>32</w:t>
            </w:r>
            <w:r>
              <w:rPr>
                <w:noProof/>
                <w:webHidden/>
              </w:rPr>
              <w:fldChar w:fldCharType="end"/>
            </w:r>
          </w:hyperlink>
        </w:p>
        <w:p w14:paraId="0F189F35" w14:textId="2426AD62"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70" w:history="1">
            <w:r w:rsidRPr="008766C1">
              <w:rPr>
                <w:rStyle w:val="Hyperlink"/>
                <w:noProof/>
              </w:rPr>
              <w:t>Discussion</w:t>
            </w:r>
            <w:r>
              <w:rPr>
                <w:noProof/>
                <w:webHidden/>
              </w:rPr>
              <w:tab/>
            </w:r>
            <w:r>
              <w:rPr>
                <w:noProof/>
                <w:webHidden/>
              </w:rPr>
              <w:fldChar w:fldCharType="begin"/>
            </w:r>
            <w:r>
              <w:rPr>
                <w:noProof/>
                <w:webHidden/>
              </w:rPr>
              <w:instrText xml:space="preserve"> PAGEREF _Toc196220370 \h </w:instrText>
            </w:r>
            <w:r>
              <w:rPr>
                <w:noProof/>
                <w:webHidden/>
              </w:rPr>
            </w:r>
            <w:r>
              <w:rPr>
                <w:noProof/>
                <w:webHidden/>
              </w:rPr>
              <w:fldChar w:fldCharType="separate"/>
            </w:r>
            <w:r>
              <w:rPr>
                <w:noProof/>
                <w:webHidden/>
              </w:rPr>
              <w:t>38</w:t>
            </w:r>
            <w:r>
              <w:rPr>
                <w:noProof/>
                <w:webHidden/>
              </w:rPr>
              <w:fldChar w:fldCharType="end"/>
            </w:r>
          </w:hyperlink>
        </w:p>
        <w:p w14:paraId="3EA07AFD" w14:textId="39041184"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71" w:history="1">
            <w:r w:rsidRPr="008766C1">
              <w:rPr>
                <w:rStyle w:val="Hyperlink"/>
                <w:noProof/>
              </w:rPr>
              <w:t>References</w:t>
            </w:r>
            <w:r>
              <w:rPr>
                <w:noProof/>
                <w:webHidden/>
              </w:rPr>
              <w:tab/>
            </w:r>
            <w:r>
              <w:rPr>
                <w:noProof/>
                <w:webHidden/>
              </w:rPr>
              <w:fldChar w:fldCharType="begin"/>
            </w:r>
            <w:r>
              <w:rPr>
                <w:noProof/>
                <w:webHidden/>
              </w:rPr>
              <w:instrText xml:space="preserve"> PAGEREF _Toc196220371 \h </w:instrText>
            </w:r>
            <w:r>
              <w:rPr>
                <w:noProof/>
                <w:webHidden/>
              </w:rPr>
            </w:r>
            <w:r>
              <w:rPr>
                <w:noProof/>
                <w:webHidden/>
              </w:rPr>
              <w:fldChar w:fldCharType="separate"/>
            </w:r>
            <w:r>
              <w:rPr>
                <w:noProof/>
                <w:webHidden/>
              </w:rPr>
              <w:t>39</w:t>
            </w:r>
            <w:r>
              <w:rPr>
                <w:noProof/>
                <w:webHidden/>
              </w:rPr>
              <w:fldChar w:fldCharType="end"/>
            </w:r>
          </w:hyperlink>
        </w:p>
        <w:p w14:paraId="2D9B015F" w14:textId="3E9794FA" w:rsidR="00276219" w:rsidRDefault="00276219">
          <w:pPr>
            <w:pStyle w:val="TOC1"/>
            <w:tabs>
              <w:tab w:val="right" w:leader="dot" w:pos="9350"/>
            </w:tabs>
            <w:rPr>
              <w:rFonts w:eastAsiaTheme="minorEastAsia" w:cstheme="minorBidi"/>
              <w:b w:val="0"/>
              <w:bCs w:val="0"/>
              <w:caps w:val="0"/>
              <w:noProof/>
              <w:kern w:val="2"/>
              <w:sz w:val="24"/>
              <w:szCs w:val="24"/>
              <w14:ligatures w14:val="standardContextual"/>
            </w:rPr>
          </w:pPr>
          <w:hyperlink w:anchor="_Toc196220372" w:history="1">
            <w:r w:rsidRPr="008766C1">
              <w:rPr>
                <w:rStyle w:val="Hyperlink"/>
                <w:noProof/>
              </w:rPr>
              <w:t>Appendix</w:t>
            </w:r>
            <w:r>
              <w:rPr>
                <w:noProof/>
                <w:webHidden/>
              </w:rPr>
              <w:tab/>
            </w:r>
            <w:r>
              <w:rPr>
                <w:noProof/>
                <w:webHidden/>
              </w:rPr>
              <w:fldChar w:fldCharType="begin"/>
            </w:r>
            <w:r>
              <w:rPr>
                <w:noProof/>
                <w:webHidden/>
              </w:rPr>
              <w:instrText xml:space="preserve"> PAGEREF _Toc196220372 \h </w:instrText>
            </w:r>
            <w:r>
              <w:rPr>
                <w:noProof/>
                <w:webHidden/>
              </w:rPr>
            </w:r>
            <w:r>
              <w:rPr>
                <w:noProof/>
                <w:webHidden/>
              </w:rPr>
              <w:fldChar w:fldCharType="separate"/>
            </w:r>
            <w:r>
              <w:rPr>
                <w:noProof/>
                <w:webHidden/>
              </w:rPr>
              <w:t>54</w:t>
            </w:r>
            <w:r>
              <w:rPr>
                <w:noProof/>
                <w:webHidden/>
              </w:rPr>
              <w:fldChar w:fldCharType="end"/>
            </w:r>
          </w:hyperlink>
        </w:p>
        <w:p w14:paraId="1AA47D8B" w14:textId="2E905B9A"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6220334"/>
      <w:r w:rsidRPr="00201BF6">
        <w:rPr>
          <w:rFonts w:eastAsiaTheme="minorHAnsi"/>
        </w:rPr>
        <w:lastRenderedPageBreak/>
        <w:t>Introduction</w:t>
      </w:r>
      <w:bookmarkEnd w:id="0"/>
      <w:bookmarkEnd w:id="1"/>
    </w:p>
    <w:p w14:paraId="6ABAE586" w14:textId="77777777" w:rsidR="00F41E9F" w:rsidRDefault="00F41E9F" w:rsidP="00824E88"/>
    <w:p w14:paraId="67661375" w14:textId="77777777" w:rsidR="00195A4B" w:rsidRPr="00207F5F" w:rsidRDefault="00195A4B" w:rsidP="00195A4B">
      <w:pPr>
        <w:pStyle w:val="Style2"/>
        <w:rPr>
          <w:rFonts w:cs="Times New Roman"/>
          <w:szCs w:val="24"/>
        </w:rPr>
      </w:pPr>
      <w:bookmarkStart w:id="2" w:name="_Toc196220335"/>
      <w:commentRangeStart w:id="3"/>
      <w:r w:rsidRPr="00207F5F">
        <w:rPr>
          <w:rFonts w:cs="Times New Roman"/>
          <w:szCs w:val="24"/>
        </w:rPr>
        <w:t>Obsessive-Compulsive Disorder</w:t>
      </w:r>
      <w:commentRangeEnd w:id="3"/>
      <w:r w:rsidR="00A276A6">
        <w:rPr>
          <w:rStyle w:val="CommentReference"/>
          <w:rFonts w:eastAsia="Times New Roman" w:cs="Times New Roman"/>
          <w:b w:val="0"/>
          <w:color w:val="auto"/>
        </w:rPr>
        <w:commentReference w:id="3"/>
      </w:r>
      <w:bookmarkEnd w:id="2"/>
    </w:p>
    <w:p w14:paraId="5E927100" w14:textId="77777777" w:rsidR="002E428A" w:rsidRDefault="00910252" w:rsidP="00910252">
      <w:pPr>
        <w:rPr>
          <w:rStyle w:val="relative"/>
          <w:rFonts w:eastAsiaTheme="majorEastAsia"/>
          <w:color w:val="000000"/>
        </w:rPr>
      </w:pPr>
      <w:r>
        <w:t>Obsessive-compulsive disorder (</w:t>
      </w:r>
      <w:r w:rsidRPr="00207F5F">
        <w:t>OCD</w:t>
      </w:r>
      <w:r>
        <w:t>)</w:t>
      </w:r>
      <w:r w:rsidRPr="00207F5F">
        <w:t xml:space="preserve"> is recognized as a prevalent and persistent neuropsychiatric condition, impacting an estimated 2% to 3% of individuals worldwide  </w:t>
      </w:r>
      <w:r w:rsidRPr="00207F5F">
        <w:fldChar w:fldCharType="begin"/>
      </w:r>
      <w:r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Pr="00207F5F">
        <w:fldChar w:fldCharType="separate"/>
      </w:r>
      <w:r w:rsidRPr="00207F5F">
        <w:rPr>
          <w:noProof/>
        </w:rPr>
        <w:t>(de Mathis et al., 2013)</w:t>
      </w:r>
      <w:r w:rsidRPr="00207F5F">
        <w:fldChar w:fldCharType="end"/>
      </w:r>
      <w:r w:rsidRPr="00207F5F">
        <w:t>.</w:t>
      </w:r>
      <w:r>
        <w:t xml:space="preserve"> Almost </w:t>
      </w:r>
      <w:r w:rsidRPr="0089078D">
        <w:t xml:space="preserve">half of adult patients with OCD </w:t>
      </w:r>
      <w:r>
        <w:t xml:space="preserve"> report symptom onset during </w:t>
      </w:r>
      <w:r w:rsidRPr="0089078D">
        <w:t xml:space="preserve">childhood or adolescence, </w:t>
      </w:r>
      <w:r>
        <w:t>with</w:t>
      </w:r>
      <w:r w:rsidRPr="0089078D">
        <w:t xml:space="preserve"> prevalence rate</w:t>
      </w:r>
      <w:r>
        <w:t>s</w:t>
      </w:r>
      <w:r w:rsidRPr="0089078D">
        <w:t xml:space="preserve"> in these </w:t>
      </w:r>
      <w:r>
        <w:t>age groups</w:t>
      </w:r>
      <w:r w:rsidRPr="0089078D">
        <w:t xml:space="preserve"> </w:t>
      </w:r>
      <w:r>
        <w:t>ranging from</w:t>
      </w:r>
      <w:r w:rsidRPr="0089078D">
        <w:t xml:space="preserve"> 1</w:t>
      </w:r>
      <w:r>
        <w:t>%</w:t>
      </w:r>
      <w:r w:rsidRPr="0089078D">
        <w:t xml:space="preserve"> </w:t>
      </w:r>
      <w:r>
        <w:t>to</w:t>
      </w:r>
      <w:r w:rsidRPr="0089078D">
        <w:t xml:space="preserve"> 4%</w:t>
      </w:r>
      <w:r>
        <w:t xml:space="preserve"> </w:t>
      </w:r>
      <w:r>
        <w:fldChar w:fldCharType="begin"/>
      </w:r>
      <w:r>
        <w:instrText xml:space="preserve"> ADDIN ZOTERO_ITEM CSL_CITATION {"citationID":"zVMjpqXO","properties":{"formattedCitation":"(Nazeer et al., 2020)","plainCitation":"(Nazeer et al., 2020)","noteIndex":0},"citationItems":[{"id":4515,"uris":["http://zotero.org/users/13126831/items/MEN5J3IG"],"itemData":{"id":4515,"type":"article-journal","container-title":"Translational pediatrics","issue":"Suppl 1","journalAbbreviation":"Translational pediatrics","page":"S76","title":"Obsessive-compulsive disorder in children and adolescents: epidemiology, diagnosis and management","volume":"9","author":[{"family":"Nazeer","given":"Ahsan"},{"family":"Latif","given":"Finza"},{"family":"Mondal","given":"Aisha"},{"family":"Azeem","given":"Muhammad Waqar"},{"family":"Greydanus","given":"Donald E"}],"issued":{"date-parts":[["2020"]]}}}],"schema":"https://github.com/citation-style-language/schema/raw/master/csl-citation.json"} </w:instrText>
      </w:r>
      <w:r>
        <w:fldChar w:fldCharType="separate"/>
      </w:r>
      <w:r>
        <w:rPr>
          <w:noProof/>
        </w:rPr>
        <w:t>(Nazeer et al., 2020)</w:t>
      </w:r>
      <w:r>
        <w:fldChar w:fldCharType="end"/>
      </w:r>
      <w:r>
        <w:t xml:space="preserve">. </w:t>
      </w:r>
      <w:r w:rsidRPr="000740BF">
        <w:t>OCD is a clinically and</w:t>
      </w:r>
      <w:r w:rsidRPr="008B4445">
        <w:t xml:space="preserve"> etiologically highly heterogeneous disorder</w:t>
      </w:r>
      <w:r w:rsidRPr="000740BF">
        <w:t xml:space="preserve">, characterized by various overlapping symptom dimensions </w:t>
      </w:r>
      <w:r w:rsidRPr="000740BF">
        <w:fldChar w:fldCharType="begin"/>
      </w:r>
      <w:r>
        <w:instrText xml:space="preserve"> ADDIN ZOTERO_ITEM CSL_CITATION {"citationID":"mYvt4PCk","properties":{"formattedCitation":"(Bragdon &amp; Coles, 2017)","plainCitation":"(Bragdon &amp; Coles, 2017)","noteIndex":0},"citationItems":[{"id":3263,"uris":["http://zotero.org/users/13126831/items/GZYY3HZ8","http://zotero.org/users/13126831/items/9YTVIK6Z"],"itemData":{"id":3263,"type":"article-journal","abstract":"Highlights • A model of OCD based on levels and types of motivations is supported. • The motivational domains of incompleteness and harm avoidance may be related to different levels of beliefs, symptoms, and treatment variables.","container-title":"J Anxiety Disord","DOI":"10.1016/j.janxdis.2016.12.002","ISSN":"0887-6185","journalAbbreviation":"J ANXIETY DISORD","note":"publisher-place: OXFORD\npublisher: OXFORD: Elsevier Ltd","page":"64-71","title":"Examining Heterogeneity of Obsessive-Compulsive Disorder: Evidence for Subgroups Based on Motivations","volume":"45","author":[{"family":"Bragdon","given":"Laura B"},{"family":"Coles","given":"Meredith E"}],"issued":{"date-parts":[["2017"]]}}}],"schema":"https://github.com/citation-style-language/schema/raw/master/csl-citation.json"} </w:instrText>
      </w:r>
      <w:r w:rsidRPr="000740BF">
        <w:fldChar w:fldCharType="separate"/>
      </w:r>
      <w:r w:rsidRPr="000740BF">
        <w:t>(Bragdon &amp; Coles, 2017)</w:t>
      </w:r>
      <w:r w:rsidRPr="000740BF">
        <w:fldChar w:fldCharType="end"/>
      </w:r>
      <w:r w:rsidRPr="000740BF">
        <w:t xml:space="preserve">. </w:t>
      </w:r>
      <w:r w:rsidRPr="00E46331">
        <w:t>Obsessive-Compulsive Disorder (OCD) is defined in the</w:t>
      </w:r>
      <w:r w:rsidRPr="00E46331">
        <w:rPr>
          <w:rFonts w:eastAsiaTheme="majorEastAsia"/>
        </w:rPr>
        <w:t> Diagnostic and Statistical Manual of Mental Disorders, Fifth Edition </w:t>
      </w:r>
      <w:r w:rsidRPr="00E46331">
        <w:t>(DSM-5) as the presence of obsessions, compulsions, or both. Obsessions are recurrent, intrusive, and unwanted thoughts, urges, or images that typically cause significant anxiety or distress, and which the individual attempts to ignore or neutralize. Compulsions are repetitive behaviors or mental acts performed in response to obsessions or rigid rules, aimed at reducing distress or preventing a feared outcome, though they are not realistically connected to the outcome or are clearly excessive. These symptoms are time-consuming or cause clinically significant distress or impairment in functioning</w:t>
      </w:r>
      <w:r w:rsidRPr="00E46331">
        <w:rPr>
          <w:rFonts w:eastAsiaTheme="majorEastAsia"/>
        </w:rPr>
        <w:t> </w:t>
      </w:r>
      <w:r>
        <w:rPr>
          <w:rStyle w:val="relative"/>
          <w:rFonts w:eastAsiaTheme="majorEastAsia"/>
          <w:color w:val="000000"/>
        </w:rPr>
        <w:fldChar w:fldCharType="begin"/>
      </w:r>
      <w:r>
        <w:rPr>
          <w:rStyle w:val="relative"/>
          <w:rFonts w:eastAsiaTheme="majorEastAsia"/>
          <w:color w:val="000000"/>
        </w:rPr>
        <w:instrText xml:space="preserve"> ADDIN ZOTERO_ITEM CSL_CITATION {"citationID":"cyOhe8Dj","properties":{"formattedCitation":"(American Psychiatric Association, 2013)","plainCitation":"(American Psychiatric Association, 2013)","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schema":"https://github.com/citation-style-language/schema/raw/master/csl-citation.json"} </w:instrText>
      </w:r>
      <w:r>
        <w:rPr>
          <w:rStyle w:val="relative"/>
          <w:rFonts w:eastAsiaTheme="majorEastAsia"/>
          <w:color w:val="000000"/>
        </w:rPr>
        <w:fldChar w:fldCharType="separate"/>
      </w:r>
      <w:r>
        <w:rPr>
          <w:rStyle w:val="relative"/>
          <w:rFonts w:eastAsiaTheme="majorEastAsia"/>
          <w:noProof/>
          <w:color w:val="000000"/>
        </w:rPr>
        <w:t>(American Psychiatric Association, 2013)</w:t>
      </w:r>
      <w:r>
        <w:rPr>
          <w:rStyle w:val="relative"/>
          <w:rFonts w:eastAsiaTheme="majorEastAsia"/>
          <w:color w:val="000000"/>
        </w:rPr>
        <w:fldChar w:fldCharType="end"/>
      </w:r>
      <w:r>
        <w:rPr>
          <w:rStyle w:val="relative"/>
          <w:rFonts w:eastAsiaTheme="majorEastAsia"/>
          <w:color w:val="000000"/>
        </w:rPr>
        <w:t>.</w:t>
      </w:r>
      <w:r>
        <w:rPr>
          <w:rStyle w:val="apple-converted-space"/>
          <w:rFonts w:ascii="-webkit-standard" w:eastAsiaTheme="majorEastAsia" w:hAnsi="-webkit-standard"/>
          <w:color w:val="000000"/>
          <w:sz w:val="27"/>
          <w:szCs w:val="27"/>
        </w:rPr>
        <w:t> </w:t>
      </w:r>
      <w:r>
        <w:rPr>
          <w:rStyle w:val="relative"/>
          <w:rFonts w:eastAsiaTheme="majorEastAsia"/>
          <w:color w:val="000000"/>
        </w:rPr>
        <w:t xml:space="preserve">These symptoms cause significant distress or impairment in social, occupational, or other important areas of functioning. </w:t>
      </w:r>
    </w:p>
    <w:p w14:paraId="09F3718C" w14:textId="1B386EAA" w:rsidR="00910252" w:rsidRDefault="002E428A" w:rsidP="002E428A">
      <w:pPr>
        <w:ind w:firstLine="720"/>
      </w:pPr>
      <w:r>
        <w:t>OCD</w:t>
      </w:r>
      <w:r w:rsidR="00910252" w:rsidRPr="00207F5F">
        <w:t xml:space="preserve"> is unique among mental illnesses in</w:t>
      </w:r>
      <w:r w:rsidR="00910252" w:rsidRPr="00E46331">
        <w:t xml:space="preserve"> that it exhibits both externalizing and internalizing symptom domains </w:t>
      </w:r>
      <w:r w:rsidR="00910252" w:rsidRPr="00E46331">
        <w:fldChar w:fldCharType="begin"/>
      </w:r>
      <w:r w:rsidR="00910252" w:rsidRPr="00E46331">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910252" w:rsidRPr="00E46331">
        <w:fldChar w:fldCharType="separate"/>
      </w:r>
      <w:r w:rsidR="00910252" w:rsidRPr="00E46331">
        <w:t>(Guzick et al., 2019)</w:t>
      </w:r>
      <w:r w:rsidR="00910252" w:rsidRPr="00E46331">
        <w:fldChar w:fldCharType="end"/>
      </w:r>
      <w:r w:rsidR="00910252" w:rsidRPr="00E46331">
        <w:t>. Internalizing features, such as anxiety and obsessive thinking, typically manifest as avoidance and withdrawal, while externalizing characteristics</w:t>
      </w:r>
      <w:r w:rsidR="00910252">
        <w:t xml:space="preserve">; </w:t>
      </w:r>
      <w:r w:rsidR="00910252" w:rsidRPr="00E46331">
        <w:t xml:space="preserve">like compulsive or ritualized behavior, are more overt and behaviorally disruptive </w:t>
      </w:r>
      <w:r w:rsidR="00910252" w:rsidRPr="00E46331">
        <w:fldChar w:fldCharType="begin"/>
      </w:r>
      <w:r w:rsidR="00910252" w:rsidRPr="00E46331">
        <w:instrText xml:space="preserve"> ADDIN ZOTERO_ITEM CSL_CITATION {"citationID":"g49H7bnS","properties":{"formattedCitation":"(Achenbach, 2009; Shephard et al., 2021)","plainCitation":"(Achenbach, 2009; Shephard et al., 2021)","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label":"page"}],"schema":"https://github.com/citation-style-language/schema/raw/master/csl-citation.json"} </w:instrText>
      </w:r>
      <w:r w:rsidR="00910252" w:rsidRPr="00E46331">
        <w:fldChar w:fldCharType="separate"/>
      </w:r>
      <w:r w:rsidR="00910252" w:rsidRPr="00E46331">
        <w:t>(Achenbach, 2009; Shephard et al., 2021)</w:t>
      </w:r>
      <w:r w:rsidR="00910252" w:rsidRPr="00E46331">
        <w:fldChar w:fldCharType="end"/>
      </w:r>
      <w:r w:rsidR="00910252" w:rsidRPr="00E46331">
        <w:t>. Conceptualizing OCD through this dual framework offers a more nuanced understanding of its clinical presentation and has important implications for treatment planning.</w:t>
      </w:r>
      <w:r w:rsidR="00910252" w:rsidRPr="00E46331">
        <w:rPr>
          <w:rFonts w:eastAsiaTheme="majorEastAsia"/>
        </w:rPr>
        <w:t> </w:t>
      </w:r>
      <w:r w:rsidR="00910252" w:rsidRPr="00E46331">
        <w:t xml:space="preserve">This framework is therapeutically beneficial and supported by empirical research </w:t>
      </w:r>
      <w:r w:rsidR="00910252" w:rsidRPr="00E46331">
        <w:fldChar w:fldCharType="begin"/>
      </w:r>
      <w:r w:rsidR="00910252" w:rsidRPr="00E46331">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910252" w:rsidRPr="00E46331">
        <w:fldChar w:fldCharType="separate"/>
      </w:r>
      <w:r w:rsidR="00910252" w:rsidRPr="00E46331">
        <w:t>(Kessler et al., 2011; Slade &amp; Watson, 2006)</w:t>
      </w:r>
      <w:r w:rsidR="00910252" w:rsidRPr="00E46331">
        <w:fldChar w:fldCharType="end"/>
      </w:r>
      <w:r w:rsidR="00910252" w:rsidRPr="00207F5F">
        <w:t>.</w:t>
      </w:r>
      <w:r w:rsidR="00910252" w:rsidRPr="007530AB">
        <w:t xml:space="preserve"> </w:t>
      </w:r>
    </w:p>
    <w:p w14:paraId="53B9751E" w14:textId="7317E918" w:rsidR="003D5627" w:rsidRPr="003D5627" w:rsidRDefault="00E22262" w:rsidP="003D5627">
      <w:pPr>
        <w:pStyle w:val="Style2"/>
        <w:rPr>
          <w:rFonts w:cs="Times New Roman"/>
          <w:szCs w:val="24"/>
        </w:rPr>
      </w:pPr>
      <w:r>
        <w:rPr>
          <w:rFonts w:cs="Times New Roman"/>
          <w:szCs w:val="24"/>
        </w:rPr>
        <w:t xml:space="preserve"> </w:t>
      </w:r>
      <w:bookmarkStart w:id="4" w:name="_Toc196220336"/>
      <w:r>
        <w:rPr>
          <w:rFonts w:cs="Times New Roman"/>
          <w:szCs w:val="24"/>
        </w:rPr>
        <w:t>Neurobiology of OCD</w:t>
      </w:r>
      <w:bookmarkEnd w:id="4"/>
    </w:p>
    <w:p w14:paraId="7646A20D" w14:textId="0700CE17" w:rsidR="00BD4074" w:rsidRPr="00E11A8E" w:rsidRDefault="00FB19A1" w:rsidP="00B379D0">
      <w:r w:rsidRPr="003D5627">
        <w:t xml:space="preserve">Recent research increasingly conceptualizes </w:t>
      </w:r>
      <w:r w:rsidR="00FD6C89" w:rsidRPr="003D5627">
        <w:t>OCD</w:t>
      </w:r>
      <w:r w:rsidRPr="003D5627">
        <w:t xml:space="preserve"> as a neurodevelopmental condition </w:t>
      </w:r>
      <w:r w:rsidR="003D5627" w:rsidRPr="003D5627">
        <w:t xml:space="preserve">characterized by structural abnormalities in brain regions critical for emotional regulation, </w:t>
      </w:r>
      <w:r w:rsidR="003D5627" w:rsidRPr="003D5627">
        <w:lastRenderedPageBreak/>
        <w:t xml:space="preserve">cognitive control, and </w:t>
      </w:r>
      <w:r w:rsidR="003D5627" w:rsidRPr="00E11A8E">
        <w:t xml:space="preserve">habit formation </w:t>
      </w:r>
      <w:r w:rsidR="00A40DF1" w:rsidRPr="00E11A8E">
        <w:fldChar w:fldCharType="begin"/>
      </w:r>
      <w:r w:rsidR="00A40DF1" w:rsidRPr="00E11A8E">
        <w:instrText xml:space="preserve"> ADDIN ZOTERO_ITEM CSL_CITATION {"citationID":"fd9Y8vd9","properties":{"formattedCitation":"(Graybiel &amp; Rauch, 2000; Pagliaccio et al., 2021; van den Heuvel et al., 2016)","plainCitation":"(Graybiel &amp; Rauch, 2000; Pagliaccio et al., 2021;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label":"page"},{"id":3222,"uris":["http://zotero.org/users/13126831/items/TKHY4D9J","http://zotero.org/users/13126831/items/JNCB63FS"],"itemData":{"id":3222,"type":"article-journal","abstract":"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OCS scores showed good psychometric properties and high prevalence, and they were related to familial/parental factors, including family conflict. Higher OCS scores related to better cognitive performance (β = .06, t9966.60 = 6.28, p &lt; .001, ηp2= .01), particularly verbal, when controlling for attention-deficit/hyperactivity disorder, which related to worse performance. OCSs did not significantly relate to brain structure but did relate to lower superior corticostriatal tract fractional anisotropy (β = −.03, t = −3.07, p = .002, ηp2= .02). Higher OCS scores were related to altered functional connectivity, including weaker connectivity within the dorsal attention network (β = −.04, t7262.87 = −3.71, p &lt; .001, ηp2= .002) and weaker dorsal attention–default mode anticorrelation (β = .04, t7251.95 = 3.94, p &lt; .001, ηp2 = .002). Dorsal attention–default mode connectivity predicted OCS scores at 1 year (β = −.04, t2407.61 = −2.23, p = .03, ηp2 = .03).\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 Psychiatry Cogn Neurosci Neuroimaging","DOI":"10.1016/j.bpsc.2020.10.019","ISSN":"2451-9022","issue":"4","journalAbbreviation":"BIOL PSYCHIAT-COGN N","note":"publisher-place: AMSTERDAM\npublisher: AMSTERDAM: Elsevier Inc","page":"399-409","title":"Obsessive-Compulsive Symptoms Among Children in the Adolescent Brain and Cognitive Development Study: Clinical, Cognitive, and Brain Connectivity Correlates","volume":"6","author":[{"family":"Pagliaccio","given":"David"},{"family":"Durham","given":"Katherine"},{"family":"Fitzgerald","given":"Kate D."},{"family":"Marsh","given":"Rachel"}],"issued":{"date-parts":[["2021"]]}},"label":"page"},{"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w:instrText>
      </w:r>
      <w:r w:rsidR="00A40DF1" w:rsidRPr="00E11A8E">
        <w:rPr>
          <w:lang w:val="nb-NO"/>
        </w:rPr>
        <w:instrText xml:space="preserve">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label":"page"}],"schema":"https://github.com/citation-style-language/schema/raw/master/csl-citation.json"} </w:instrText>
      </w:r>
      <w:r w:rsidR="00A40DF1" w:rsidRPr="00E11A8E">
        <w:fldChar w:fldCharType="separate"/>
      </w:r>
      <w:r w:rsidR="00A40DF1" w:rsidRPr="00E11A8E">
        <w:rPr>
          <w:lang w:val="nb-NO"/>
        </w:rPr>
        <w:t>(</w:t>
      </w:r>
      <w:proofErr w:type="spellStart"/>
      <w:r w:rsidR="00A40DF1" w:rsidRPr="00E11A8E">
        <w:rPr>
          <w:lang w:val="nb-NO"/>
        </w:rPr>
        <w:t>Graybiel</w:t>
      </w:r>
      <w:proofErr w:type="spellEnd"/>
      <w:r w:rsidR="00A40DF1" w:rsidRPr="00E11A8E">
        <w:rPr>
          <w:lang w:val="nb-NO"/>
        </w:rPr>
        <w:t xml:space="preserve"> &amp; </w:t>
      </w:r>
      <w:proofErr w:type="spellStart"/>
      <w:r w:rsidR="00A40DF1" w:rsidRPr="00E11A8E">
        <w:rPr>
          <w:lang w:val="nb-NO"/>
        </w:rPr>
        <w:t>Rauch</w:t>
      </w:r>
      <w:proofErr w:type="spellEnd"/>
      <w:r w:rsidR="00A40DF1" w:rsidRPr="00E11A8E">
        <w:rPr>
          <w:lang w:val="nb-NO"/>
        </w:rPr>
        <w:t xml:space="preserve">, 2000; </w:t>
      </w:r>
      <w:proofErr w:type="spellStart"/>
      <w:r w:rsidR="00A40DF1" w:rsidRPr="00E11A8E">
        <w:rPr>
          <w:lang w:val="nb-NO"/>
        </w:rPr>
        <w:t>Pagliaccio</w:t>
      </w:r>
      <w:proofErr w:type="spellEnd"/>
      <w:r w:rsidR="00A40DF1" w:rsidRPr="00E11A8E">
        <w:rPr>
          <w:lang w:val="nb-NO"/>
        </w:rPr>
        <w:t xml:space="preserve"> et al., 2021; van den </w:t>
      </w:r>
      <w:proofErr w:type="spellStart"/>
      <w:r w:rsidR="00A40DF1" w:rsidRPr="00E11A8E">
        <w:rPr>
          <w:lang w:val="nb-NO"/>
        </w:rPr>
        <w:t>Heuvel</w:t>
      </w:r>
      <w:proofErr w:type="spellEnd"/>
      <w:r w:rsidR="00A40DF1" w:rsidRPr="00E11A8E">
        <w:rPr>
          <w:lang w:val="nb-NO"/>
        </w:rPr>
        <w:t xml:space="preserve"> et al., 2016)</w:t>
      </w:r>
      <w:r w:rsidR="00A40DF1" w:rsidRPr="00E11A8E">
        <w:fldChar w:fldCharType="end"/>
      </w:r>
      <w:r w:rsidR="00A40DF1" w:rsidRPr="00E11A8E">
        <w:rPr>
          <w:lang w:val="nb-NO"/>
        </w:rPr>
        <w:t xml:space="preserve">. </w:t>
      </w:r>
      <w:r w:rsidR="00BD4074" w:rsidRPr="00E11A8E">
        <w:t>The cortico-</w:t>
      </w:r>
      <w:proofErr w:type="spellStart"/>
      <w:r w:rsidR="00BD4074" w:rsidRPr="00E11A8E">
        <w:t>striato</w:t>
      </w:r>
      <w:proofErr w:type="spellEnd"/>
      <w:r w:rsidR="00BD4074" w:rsidRPr="00E11A8E">
        <w:t>-</w:t>
      </w:r>
      <w:proofErr w:type="spellStart"/>
      <w:r w:rsidR="00BD4074" w:rsidRPr="00E11A8E">
        <w:t>thalamo</w:t>
      </w:r>
      <w:proofErr w:type="spellEnd"/>
      <w:r w:rsidR="00BD4074" w:rsidRPr="00E11A8E">
        <w:t>-cortical (CSTC) model provides the foundational neurobiological framework for OCD, emphasizing dysfunction within circuits connecting the orbitofrontal cortex (OFC), anterior cingulate cortex (ACC), thalamus, and basal ganglia structures, particularly the caudate nucleus</w:t>
      </w:r>
      <w:r w:rsidR="00BD4074" w:rsidRPr="00E11A8E">
        <w:t xml:space="preserve"> </w:t>
      </w:r>
      <w:r w:rsidR="00A40DF1" w:rsidRPr="00E11A8E">
        <w:fldChar w:fldCharType="begin"/>
      </w:r>
      <w:r w:rsidR="00E11A8E" w:rsidRPr="00E11A8E">
        <w:instrText xml:space="preserve"> ADDIN ZOTERO_ITEM CSL_CITATION {"citationID":"UMTy2NFP","properties":{"formattedCitation":"(Graybiel &amp; Rauch, 2000)","plainCitation":"(Graybiel &amp; Rauch, 2000)","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label":"page"}],"schema":"https://github.com/citation-style-language/schema/raw/master/csl-citation.json"} </w:instrText>
      </w:r>
      <w:r w:rsidR="00A40DF1" w:rsidRPr="00E11A8E">
        <w:fldChar w:fldCharType="separate"/>
      </w:r>
      <w:r w:rsidR="00E11A8E" w:rsidRPr="00E11A8E">
        <w:t>(</w:t>
      </w:r>
      <w:proofErr w:type="spellStart"/>
      <w:r w:rsidR="00E11A8E" w:rsidRPr="00E11A8E">
        <w:t>Graybiel</w:t>
      </w:r>
      <w:proofErr w:type="spellEnd"/>
      <w:r w:rsidR="00E11A8E" w:rsidRPr="00E11A8E">
        <w:t xml:space="preserve"> &amp; Rauch, 2000)</w:t>
      </w:r>
      <w:r w:rsidR="00A40DF1" w:rsidRPr="00E11A8E">
        <w:fldChar w:fldCharType="end"/>
      </w:r>
      <w:r w:rsidR="00A40DF1" w:rsidRPr="00E11A8E">
        <w:t xml:space="preserve">. </w:t>
      </w:r>
      <w:r w:rsidR="00E11A8E" w:rsidRPr="00E11A8E">
        <w:t>More recent models propose a broader neurocircuit-based taxonomy involving five partially overlapping networks, each linked to specific symptom dimensions: the fronto-limbic, sensorimotor, ventral cognitive, ventral affective, and dorsal cognitive circuits</w:t>
      </w:r>
      <w:r w:rsidR="00E11A8E" w:rsidRPr="00E11A8E">
        <w:rPr>
          <w:rFonts w:eastAsiaTheme="majorEastAsia"/>
        </w:rPr>
        <w:t> </w:t>
      </w:r>
      <w:r w:rsidR="00E11A8E" w:rsidRPr="00E11A8E">
        <w:rPr>
          <w:rFonts w:eastAsiaTheme="majorEastAsia"/>
        </w:rPr>
        <w:fldChar w:fldCharType="begin"/>
      </w:r>
      <w:r w:rsidR="00E11A8E" w:rsidRPr="00E11A8E">
        <w:rPr>
          <w:rFonts w:eastAsiaTheme="majorEastAsia"/>
        </w:rPr>
        <w:instrText xml:space="preserve"> ADDIN ZOTERO_ITEM CSL_CITATION {"citationID":"x1GrgRyN","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w:instrText>
      </w:r>
      <w:r w:rsidR="00E11A8E" w:rsidRPr="00E11A8E">
        <w:rPr>
          <w:rFonts w:eastAsiaTheme="majorEastAsia" w:hint="eastAsia"/>
        </w:rPr>
        <w:instrText>–</w:instrText>
      </w:r>
      <w:r w:rsidR="00E11A8E" w:rsidRPr="00E11A8E">
        <w:rPr>
          <w:rFonts w:eastAsiaTheme="majorEastAsia"/>
        </w:rPr>
        <w:instrText>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w:instrText>
      </w:r>
      <w:r w:rsidR="00E11A8E" w:rsidRPr="00E11A8E">
        <w:rPr>
          <w:rFonts w:eastAsiaTheme="majorEastAsia" w:hint="eastAsia"/>
        </w:rPr>
        <w:instrText>–</w:instrText>
      </w:r>
      <w:r w:rsidR="00E11A8E" w:rsidRPr="00E11A8E">
        <w:rPr>
          <w:rFonts w:eastAsiaTheme="majorEastAsia"/>
        </w:rPr>
        <w:instrText xml:space="preser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E11A8E" w:rsidRPr="00E11A8E">
        <w:rPr>
          <w:rFonts w:eastAsiaTheme="majorEastAsia"/>
        </w:rPr>
        <w:fldChar w:fldCharType="separate"/>
      </w:r>
      <w:r w:rsidR="00E11A8E" w:rsidRPr="00E11A8E">
        <w:rPr>
          <w:rFonts w:eastAsiaTheme="majorEastAsia"/>
        </w:rPr>
        <w:t>(Shephard et al., 2021)</w:t>
      </w:r>
      <w:r w:rsidR="00E11A8E" w:rsidRPr="00E11A8E">
        <w:rPr>
          <w:rFonts w:eastAsiaTheme="majorEastAsia"/>
        </w:rPr>
        <w:fldChar w:fldCharType="end"/>
      </w:r>
      <w:r w:rsidR="00E11A8E">
        <w:rPr>
          <w:rFonts w:eastAsiaTheme="majorEastAsia"/>
        </w:rPr>
        <w:t>.</w:t>
      </w:r>
    </w:p>
    <w:p w14:paraId="066B1D5E" w14:textId="226571E7" w:rsidR="00FB19A1" w:rsidRPr="0025339E" w:rsidRDefault="0025339E" w:rsidP="0025339E">
      <w:pPr>
        <w:ind w:firstLine="720"/>
        <w:rPr>
          <w:color w:val="47D459" w:themeColor="accent3" w:themeTint="99"/>
        </w:rPr>
      </w:pPr>
      <w:r w:rsidRPr="00E53E82">
        <w:rPr>
          <w:color w:val="000000"/>
        </w:rPr>
        <w:t xml:space="preserve">In adolescents, structural deviations appear particularly pronounced and developmentally specific. </w:t>
      </w:r>
      <w:r w:rsidR="00E11A8E" w:rsidRPr="00E11A8E">
        <w:t>Structural magnetic resonance imaging (sMRI) studies have identified consistent alterations. Large-scale meta-analyses from the ENIGMA-OCD working group have demonstrated widespread cortical and subcortical structural differences in pediatric OCD compared to healthy controls​</w:t>
      </w:r>
      <w:r w:rsidR="00E11A8E" w:rsidRPr="00E11A8E">
        <w:rPr>
          <w:rFonts w:eastAsiaTheme="majorEastAsia"/>
        </w:rPr>
        <w:t>enigma</w:t>
      </w:r>
      <w:r w:rsidR="00E11A8E" w:rsidRPr="00E11A8E">
        <w:t xml:space="preserve"> </w:t>
      </w:r>
      <w:r w:rsidR="00E11A8E" w:rsidRPr="0025339E">
        <w:fldChar w:fldCharType="begin"/>
      </w:r>
      <w:r w:rsidR="00E11A8E" w:rsidRPr="0025339E">
        <w:instrText xml:space="preserve"> ADDIN ZOTERO_ITEM CSL_CITATION {"citationID":"qBzLTCPg","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00E11A8E" w:rsidRPr="0025339E">
        <w:fldChar w:fldCharType="separate"/>
      </w:r>
      <w:r w:rsidR="00E11A8E" w:rsidRPr="0025339E">
        <w:t>(van den Heuvel et al., 2022)</w:t>
      </w:r>
      <w:r w:rsidR="00E11A8E" w:rsidRPr="0025339E">
        <w:fldChar w:fldCharType="end"/>
      </w:r>
      <w:r w:rsidR="00E11A8E" w:rsidRPr="00E11A8E">
        <w:t xml:space="preserve">. </w:t>
      </w:r>
      <w:r w:rsidRPr="0025339E">
        <w:t>In adolescents, sMRI findings include</w:t>
      </w:r>
      <w:r w:rsidRPr="0025339E">
        <w:rPr>
          <w:rFonts w:eastAsiaTheme="majorEastAsia"/>
        </w:rPr>
        <w:t> larger thalamic volume </w:t>
      </w:r>
      <w:r w:rsidRPr="0025339E">
        <w:t>and</w:t>
      </w:r>
      <w:r w:rsidRPr="0025339E">
        <w:rPr>
          <w:rFonts w:eastAsiaTheme="majorEastAsia"/>
        </w:rPr>
        <w:t> smaller cortical thickness </w:t>
      </w:r>
      <w:r w:rsidRPr="0025339E">
        <w:t>in prefrontal and parietal regions</w:t>
      </w:r>
      <w:r w:rsidRPr="0025339E">
        <w:rPr>
          <w:rFonts w:eastAsiaTheme="majorEastAsia"/>
        </w:rPr>
        <w:t> </w:t>
      </w:r>
      <w:r w:rsidR="00E11A8E" w:rsidRPr="0025339E">
        <w:t xml:space="preserve"> </w:t>
      </w:r>
      <w:r w:rsidR="00E11A8E" w:rsidRPr="0025339E">
        <w:fldChar w:fldCharType="begin"/>
      </w:r>
      <w:r>
        <w:instrText xml:space="preserve"> ADDIN ZOTERO_ITEM CSL_CITATION {"citationID":"8YANggR6","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00E11A8E" w:rsidRPr="0025339E">
        <w:fldChar w:fldCharType="separate"/>
      </w:r>
      <w:r w:rsidR="00E11A8E" w:rsidRPr="0025339E">
        <w:t>(van den Heuvel et al., 2022)</w:t>
      </w:r>
      <w:r w:rsidR="00E11A8E" w:rsidRPr="0025339E">
        <w:fldChar w:fldCharType="end"/>
      </w:r>
      <w:r w:rsidR="00E11A8E" w:rsidRPr="0025339E">
        <w:t xml:space="preserve">. </w:t>
      </w:r>
      <w:r w:rsidR="00E11A8E" w:rsidRPr="00E11A8E">
        <w:t>These abnormalities are thought to reflect disrupted neurodevelopmental processes involving fronto-striatal pathways.</w:t>
      </w:r>
      <w:r w:rsidR="00E11A8E" w:rsidRPr="00E11A8E">
        <w:t xml:space="preserve"> </w:t>
      </w:r>
      <w:r w:rsidR="00E11A8E" w:rsidRPr="00E11A8E">
        <w:t>Importantly, medication status has emerged as a significant moderating factor in sMRI studies. Youth with OCD who were receiving selective serotonin reuptake inhibitors (SSRIs) showed different brain structural profiles compared to unmedicated patients. Specifically, unmedicated youth exhibited larger thalamic volumes relative to controls, whereas this enlargement was not observed among medicated individuals, suggesting that SSRIs may normalize or modulate structural brain alterations​</w:t>
      </w:r>
      <w:r w:rsidR="00E11A8E" w:rsidRPr="00E11A8E">
        <w:rPr>
          <w:rFonts w:eastAsiaTheme="majorEastAsia"/>
        </w:rPr>
        <w:t>enigma</w:t>
      </w:r>
      <w:r w:rsidR="00E11A8E" w:rsidRPr="00E11A8E">
        <w:t>. Similarly, Wu et al. (2022) found that medicated and unmedicated adolescents differed in the magnitude and pattern of subcortical abnormalities​</w:t>
      </w:r>
      <w:r>
        <w:rPr>
          <w:rFonts w:eastAsiaTheme="majorEastAsia"/>
        </w:rPr>
        <w:t xml:space="preserve"> </w:t>
      </w:r>
      <w:r>
        <w:rPr>
          <w:rFonts w:eastAsiaTheme="majorEastAsia"/>
        </w:rPr>
        <w:fldChar w:fldCharType="begin"/>
      </w:r>
      <w:r>
        <w:rPr>
          <w:rFonts w:eastAsiaTheme="majorEastAsia"/>
        </w:rPr>
        <w:instrText xml:space="preserve"> ADDIN ZOTERO_ITEM CSL_CITATION {"citationID":"cH1MBwV4","properties":{"formattedCitation":"(Wu et al., 2022)","plainCitation":"(Wu et al., 2022)","noteIndex":0},"citationItems":[{"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Pr>
          <w:rFonts w:eastAsiaTheme="majorEastAsia"/>
        </w:rPr>
        <w:fldChar w:fldCharType="separate"/>
      </w:r>
      <w:r>
        <w:rPr>
          <w:rFonts w:eastAsiaTheme="majorEastAsia"/>
          <w:noProof/>
        </w:rPr>
        <w:t>(Wu et al., 2022)</w:t>
      </w:r>
      <w:r>
        <w:rPr>
          <w:rFonts w:eastAsiaTheme="majorEastAsia"/>
        </w:rPr>
        <w:fldChar w:fldCharType="end"/>
      </w:r>
      <w:r w:rsidR="00E11A8E" w:rsidRPr="00E11A8E">
        <w:t xml:space="preserve">. These findings underscore the need to account for medication exposure when interpreting structural brain data in pediatric </w:t>
      </w:r>
      <w:proofErr w:type="spellStart"/>
      <w:r w:rsidR="00E11A8E" w:rsidRPr="00E11A8E">
        <w:t>OCD.</w:t>
      </w:r>
      <w:r w:rsidR="00E53E82" w:rsidRPr="00E53E82">
        <w:rPr>
          <w:color w:val="000000"/>
        </w:rPr>
        <w:t>Importantly</w:t>
      </w:r>
      <w:proofErr w:type="spellEnd"/>
      <w:r w:rsidR="00E53E82" w:rsidRPr="00E53E82">
        <w:rPr>
          <w:color w:val="000000"/>
        </w:rPr>
        <w:t>, adolescence is a period of major brain restructuring, particularly within the prefrontal cortex and striatal regions. Normative developmental processes, such as synaptic pruning and myelination, contribute to age-related reductions in gray matter volume and increased efficiency of neural circuits (Casey et al., 2008). Deviations from these developmental trajectories have been proposed as a neurobiological basis for emerging psychiatric symptoms, including the onset and escalation of OCD during adolescence.</w:t>
      </w:r>
    </w:p>
    <w:p w14:paraId="1484D300" w14:textId="77777777" w:rsidR="00FD6C89" w:rsidRDefault="00FD6C89" w:rsidP="00FD6C89">
      <w:pPr>
        <w:rPr>
          <w:color w:val="3A7C22" w:themeColor="accent6" w:themeShade="BF"/>
        </w:rPr>
      </w:pPr>
      <w:commentRangeStart w:id="5"/>
      <w:r w:rsidRPr="002E6FFB">
        <w:rPr>
          <w:color w:val="3A7C22" w:themeColor="accent6" w:themeShade="BF"/>
        </w:rPr>
        <w:lastRenderedPageBreak/>
        <w:t>Subjects are excluded from the study if they are currently taking common antidepressant or antipsychotic prescription medications because these drugs can significantly affect brain structure.</w:t>
      </w:r>
      <w:commentRangeEnd w:id="5"/>
      <w:r>
        <w:rPr>
          <w:rStyle w:val="CommentReference"/>
        </w:rPr>
        <w:commentReference w:id="5"/>
      </w:r>
    </w:p>
    <w:p w14:paraId="45CAEA21" w14:textId="77777777" w:rsidR="00FD6C89" w:rsidRDefault="00FD6C89" w:rsidP="00FB19A1">
      <w:pPr>
        <w:ind w:firstLine="720"/>
      </w:pPr>
    </w:p>
    <w:p w14:paraId="1ED6DF67" w14:textId="3F986E8F" w:rsidR="002E6FFB" w:rsidRPr="005B2C12" w:rsidRDefault="00E53E82" w:rsidP="00FB19A1">
      <w:pPr>
        <w:ind w:firstLine="720"/>
      </w:pPr>
      <w:r w:rsidRPr="00E53E82">
        <w:rPr>
          <w:color w:val="000000"/>
        </w:rPr>
        <w:t>Structural brain abnormalities have been particularly associated with internalizing symptom domains such as anxiety, fear, and intrusive thoughts—key features of OCD that often dominate the youth clinical presentation. Reduced medial prefrontal and orbitofrontal cortical thickness, combined with abnormal amygdala and thalamic volumes, have been linked to higher internalizing symptom severity across studies (Milad et al., 2013; Wang et al., 2022). Given the role of these regions in emotional regulation and cognitive control, structural alterations may underlie both symptom expression and treatment response.</w:t>
      </w:r>
      <w:r w:rsidR="00FB19A1">
        <w:t xml:space="preserve"> </w:t>
      </w:r>
      <w:r w:rsidRPr="00E53E82">
        <w:rPr>
          <w:color w:val="000000"/>
        </w:rPr>
        <w:t>However, accurately capturing symptom severity during adolescence is complicated by informant discrepancies. Youth self-reports and parent reports frequently diverge, particularly for internalizing symptoms that are less externally observable. These differences introduce variability into efforts to map brain-behavior relationships and highlight the importance of evaluating how structural brain features predict symptoms as reported by different informants.</w:t>
      </w:r>
    </w:p>
    <w:p w14:paraId="25681000" w14:textId="797E4FAE" w:rsidR="00FC3B32" w:rsidRDefault="00FC3B32" w:rsidP="00FC3B32">
      <w:pPr>
        <w:pStyle w:val="Style2"/>
        <w:rPr>
          <w:rFonts w:cs="Times New Roman"/>
          <w:szCs w:val="24"/>
        </w:rPr>
      </w:pPr>
      <w:bookmarkStart w:id="6" w:name="_Toc196220338"/>
      <w:r w:rsidRPr="00D337F8">
        <w:rPr>
          <w:rFonts w:cs="Times New Roman"/>
          <w:szCs w:val="24"/>
        </w:rPr>
        <w:t>Informant Discrepancies</w:t>
      </w:r>
      <w:bookmarkEnd w:id="6"/>
    </w:p>
    <w:p w14:paraId="54684DB7" w14:textId="4FC22C11" w:rsidR="00F41E9F" w:rsidRDefault="00AF4ADF" w:rsidP="00EE7345">
      <w:pPr>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 xml:space="preserve">This reliance stems from the perception that children may not possess </w:t>
      </w:r>
      <w:r w:rsidR="00654021" w:rsidRPr="00EE7345">
        <w:rPr>
          <w:color w:val="000000" w:themeColor="text1"/>
        </w:rPr>
        <w:t>the cognitive and linguistic skills required to understand and respond to surveys accurately</w:t>
      </w:r>
      <w:r w:rsidR="002B0C5B" w:rsidRPr="00EE7345">
        <w:rPr>
          <w:color w:val="000000" w:themeColor="text1"/>
        </w:rPr>
        <w:t xml:space="preserve"> </w:t>
      </w:r>
      <w:r w:rsidR="00EE7345" w:rsidRPr="00EE7345">
        <w:rPr>
          <w:color w:val="000000" w:themeColor="text1"/>
        </w:rPr>
        <w:fldChar w:fldCharType="begin"/>
      </w:r>
      <w:r w:rsidR="00EE7345" w:rsidRPr="00EE7345">
        <w:rPr>
          <w:color w:val="000000" w:themeColor="text1"/>
        </w:rPr>
        <w:instrText xml:space="preserve"> ADDIN ZOTERO_ITEM CSL_CITATION {"citationID":"Ph5b5TNb","properties":{"formattedCitation":"(Vygotsky, 1978)","plainCitation":"(Vygotsky, 1978)","noteIndex":0},"citationItems":[{"id":4272,"uris":["http://zotero.org/users/13126831/items/R2W4S872"],"itemData":{"id":4272,"type":"book","publisher":"Harvard university press","title":"Mind in society: The development of higher psychological processes","volume":"86","author":[{"family":"Vygotsky","given":"Lev S"}],"issued":{"date-parts":[["1978"]]}}}],"schema":"https://github.com/citation-style-language/schema/raw/master/csl-citation.json"} </w:instrText>
      </w:r>
      <w:r w:rsidR="00EE7345" w:rsidRPr="00EE7345">
        <w:rPr>
          <w:color w:val="000000" w:themeColor="text1"/>
        </w:rPr>
        <w:fldChar w:fldCharType="separate"/>
      </w:r>
      <w:r w:rsidR="00EE7345" w:rsidRPr="00EE7345">
        <w:rPr>
          <w:noProof/>
          <w:color w:val="000000" w:themeColor="text1"/>
        </w:rPr>
        <w:t>(Vygotsky, 1978)</w:t>
      </w:r>
      <w:r w:rsidR="00EE7345" w:rsidRPr="00EE7345">
        <w:rPr>
          <w:color w:val="000000" w:themeColor="text1"/>
        </w:rPr>
        <w:fldChar w:fldCharType="end"/>
      </w:r>
      <w:r w:rsidR="00654021" w:rsidRPr="00EE7345">
        <w:rPr>
          <w:color w:val="000000" w:themeColor="text1"/>
        </w:rPr>
        <w:t>.</w:t>
      </w:r>
      <w:r w:rsidR="002B0C5B" w:rsidRPr="00EE7345">
        <w:rPr>
          <w:color w:val="000000" w:themeColor="text1"/>
        </w:rPr>
        <w:t xml:space="preserve"> </w:t>
      </w:r>
      <w:r w:rsidRPr="00EE7345">
        <w:rPr>
          <w:color w:val="000000" w:themeColor="text1"/>
        </w:rPr>
        <w:t xml:space="preserve">Consider </w:t>
      </w:r>
      <w:r>
        <w:t xml:space="preserve">the </w:t>
      </w:r>
      <w:r w:rsidRPr="00AF4ADF">
        <w:t xml:space="preserve">case of Liam, </w:t>
      </w:r>
      <w:r w:rsidRPr="00AF4ADF">
        <w:rPr>
          <w:rFonts w:eastAsiaTheme="majorEastAsia"/>
        </w:rPr>
        <w:t>a</w:t>
      </w:r>
      <w:r w:rsidRPr="00AF4ADF">
        <w:t xml:space="preserve"> 12-year-old 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r w:rsidR="00EE7345">
        <w:t xml:space="preserve"> </w:t>
      </w:r>
      <w:r w:rsidR="00785FD6" w:rsidRPr="00EA769C">
        <w:t>Th</w:t>
      </w:r>
      <w:r w:rsidR="008B2CDF" w:rsidRPr="00EA769C">
        <w:t>is</w:t>
      </w:r>
      <w:r w:rsidR="00785FD6" w:rsidRPr="00EA769C">
        <w:t xml:space="preserve"> </w:t>
      </w:r>
      <w:r w:rsidR="00C10752" w:rsidRPr="00EA769C">
        <w:t>vignette</w:t>
      </w:r>
      <w:r w:rsidR="00785FD6" w:rsidRPr="00EA769C">
        <w:t xml:space="preserve"> demonstrates the</w:t>
      </w:r>
      <w:r w:rsidR="00C679D3" w:rsidRPr="00EA769C">
        <w:t xml:space="preserve"> importance of recognizing that the</w:t>
      </w:r>
      <w:r w:rsidR="00785FD6" w:rsidRPr="00EA769C">
        <w:t xml:space="preserve"> child's </w:t>
      </w:r>
      <w:r w:rsidR="00785FD6" w:rsidRPr="00EA769C">
        <w:lastRenderedPageBreak/>
        <w:t>perspective is distinct but equally valid</w:t>
      </w:r>
      <w:r>
        <w:t xml:space="preserve">. </w:t>
      </w:r>
      <w:r w:rsidR="00871F64">
        <w:t>The</w:t>
      </w:r>
      <w:r w:rsidR="00EA769C" w:rsidRPr="00EA769C">
        <w:t xml:space="preserve"> insights provided by Liam can differ significantly from those of his mother, highlighting </w:t>
      </w:r>
      <w:r w:rsidR="00EA769C" w:rsidRPr="00AF4ADF">
        <w:t>the potential discrepancies in information regardless of whether the goal is clinical assessment or research.</w:t>
      </w:r>
      <w:r w:rsidR="00D337F8" w:rsidRPr="00D337F8">
        <w:rPr>
          <w:color w:val="000000" w:themeColor="text1"/>
        </w:rPr>
        <w:t xml:space="preserve"> </w:t>
      </w:r>
    </w:p>
    <w:p w14:paraId="51487D85" w14:textId="474E4C23" w:rsidR="005B2C12" w:rsidRDefault="005B2C12" w:rsidP="005B2C12">
      <w:pPr>
        <w:ind w:firstLine="720"/>
      </w:pPr>
      <w:r w:rsidRPr="00A0729C">
        <w:t xml:space="preserve">The phenomenon of </w:t>
      </w:r>
      <w:r>
        <w:t xml:space="preserve">informant discrepancy </w:t>
      </w:r>
      <w:r w:rsidRPr="00A0729C">
        <w:t xml:space="preserve">has been recognized for nearly 70 years, dating back to </w:t>
      </w:r>
      <w:commentRangeStart w:id="7"/>
      <w:proofErr w:type="spellStart"/>
      <w:r w:rsidRPr="00A0729C">
        <w:t>Lapouse</w:t>
      </w:r>
      <w:proofErr w:type="spellEnd"/>
      <w:r w:rsidRPr="00A0729C">
        <w:t xml:space="preserve"> and Monk's work in 1958</w:t>
      </w:r>
      <w:commentRangeEnd w:id="7"/>
      <w:r w:rsidR="008103F1">
        <w:rPr>
          <w:rStyle w:val="CommentReference"/>
        </w:rPr>
        <w:commentReference w:id="7"/>
      </w:r>
      <w:r w:rsidRPr="00A0729C">
        <w:t xml:space="preserve">. Achenbach, McConaughy, and Howell (1987) conducted a seminal analysis of 119 studies investigating these informant inconsistencies. Their key findings included: (a) reports of the same behavior by different informants generally show low to moderate </w:t>
      </w:r>
      <w:r>
        <w:t>agreement</w:t>
      </w:r>
      <w:r w:rsidRPr="00A0729C">
        <w:t xml:space="preserve">; (b) </w:t>
      </w:r>
      <w:r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w:t>
      </w:r>
      <w:r w:rsidRPr="00BA5863">
        <w:rPr>
          <w:color w:val="45B0E1" w:themeColor="accent1" w:themeTint="99"/>
        </w:rPr>
        <w:t xml:space="preserve">(p. 227–228).  </w:t>
      </w:r>
      <w:r w:rsidRPr="00A0729C">
        <w:t>Consequently, the primary objectives of the informant discrepancies research summarized by Achenbach et al. (1987) were to outline the extent of informant discrepancies, identify the informant pairs (e.g., parent and child, teacher and parent) with the greatest discrepancies, and pinpoint the behavioral domains where these discrepancies were most pronounced.</w:t>
      </w:r>
      <w:r w:rsidRPr="00195A4B">
        <w:rPr>
          <w:rFonts w:eastAsiaTheme="majorEastAsia"/>
          <w:color w:val="000000" w:themeColor="text1"/>
        </w:rPr>
        <w:t xml:space="preserve"> </w:t>
      </w:r>
      <w:commentRangeStart w:id="8"/>
      <w:r>
        <w:rPr>
          <w:rFonts w:eastAsiaTheme="majorEastAsia"/>
          <w:color w:val="000000" w:themeColor="text1"/>
        </w:rPr>
        <w:t>A prominent finding</w:t>
      </w:r>
      <w:r w:rsidRPr="00207F5F">
        <w:rPr>
          <w:rFonts w:eastAsiaTheme="majorEastAsia"/>
          <w:color w:val="000000" w:themeColor="text1"/>
        </w:rPr>
        <w:t xml:space="preserve"> indicate</w:t>
      </w:r>
      <w:r>
        <w:rPr>
          <w:rFonts w:eastAsiaTheme="majorEastAsia"/>
          <w:color w:val="000000" w:themeColor="text1"/>
        </w:rPr>
        <w:t>d</w:t>
      </w:r>
      <w:r w:rsidRPr="00207F5F">
        <w:rPr>
          <w:rFonts w:eastAsiaTheme="majorEastAsia"/>
          <w:color w:val="000000" w:themeColor="text1"/>
        </w:rPr>
        <w:t xml:space="preserve"> discrepancies and varying accuracy in symptom reporting, with no clear consensus</w:t>
      </w:r>
      <w:commentRangeEnd w:id="8"/>
      <w:r w:rsidR="008103F1">
        <w:rPr>
          <w:rStyle w:val="CommentReference"/>
        </w:rPr>
        <w:commentReference w:id="8"/>
      </w:r>
      <w:r w:rsidRPr="00207F5F">
        <w:rPr>
          <w:rFonts w:eastAsiaTheme="majorEastAsia"/>
          <w:color w:val="000000" w:themeColor="text1"/>
        </w:rPr>
        <w:t xml:space="preserve">. </w:t>
      </w:r>
      <w:r w:rsidR="008103F1">
        <w:rPr>
          <w:color w:val="45B0E1" w:themeColor="accent1" w:themeTint="99"/>
        </w:rPr>
        <w:t xml:space="preserve">This is especially </w:t>
      </w:r>
      <w:r w:rsidR="00065955" w:rsidRPr="00065955">
        <w:rPr>
          <w:color w:val="45B0E1" w:themeColor="accent1" w:themeTint="99"/>
        </w:rPr>
        <w:t xml:space="preserve">important because obsessions (an internalizing symptom) </w:t>
      </w:r>
      <w:r w:rsidR="00AF7DD7" w:rsidRPr="00065955">
        <w:rPr>
          <w:color w:val="45B0E1" w:themeColor="accent1" w:themeTint="99"/>
        </w:rPr>
        <w:t>are</w:t>
      </w:r>
      <w:r w:rsidR="00065955" w:rsidRPr="00065955">
        <w:rPr>
          <w:color w:val="45B0E1" w:themeColor="accent1" w:themeTint="99"/>
        </w:rPr>
        <w:t xml:space="preserve"> a distinguishing symptom of OCD.</w:t>
      </w:r>
      <w:r w:rsidR="0089078D">
        <w:rPr>
          <w:color w:val="45B0E1" w:themeColor="accent1" w:themeTint="99"/>
        </w:rPr>
        <w:t xml:space="preserve"> </w:t>
      </w:r>
    </w:p>
    <w:p w14:paraId="56A7FB3A" w14:textId="782AE50D" w:rsidR="002C1E0C" w:rsidRDefault="00C679D3" w:rsidP="00257FD8">
      <w:pPr>
        <w:ind w:firstLine="720"/>
        <w:rPr>
          <w:color w:val="000000"/>
        </w:rPr>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w:t>
      </w:r>
      <w:r w:rsidR="003E1D02" w:rsidRPr="00EE7345">
        <w:t>of interventions</w:t>
      </w:r>
      <w:r w:rsidRPr="00EE7345">
        <w:t xml:space="preserve"> for children is derived from reports by multiple informants </w:t>
      </w:r>
      <w:r w:rsidR="003C4857" w:rsidRPr="00EE7345">
        <w:fldChar w:fldCharType="begin"/>
      </w:r>
      <w:r w:rsidR="003C4857" w:rsidRPr="00EE7345">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EE7345">
        <w:fldChar w:fldCharType="separate"/>
      </w:r>
      <w:r w:rsidR="003C4857" w:rsidRPr="00EE7345">
        <w:t>(Weisz et al., 2005)</w:t>
      </w:r>
      <w:r w:rsidR="003C4857" w:rsidRPr="00EE7345">
        <w:fldChar w:fldCharType="end"/>
      </w:r>
      <w:r w:rsidRPr="00EE7345">
        <w:t>.</w:t>
      </w:r>
      <w:r w:rsidR="00487738" w:rsidRPr="00EE7345">
        <w:t xml:space="preserve"> For instance</w:t>
      </w:r>
      <w:r w:rsidR="00EE7345" w:rsidRPr="00EE7345">
        <w:t>, the prevalence rates of conduct and oppositional defiant disorders in community samples can vary significantly depending on whether assessments are based solely on parental or teacher reports or if both sources are considered simultaneously. According to Offord et al. (1996), these rates range from 1.6% to 10.2%. More recent research by Munkvold et al. (2009) also noted substantial variability in oppositional defiant disorder prevalence, although the reported rates were lower, ranging from 0.2% to 2.6%.</w:t>
      </w:r>
      <w:r w:rsidR="00EE7345">
        <w:t xml:space="preserve"> </w:t>
      </w:r>
      <w:r w:rsidR="003E1D02" w:rsidRPr="00EE7345">
        <w:t>Furthermore</w:t>
      </w:r>
      <w:r w:rsidR="003E1D02" w:rsidRPr="00487738">
        <w:t>,</w:t>
      </w:r>
      <w:r w:rsidRPr="00D337F8">
        <w:rPr>
          <w:color w:val="000000"/>
        </w:rPr>
        <w:t xml:space="preserve"> depending on the informant, </w:t>
      </w:r>
      <w:r w:rsidRPr="00D337F8">
        <w:rPr>
          <w:color w:val="000000"/>
        </w:rPr>
        <w:lastRenderedPageBreak/>
        <w:t xml:space="preserve">it is typical to find inconsistent results from controlled studies </w:t>
      </w:r>
      <w:ins w:id="9" w:author="Ina Drabløs [2]" w:date="2025-04-04T14:47:00Z" w16du:dateUtc="2025-04-04T12:47:00Z">
        <w:r w:rsidR="00ED3F59">
          <w:rPr>
            <w:color w:val="000000"/>
          </w:rPr>
          <w:t xml:space="preserve">that </w:t>
        </w:r>
      </w:ins>
      <w:r w:rsidRPr="00D337F8">
        <w:rPr>
          <w:color w:val="000000"/>
        </w:rPr>
        <w:t>evaluat</w:t>
      </w:r>
      <w:ins w:id="10" w:author="Ina Drabløs [2]" w:date="2025-04-04T14:47:00Z" w16du:dateUtc="2025-04-04T12:47:00Z">
        <w:r w:rsidR="00ED3F59">
          <w:rPr>
            <w:color w:val="000000"/>
          </w:rPr>
          <w:t>e</w:t>
        </w:r>
      </w:ins>
      <w:del w:id="11" w:author="Ina Drabløs [2]" w:date="2025-04-04T14:47:00Z" w16du:dateUtc="2025-04-04T12:47:00Z">
        <w:r w:rsidRPr="00D337F8" w:rsidDel="00ED3F59">
          <w:rPr>
            <w:color w:val="000000"/>
          </w:rPr>
          <w:delText>ing</w:delText>
        </w:r>
      </w:del>
      <w:r w:rsidRPr="00D337F8">
        <w:rPr>
          <w:color w:val="000000"/>
        </w:rPr>
        <w:t xml:space="preserve">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sidR="00EE7345">
        <w:rPr>
          <w:color w:val="000000"/>
        </w:rPr>
        <w:t xml:space="preserve"> </w:t>
      </w:r>
    </w:p>
    <w:p w14:paraId="26459ADF" w14:textId="73450721" w:rsidR="00546AF5" w:rsidRPr="00065955" w:rsidRDefault="002C1E0C" w:rsidP="00065955">
      <w:pPr>
        <w:ind w:firstLine="720"/>
        <w:rPr>
          <w:color w:val="45B0E1" w:themeColor="accent1" w:themeTint="99"/>
        </w:rPr>
      </w:pPr>
      <w:r>
        <w:t>W</w:t>
      </w:r>
      <w:r w:rsidR="00EE7345" w:rsidRPr="00266014">
        <w:t xml:space="preserve">hile the use of multiple informants in mental health assessment is thought to enhance our understanding of the psychological functioning of children, particularly in the </w:t>
      </w:r>
      <w:commentRangeStart w:id="12"/>
      <w:r w:rsidR="00EE7345" w:rsidRPr="00266014">
        <w:t xml:space="preserve">infant </w:t>
      </w:r>
      <w:commentRangeEnd w:id="12"/>
      <w:r w:rsidR="00ED3F59">
        <w:rPr>
          <w:rStyle w:val="CommentReference"/>
        </w:rPr>
        <w:commentReference w:id="12"/>
      </w:r>
      <w:r w:rsidR="00EE7345" w:rsidRPr="00266014">
        <w:t xml:space="preserve">population, we are still in the process of discovering how to </w:t>
      </w:r>
      <w:r w:rsidR="00EE7345" w:rsidRPr="00EE7345">
        <w:t xml:space="preserve">effectively utilize this wealth of information </w:t>
      </w:r>
      <w:r w:rsidR="00EE7345" w:rsidRPr="00EE7345">
        <w:fldChar w:fldCharType="begin"/>
      </w:r>
      <w:r w:rsidR="00EE7345" w:rsidRPr="00EE7345">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EE7345" w:rsidRPr="00EE7345">
        <w:fldChar w:fldCharType="separate"/>
      </w:r>
      <w:r w:rsidR="00EE7345" w:rsidRPr="00EE7345">
        <w:t>(Reyes, 2013)</w:t>
      </w:r>
      <w:r w:rsidR="00EE7345" w:rsidRPr="00EE7345">
        <w:fldChar w:fldCharType="end"/>
      </w:r>
      <w:r w:rsidR="00EE7345" w:rsidRPr="00EE7345">
        <w:t>.</w:t>
      </w:r>
    </w:p>
    <w:p w14:paraId="3E808DA8" w14:textId="4A732696" w:rsidR="008D1DCE" w:rsidRPr="00EE7345" w:rsidRDefault="00996B3F" w:rsidP="00EE7345">
      <w:pPr>
        <w:pStyle w:val="Style2"/>
      </w:pPr>
      <w:bookmarkStart w:id="13" w:name="_Toc196220339"/>
      <w:commentRangeStart w:id="14"/>
      <w:r w:rsidRPr="00EE7345">
        <w:t>Statistical</w:t>
      </w:r>
      <w:r w:rsidR="00531398" w:rsidRPr="00EE7345">
        <w:t xml:space="preserve"> Learning</w:t>
      </w:r>
      <w:commentRangeEnd w:id="14"/>
      <w:r w:rsidR="00ED3F59">
        <w:rPr>
          <w:rStyle w:val="CommentReference"/>
          <w:rFonts w:eastAsia="Times New Roman" w:cs="Times New Roman"/>
          <w:b w:val="0"/>
          <w:color w:val="auto"/>
        </w:rPr>
        <w:commentReference w:id="14"/>
      </w:r>
      <w:bookmarkEnd w:id="13"/>
    </w:p>
    <w:p w14:paraId="26DA6A00" w14:textId="3403A9DF" w:rsidR="00996B3F" w:rsidRPr="00EE7345" w:rsidRDefault="00EE7345" w:rsidP="00EE7345">
      <w:pPr>
        <w:rPr>
          <w:rFonts w:eastAsiaTheme="majorEastAsia"/>
        </w:rPr>
      </w:pPr>
      <w:r w:rsidRPr="00EE7345">
        <w:t>Statistical Learning Theory (SLT) is the basis for many modern machine</w:t>
      </w:r>
      <w:r>
        <w:t xml:space="preserve"> </w:t>
      </w:r>
      <w:r w:rsidRPr="00EE7345">
        <w:t>learning algorithms, emphasizing generalization by extracting patterns from data for accurate predictions</w:t>
      </w:r>
      <w:r>
        <w:t xml:space="preserve"> </w:t>
      </w:r>
      <w:r w:rsidRPr="00970C9C">
        <w:fldChar w:fldCharType="begin"/>
      </w:r>
      <w:r w:rsidRPr="00970C9C">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schema":"https://github.com/citation-style-language/schema/raw/master/csl-citation.json"} </w:instrText>
      </w:r>
      <w:r w:rsidRPr="00970C9C">
        <w:fldChar w:fldCharType="separate"/>
      </w:r>
      <w:r w:rsidRPr="00970C9C">
        <w:t>(Luxburg &amp; Schoelkopf, 2008)</w:t>
      </w:r>
      <w:r w:rsidRPr="00970C9C">
        <w:fldChar w:fldCharType="end"/>
      </w:r>
      <w:r w:rsidRPr="00EE7345">
        <w:t xml:space="preserve">. </w:t>
      </w:r>
      <w:del w:id="15" w:author="Ina Drabløs [2]" w:date="2025-04-04T14:52:00Z" w16du:dateUtc="2025-04-04T12:52:00Z">
        <w:r w:rsidRPr="00EE7345" w:rsidDel="00ED3F59">
          <w:delText xml:space="preserve">It </w:delText>
        </w:r>
      </w:del>
      <w:ins w:id="16" w:author="Ina Drabløs [2]" w:date="2025-04-04T14:52:00Z" w16du:dateUtc="2025-04-04T12:52:00Z">
        <w:r w:rsidR="00ED3F59">
          <w:t xml:space="preserve">SLT </w:t>
        </w:r>
      </w:ins>
      <w:r w:rsidRPr="00EE7345">
        <w:t>is central to supervised learning, which uses labeled data to train models that relate predictor variables to a response variable, focusing on prediction accuracy rather than causal understanding</w:t>
      </w:r>
      <w:r>
        <w:t xml:space="preserve"> </w:t>
      </w:r>
      <w:r w:rsidRPr="00970C9C">
        <w:fldChar w:fldCharType="begin"/>
      </w:r>
      <w:r w:rsidRPr="00970C9C">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schema":"https://github.com/citation-style-language/schema/raw/master/csl-citation.json"} </w:instrText>
      </w:r>
      <w:r w:rsidRPr="00970C9C">
        <w:fldChar w:fldCharType="separate"/>
      </w:r>
      <w:r w:rsidRPr="00970C9C">
        <w:t>(Shmueli, 2011)</w:t>
      </w:r>
      <w:r w:rsidRPr="00970C9C">
        <w:fldChar w:fldCharType="end"/>
      </w:r>
      <w:r w:rsidRPr="00970C9C">
        <w:t>.</w:t>
      </w:r>
      <w:del w:id="17" w:author="Ina Drabløs [2]" w:date="2025-04-04T14:52:00Z" w16du:dateUtc="2025-04-04T12:52:00Z">
        <w:r w:rsidRPr="00970C9C" w:rsidDel="000E1E95">
          <w:rPr>
            <w:rFonts w:eastAsiaTheme="majorEastAsia"/>
          </w:rPr>
          <w:delText> </w:delText>
        </w:r>
      </w:del>
      <w:r w:rsidRPr="00EE7345">
        <w:t xml:space="preserve"> Predictive modeling prioritizes accuracy, using probabilistic or supervised learning models, and employs loss functions to measure prediction discrepancies and refine models for real-world use.</w:t>
      </w:r>
      <w:r w:rsidRPr="00EE7345">
        <w:rPr>
          <w:rFonts w:eastAsiaTheme="majorEastAsia"/>
        </w:rPr>
        <w:t> </w:t>
      </w:r>
      <w:r w:rsidR="00996B3F">
        <w:t>In the context of</w:t>
      </w:r>
      <w:r w:rsidR="00AE3C07">
        <w:t xml:space="preserve"> clinical</w:t>
      </w:r>
      <w:r w:rsidR="00996B3F">
        <w:t xml:space="preserve"> neuroscience</w:t>
      </w:r>
      <w:r w:rsidR="00AE3C07">
        <w:t xml:space="preserve"> and neuroimaging</w:t>
      </w:r>
      <w:r w:rsidR="00996B3F">
        <w:t>,</w:t>
      </w:r>
      <w:r w:rsidR="00AE3C07" w:rsidRPr="00AE3C07">
        <w:t xml:space="preserve"> </w:t>
      </w:r>
      <w:r w:rsidR="00AE3C07" w:rsidRPr="00531398">
        <w:t>the most common machine learning paradigm</w:t>
      </w:r>
      <w:del w:id="18" w:author="Ina Drabløs [2]" w:date="2025-04-04T14:53:00Z" w16du:dateUtc="2025-04-04T12:53:00Z">
        <w:r w:rsidR="00AE3C07" w:rsidRPr="00531398" w:rsidDel="000E1E95">
          <w:delText>,</w:delText>
        </w:r>
      </w:del>
      <w:r w:rsidR="00AE3C07" w:rsidRPr="00531398">
        <w:t xml:space="preserve"> learns to associate brain imaging data with specific </w:t>
      </w:r>
      <w:r w:rsidR="00AE3C07">
        <w:t>classifications</w:t>
      </w:r>
      <w:r w:rsidR="00AE3C07" w:rsidRPr="00531398">
        <w:t xml:space="preserve"> such as diagnostic groups. </w:t>
      </w:r>
      <w:commentRangeStart w:id="19"/>
      <w:r w:rsidR="00996B3F" w:rsidRPr="00531398">
        <w:t xml:space="preserve">This approach </w:t>
      </w:r>
      <w:commentRangeEnd w:id="19"/>
      <w:r w:rsidR="000E1E95">
        <w:rPr>
          <w:rStyle w:val="CommentReference"/>
        </w:rPr>
        <w:commentReference w:id="19"/>
      </w:r>
      <w:r w:rsidR="00996B3F" w:rsidRPr="00531398">
        <w:t xml:space="preserve">can help identify key predictive features that differentiate between these categories </w:t>
      </w:r>
      <w:r w:rsidR="00996B3F">
        <w:fldChar w:fldCharType="begin"/>
      </w:r>
      <w:r w:rsidR="00996B3F">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rsidR="00996B3F">
        <w:fldChar w:fldCharType="separate"/>
      </w:r>
      <w:r w:rsidR="00996B3F">
        <w:rPr>
          <w:noProof/>
        </w:rPr>
        <w:t>(Enrico et al., 2021)</w:t>
      </w:r>
      <w:r w:rsidR="00996B3F">
        <w:fldChar w:fldCharType="end"/>
      </w:r>
      <w:r w:rsidR="00996B3F">
        <w:t xml:space="preserve">. </w:t>
      </w:r>
    </w:p>
    <w:p w14:paraId="53278F82" w14:textId="3473F7C6" w:rsidR="00160711" w:rsidRDefault="00160711" w:rsidP="008450EA">
      <w:pPr>
        <w:pStyle w:val="Style3"/>
      </w:pPr>
      <w:bookmarkStart w:id="20" w:name="_Toc196220340"/>
      <w:r>
        <w:t>Learning methods</w:t>
      </w:r>
      <w:bookmarkEnd w:id="20"/>
    </w:p>
    <w:p w14:paraId="4D739818" w14:textId="27F76FF3" w:rsidR="003310B9" w:rsidRPr="00131877" w:rsidRDefault="008450EA" w:rsidP="00131877">
      <w:pPr>
        <w:pStyle w:val="Style4"/>
      </w:pPr>
      <w:bookmarkStart w:id="21" w:name="_Toc196220341"/>
      <w:r>
        <w:t>Linear Model</w:t>
      </w:r>
      <w:bookmarkEnd w:id="21"/>
    </w:p>
    <w:p w14:paraId="32DC847B" w14:textId="79975950" w:rsidR="003310B9" w:rsidRPr="003310B9" w:rsidRDefault="003310B9" w:rsidP="003310B9">
      <w:r w:rsidRPr="003310B9">
        <w:t xml:space="preserve">Linear regressions </w:t>
      </w:r>
      <w:r>
        <w:t>provide</w:t>
      </w:r>
      <w:r w:rsidRPr="003310B9">
        <w:t xml:space="preserve"> a simple technique for analyzing data by assuming a linear relationship between input variables (X) and an output variable (Y) and typically estimates parameters using the least squares method. While effective for straightforward linear relationships, they are limited with complex data, which has led to advanced adaptations such as generalized linear models and support vector machines, offering broader applicability and improved modeling techniques for diverse patterns.</w:t>
      </w:r>
    </w:p>
    <w:p w14:paraId="52D6A1CE" w14:textId="5C3C9455" w:rsidR="00E22262" w:rsidRDefault="00456A1E" w:rsidP="00EE7345">
      <w:pPr>
        <w:pStyle w:val="Style4"/>
      </w:pPr>
      <w:bookmarkStart w:id="22" w:name="_Toc196220342"/>
      <w:r>
        <w:lastRenderedPageBreak/>
        <w:t>Decision Trees</w:t>
      </w:r>
      <w:bookmarkEnd w:id="22"/>
    </w:p>
    <w:p w14:paraId="168341EF" w14:textId="1CCADC20" w:rsidR="00E22262" w:rsidRDefault="00E22262" w:rsidP="00EE7345">
      <w:pPr>
        <w:jc w:val="center"/>
      </w:pPr>
      <w:r>
        <w:rPr>
          <w:noProof/>
          <w14:ligatures w14:val="standardContextual"/>
        </w:rPr>
        <w:drawing>
          <wp:inline distT="0" distB="0" distL="0" distR="0" wp14:anchorId="2D6B8B9F" wp14:editId="033ED351">
            <wp:extent cx="4879571" cy="2024856"/>
            <wp:effectExtent l="0" t="0" r="0" b="0"/>
            <wp:docPr id="2108289879" name="Picture 4" descr="A diagram of a famil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289879" name="Picture 4" descr="A diagram of a family&#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4939014" cy="2049523"/>
                    </a:xfrm>
                    <a:prstGeom prst="rect">
                      <a:avLst/>
                    </a:prstGeom>
                  </pic:spPr>
                </pic:pic>
              </a:graphicData>
            </a:graphic>
          </wp:inline>
        </w:drawing>
      </w:r>
    </w:p>
    <w:p w14:paraId="1473FCF4" w14:textId="1134CAB7" w:rsidR="001103F8" w:rsidRPr="00EE7345" w:rsidRDefault="00EE7345" w:rsidP="00EE7345">
      <w:pPr>
        <w:rPr>
          <w:i/>
          <w:iCs/>
        </w:rPr>
      </w:pPr>
      <w:commentRangeStart w:id="23"/>
      <w:r w:rsidRPr="00EE7345">
        <w:rPr>
          <w:b/>
          <w:bCs/>
          <w:i/>
          <w:iCs/>
        </w:rPr>
        <w:t>Figure 2.</w:t>
      </w:r>
      <w:r w:rsidRPr="00EE7345">
        <w:rPr>
          <w:i/>
          <w:iCs/>
        </w:rPr>
        <w:t xml:space="preserve"> </w:t>
      </w:r>
      <w:commentRangeEnd w:id="23"/>
      <w:r w:rsidR="005B22CF">
        <w:rPr>
          <w:rStyle w:val="CommentReference"/>
        </w:rPr>
        <w:commentReference w:id="23"/>
      </w:r>
      <w:r>
        <w:rPr>
          <w:i/>
          <w:iCs/>
        </w:rPr>
        <w:t>Example of a d</w:t>
      </w:r>
      <w:r w:rsidRPr="00EE7345">
        <w:rPr>
          <w:i/>
          <w:iCs/>
        </w:rPr>
        <w:t>ecision tree used for predicting severity scores based on individual and socioeconomic factors. The root node begins with the condition</w:t>
      </w:r>
      <w:r w:rsidRPr="00EE7345">
        <w:rPr>
          <w:rFonts w:eastAsiaTheme="majorEastAsia"/>
          <w:i/>
          <w:iCs/>
        </w:rPr>
        <w:t> Age ≥ 16</w:t>
      </w:r>
      <w:r w:rsidRPr="00EE7345">
        <w:rPr>
          <w:i/>
          <w:iCs/>
        </w:rPr>
        <w:t xml:space="preserve">. If this condition is met, the model predicts a severity score of 4. If the condition is not met, the decision process continues </w:t>
      </w:r>
      <w:r>
        <w:rPr>
          <w:i/>
          <w:iCs/>
        </w:rPr>
        <w:t xml:space="preserve">down to the next node. </w:t>
      </w:r>
      <w:r w:rsidRPr="00EE7345">
        <w:rPr>
          <w:i/>
          <w:iCs/>
        </w:rPr>
        <w:t xml:space="preserve">Each </w:t>
      </w:r>
      <w:r>
        <w:rPr>
          <w:i/>
          <w:iCs/>
        </w:rPr>
        <w:t>non-leaf</w:t>
      </w:r>
      <w:r w:rsidRPr="00EE7345">
        <w:rPr>
          <w:i/>
          <w:iCs/>
        </w:rPr>
        <w:t xml:space="preserve"> node represents a decision based on a feature threshold, while the leaf nodes indicate the predicted severity score (Y).</w:t>
      </w:r>
      <w:r>
        <w:rPr>
          <w:i/>
          <w:iCs/>
        </w:rPr>
        <w:t xml:space="preserve"> </w:t>
      </w:r>
      <w:r w:rsidRPr="00EE7345">
        <w:rPr>
          <w:i/>
          <w:iCs/>
        </w:rPr>
        <w:t>This hierarchical structure illustrates how different combinations of age, income, and education contribute to the final prediction.</w:t>
      </w:r>
    </w:p>
    <w:p w14:paraId="19486EDA" w14:textId="410FC82F" w:rsidR="00EE7345" w:rsidRDefault="00EE7345" w:rsidP="00516FEA">
      <w:r w:rsidRPr="00EE7345">
        <w:t xml:space="preserve">Decision trees provide a significant advancement </w:t>
      </w:r>
      <w:r w:rsidR="003310B9">
        <w:t xml:space="preserve">to linear models </w:t>
      </w:r>
      <w:r w:rsidRPr="00EE7345">
        <w:t xml:space="preserve">by effectively handling non-linear relationships and interactions between variables. </w:t>
      </w:r>
      <w:r w:rsidR="006C410B" w:rsidRPr="00EE7345">
        <w:t>Tree</w:t>
      </w:r>
      <w:r w:rsidR="006C410B" w:rsidRPr="006C410B">
        <w:t xml:space="preserve"> models operate under the assumption that the 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A40DF1">
        <w:instrText xml:space="preserve"> ADDIN ZOTERO_ITEM CSL_CITATION {"citationID":"pSuuCuJ0","properties":{"formattedCitation":"(Breiman, 2017)","plainCitation":"(Breiman, 2017)","noteIndex":0},"citationItems":[{"id":142,"uris":["http://zotero.org/users/13126831/items/PVAQRXUZ","http://zotero.org/users/13126831/items/XXKFAE3B"],"itemData":{"id":142,"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Routledge","publisher-place":"New York","title":"Classification and Regression Trees","author":[{"family":"Breiman","given":"Leo"}],"issued":{"date-parts":[["2017",10,25]]}}}],"schema":"https://github.com/citation-style-language/schema/raw/master/csl-citation.json"} </w:instrText>
      </w:r>
      <w:r w:rsidR="00521D27">
        <w:fldChar w:fldCharType="separate"/>
      </w:r>
      <w:r w:rsidR="00A40DF1">
        <w:rPr>
          <w:noProof/>
        </w:rPr>
        <w:t>(Breiman, 2017)</w:t>
      </w:r>
      <w:r w:rsidR="00521D27">
        <w:fldChar w:fldCharType="end"/>
      </w:r>
      <w:r w:rsidR="006C410B" w:rsidRPr="006C410B">
        <w:t>.</w:t>
      </w:r>
      <w:r w:rsidR="006C410B">
        <w:t xml:space="preserve"> </w:t>
      </w:r>
      <w:r w:rsidR="008450EA" w:rsidRPr="008450EA">
        <w:t xml:space="preserve">Unlike the simplicity of linear models, decision trees dynamically segment the </w:t>
      </w:r>
      <w:commentRangeStart w:id="24"/>
      <w:r w:rsidR="008450EA" w:rsidRPr="008450EA">
        <w:t>feature space</w:t>
      </w:r>
      <w:commentRangeEnd w:id="24"/>
      <w:r w:rsidR="005B22CF">
        <w:rPr>
          <w:rStyle w:val="CommentReference"/>
        </w:rPr>
        <w:commentReference w:id="24"/>
      </w:r>
      <w:r w:rsidR="008450EA" w:rsidRPr="008450EA">
        <w:t xml:space="preserve"> through recursive binary splits, adeptly addressing both classification and regression tasks</w:t>
      </w:r>
      <w:r w:rsidR="008450EA" w:rsidRPr="004B7822">
        <w:t xml:space="preserve"> </w:t>
      </w:r>
      <w:r w:rsidR="008450EA" w:rsidRPr="004B7822">
        <w:fldChar w:fldCharType="begin"/>
      </w:r>
      <w:r w:rsidR="008450EA" w:rsidRPr="004B7822">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8450EA" w:rsidRPr="004B7822">
        <w:fldChar w:fldCharType="separate"/>
      </w:r>
      <w:r w:rsidR="008450EA" w:rsidRPr="004B7822">
        <w:t>(James et al., 2021)</w:t>
      </w:r>
      <w:r w:rsidR="008450EA" w:rsidRPr="004B7822">
        <w:fldChar w:fldCharType="end"/>
      </w:r>
      <w:r w:rsidR="008450EA" w:rsidRPr="008450EA">
        <w:t xml:space="preserve">. </w:t>
      </w:r>
      <w:r w:rsidR="004B7822" w:rsidRPr="004B7822">
        <w:t xml:space="preserve">In classification tasks, this is achieved by creating subsets with a dominant output class, whereas in regression, it involves reducing the variability of </w:t>
      </w:r>
      <w:r w:rsidR="000F1FC7">
        <w:t>target</w:t>
      </w:r>
      <w:r w:rsidR="004B7822" w:rsidRPr="004B7822">
        <w:t xml:space="preserve"> values within each subset. </w:t>
      </w:r>
      <w:r>
        <w:t xml:space="preserve">As illustrated in </w:t>
      </w:r>
      <w:r w:rsidR="00257FD8">
        <w:t>F</w:t>
      </w:r>
      <w:r>
        <w:t>igure 2</w:t>
      </w:r>
      <w:r w:rsidR="00257FD8">
        <w:t>.</w:t>
      </w:r>
      <w:r>
        <w:t xml:space="preserve"> e</w:t>
      </w:r>
      <w:r w:rsidR="008450EA" w:rsidRPr="008450EA">
        <w:t xml:space="preserve">ach node </w:t>
      </w:r>
      <w:r w:rsidR="004B7822">
        <w:t xml:space="preserve">of the tree </w:t>
      </w:r>
      <w:r w:rsidR="008450EA" w:rsidRPr="008450EA">
        <w:t>serves as a decision point, directing data further down branches or reaching leaf nodes where predictions are determined by metrics such as class majority or mean values.</w:t>
      </w:r>
      <w:r w:rsidR="004B7822" w:rsidRPr="00456A1E">
        <w:t xml:space="preserve"> </w:t>
      </w:r>
      <w:r w:rsidR="00C26B81">
        <w:t>Thus, when</w:t>
      </w:r>
      <w:r w:rsidR="004B7822" w:rsidRPr="00456A1E">
        <w:t xml:space="preserve"> used for regression</w:t>
      </w:r>
      <w:r w:rsidR="00C26B81">
        <w:t xml:space="preserve"> </w:t>
      </w:r>
      <w:r w:rsidR="004B7822" w:rsidRPr="00456A1E">
        <w:t xml:space="preserve">the aim is to </w:t>
      </w:r>
      <w:r w:rsidR="00456A1E" w:rsidRPr="00456A1E">
        <w:t>split the data into subsets t</w:t>
      </w:r>
      <w:r w:rsidR="000F1FC7">
        <w:t>hat</w:t>
      </w:r>
      <w:r w:rsidR="00456A1E" w:rsidRPr="00456A1E">
        <w:t xml:space="preserve"> minimize the resulting mea</w:t>
      </w:r>
      <w:r w:rsidR="00456A1E">
        <w:t>n</w:t>
      </w:r>
      <w:r w:rsidR="004B7822" w:rsidRPr="00456A1E">
        <w:t xml:space="preserve"> squared error, mean absolute error, or the variance of the target variable within these </w:t>
      </w:r>
      <w:r w:rsidR="004B7822" w:rsidRPr="00EE7345">
        <w:t>subsets</w:t>
      </w:r>
      <w:r w:rsidR="00456A1E" w:rsidRPr="00EE7345">
        <w:t xml:space="preserve"> </w:t>
      </w:r>
      <w:r w:rsidR="008450EA" w:rsidRPr="00EE7345">
        <w:fldChar w:fldCharType="begin"/>
      </w:r>
      <w:r w:rsidR="00456A1E" w:rsidRPr="00EE7345">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rsidR="008450EA" w:rsidRPr="00EE7345">
        <w:fldChar w:fldCharType="separate"/>
      </w:r>
      <w:r w:rsidR="00456A1E" w:rsidRPr="00EE7345">
        <w:t>(Ryan, 2025)</w:t>
      </w:r>
      <w:r w:rsidR="008450EA" w:rsidRPr="00EE7345">
        <w:fldChar w:fldCharType="end"/>
      </w:r>
      <w:r w:rsidR="008450EA" w:rsidRPr="00EE7345">
        <w:t xml:space="preserve">. </w:t>
      </w:r>
      <w:r w:rsidRPr="00EE7345">
        <w:t xml:space="preserve">Although </w:t>
      </w:r>
      <w:r>
        <w:t>they are effective</w:t>
      </w:r>
      <w:r w:rsidRPr="00EE7345">
        <w:t xml:space="preserve"> in capturing complex </w:t>
      </w:r>
      <w:r w:rsidR="00257FD8" w:rsidRPr="00EE7345">
        <w:t>patterns,</w:t>
      </w:r>
      <w:r>
        <w:t xml:space="preserve"> they</w:t>
      </w:r>
      <w:r w:rsidRPr="00EE7345">
        <w:t xml:space="preserve"> are </w:t>
      </w:r>
      <w:r>
        <w:t xml:space="preserve">also </w:t>
      </w:r>
      <w:r w:rsidRPr="00EE7345">
        <w:t>prone to overfitting, which occurs when the model captures noise rather than the underlying pattern</w:t>
      </w:r>
      <w:r>
        <w:t>. Thus,</w:t>
      </w:r>
      <w:r w:rsidRPr="00EE7345">
        <w:t xml:space="preserve"> it crucial to balance bias and variance for accuracy and generalizability.</w:t>
      </w:r>
    </w:p>
    <w:p w14:paraId="3350B8A1" w14:textId="576CFC92" w:rsidR="00E22262" w:rsidRDefault="008450EA" w:rsidP="00EE7345">
      <w:pPr>
        <w:pStyle w:val="Style4"/>
      </w:pPr>
      <w:bookmarkStart w:id="25" w:name="_Toc196220343"/>
      <w:r>
        <w:lastRenderedPageBreak/>
        <w:t>Boost</w:t>
      </w:r>
      <w:r w:rsidR="00695905">
        <w:t>ing</w:t>
      </w:r>
      <w:bookmarkEnd w:id="25"/>
    </w:p>
    <w:p w14:paraId="1DA64028" w14:textId="6E9469F9" w:rsidR="00E22262" w:rsidRDefault="00EE7345" w:rsidP="00EE7345">
      <w:pPr>
        <w:jc w:val="center"/>
      </w:pPr>
      <w:r>
        <w:rPr>
          <w:noProof/>
          <w14:ligatures w14:val="standardContextual"/>
        </w:rPr>
        <w:drawing>
          <wp:inline distT="0" distB="0" distL="0" distR="0" wp14:anchorId="1873F08A" wp14:editId="432317CC">
            <wp:extent cx="4159405" cy="2726602"/>
            <wp:effectExtent l="0" t="0" r="0" b="4445"/>
            <wp:docPr id="1359365080" name="Picture 1" descr="A diagram of a tre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365080" name="Picture 1" descr="A diagram of a tree&#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4175595" cy="2737215"/>
                    </a:xfrm>
                    <a:prstGeom prst="rect">
                      <a:avLst/>
                    </a:prstGeom>
                  </pic:spPr>
                </pic:pic>
              </a:graphicData>
            </a:graphic>
          </wp:inline>
        </w:drawing>
      </w:r>
    </w:p>
    <w:p w14:paraId="3421C149" w14:textId="501B53F7" w:rsidR="00EE7345" w:rsidRPr="00EE7345" w:rsidRDefault="00EE7345" w:rsidP="00EE7345">
      <w:pPr>
        <w:rPr>
          <w:i/>
          <w:iCs/>
        </w:rPr>
      </w:pPr>
      <w:commentRangeStart w:id="26"/>
      <w:r w:rsidRPr="00EE7345">
        <w:rPr>
          <w:b/>
          <w:bCs/>
          <w:i/>
          <w:iCs/>
        </w:rPr>
        <w:t>Figure 3</w:t>
      </w:r>
      <w:commentRangeEnd w:id="26"/>
      <w:r w:rsidR="005B22CF">
        <w:rPr>
          <w:rStyle w:val="CommentReference"/>
        </w:rPr>
        <w:commentReference w:id="26"/>
      </w:r>
      <w:r w:rsidRPr="00EE7345">
        <w:rPr>
          <w:b/>
          <w:bCs/>
          <w:i/>
          <w:iCs/>
        </w:rPr>
        <w:t>.</w:t>
      </w:r>
      <w:r w:rsidRPr="00EE7345">
        <w:rPr>
          <w:i/>
          <w:iCs/>
        </w:rPr>
        <w:t xml:space="preserve"> Illustration of the boosting process used in ensemble learning methods. Training error decreases over successive iterations as additional decision trees are added. Initially, a single tree is trained, followed by subsequent trees that correct the errors of the previous ones. The ensemble prediction is formed by summing the outputs of multiple trees, leading to improved accuracy and reduced training error over time.</w:t>
      </w:r>
    </w:p>
    <w:p w14:paraId="7F702157" w14:textId="523C43A0" w:rsidR="00E22262" w:rsidRPr="00257FD8" w:rsidRDefault="00257FD8" w:rsidP="00257FD8">
      <w:r w:rsidRPr="00257FD8">
        <w:t xml:space="preserve">Boosting, as illustrated in Figure 3, is an ensemble method used to enhance predictive accuracy </w:t>
      </w:r>
      <w:r>
        <w:fldChar w:fldCharType="begin"/>
      </w:r>
      <w: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schema":"https://github.com/citation-style-language/schema/raw/master/csl-citation.json"} </w:instrText>
      </w:r>
      <w:r>
        <w:fldChar w:fldCharType="separate"/>
      </w:r>
      <w:r>
        <w:rPr>
          <w:noProof/>
        </w:rPr>
        <w:t>(Schapire &amp; Freund, 2012)</w:t>
      </w:r>
      <w:r>
        <w:fldChar w:fldCharType="end"/>
      </w:r>
      <w:r>
        <w:t xml:space="preserve">. </w:t>
      </w:r>
      <w:r w:rsidRPr="00257FD8">
        <w:t xml:space="preserve">An ensemble combines multiple models to make more accurate predictions than a single model. Boosting iteratively adds simpler models, like decision trees, that improve the overall fit by addressing errors from previous models. Figure 3 demonstrates how training error decreases as more trees are added, with the ensemble prediction formed by summing tree outputs for improved accuracy. Gradient Boosting, which operates similarly to </w:t>
      </w:r>
      <w:commentRangeStart w:id="27"/>
      <w:r w:rsidRPr="00257FD8">
        <w:t xml:space="preserve">gradient descent, </w:t>
      </w:r>
      <w:commentRangeEnd w:id="27"/>
      <w:r w:rsidR="005B22CF">
        <w:rPr>
          <w:rStyle w:val="CommentReference"/>
        </w:rPr>
        <w:commentReference w:id="27"/>
      </w:r>
      <w:r w:rsidRPr="00257FD8">
        <w:t xml:space="preserve">optimizes individual trees to reduce error and minimizes the ensemble's collective error by correcting residuals with each added tree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695905">
        <w:t xml:space="preserve">. </w:t>
      </w:r>
      <w:r w:rsidRPr="00257FD8">
        <w:t xml:space="preserve">This approach allows diverse </w:t>
      </w:r>
      <w:commentRangeStart w:id="28"/>
      <w:r w:rsidRPr="00257FD8">
        <w:t xml:space="preserve">loss functions </w:t>
      </w:r>
      <w:commentRangeEnd w:id="28"/>
      <w:r w:rsidR="005B22CF">
        <w:rPr>
          <w:rStyle w:val="CommentReference"/>
        </w:rPr>
        <w:commentReference w:id="28"/>
      </w:r>
      <w:r w:rsidRPr="00257FD8">
        <w:t xml:space="preserve">for error minimization, enhancing the alignment of predictions with true outcomes </w:t>
      </w:r>
      <w:r>
        <w:fldChar w:fldCharType="begin"/>
      </w:r>
      <w:r>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fldChar w:fldCharType="separate"/>
      </w:r>
      <w:r>
        <w:rPr>
          <w:noProof/>
        </w:rPr>
        <w:t>(Ryan, 2025)</w:t>
      </w:r>
      <w:r>
        <w:fldChar w:fldCharType="end"/>
      </w:r>
      <w:r w:rsidRPr="00695905">
        <w:t xml:space="preserve">. </w:t>
      </w:r>
      <w:commentRangeStart w:id="29"/>
      <w:r w:rsidRPr="00257FD8">
        <w:t xml:space="preserve">Adjusting observation weights helps the models focus on challenging cases, </w:t>
      </w:r>
      <w:commentRangeEnd w:id="29"/>
      <w:r w:rsidR="005B22CF">
        <w:rPr>
          <w:rStyle w:val="CommentReference"/>
        </w:rPr>
        <w:commentReference w:id="29"/>
      </w:r>
      <w:r w:rsidRPr="00257FD8">
        <w:t xml:space="preserve">correcting errors while maintaining flexibility. </w:t>
      </w:r>
      <w:proofErr w:type="spellStart"/>
      <w:r w:rsidRPr="00257FD8">
        <w:t>XGBoost</w:t>
      </w:r>
      <w:proofErr w:type="spellEnd"/>
      <w:r w:rsidRPr="00257FD8">
        <w:t xml:space="preserve">, or extreme gradient boosting, </w:t>
      </w:r>
      <w:r w:rsidRPr="00257FD8">
        <w:rPr>
          <w:rFonts w:eastAsiaTheme="minorHAnsi"/>
        </w:rPr>
        <w:t>is a particularly efficient algorithm for fitting boosting models</w:t>
      </w:r>
      <w:r>
        <w:rPr>
          <w:rFonts w:eastAsiaTheme="minorHAnsi"/>
        </w:rPr>
        <w:t xml:space="preserve"> </w:t>
      </w:r>
      <w:r w:rsidRPr="00257FD8">
        <w:fldChar w:fldCharType="begin"/>
      </w:r>
      <w:r w:rsidRPr="00257FD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Pr="00257FD8">
        <w:fldChar w:fldCharType="separate"/>
      </w:r>
      <w:r w:rsidRPr="00257FD8">
        <w:t>(Ren et al., 2019)</w:t>
      </w:r>
      <w:r w:rsidRPr="00257FD8">
        <w:fldChar w:fldCharType="end"/>
      </w:r>
      <w:r w:rsidRPr="00257FD8">
        <w:t>.</w:t>
      </w:r>
    </w:p>
    <w:p w14:paraId="2E403E8B" w14:textId="08CBCDD1" w:rsidR="00695905" w:rsidRDefault="00402F86" w:rsidP="00402F86">
      <w:pPr>
        <w:pStyle w:val="Style5"/>
      </w:pPr>
      <w:r>
        <w:t xml:space="preserve">Tuning Parameters </w:t>
      </w:r>
    </w:p>
    <w:p w14:paraId="48484AA3" w14:textId="0C012285" w:rsidR="00B35E28" w:rsidRDefault="00577607" w:rsidP="00257FD8">
      <w:r w:rsidRPr="00577607">
        <w:lastRenderedPageBreak/>
        <w:t xml:space="preserve">When using </w:t>
      </w:r>
      <w:proofErr w:type="spellStart"/>
      <w:r w:rsidRPr="00577607">
        <w:t>XGBoost</w:t>
      </w:r>
      <w:proofErr w:type="spellEnd"/>
      <w:r w:rsidRPr="00577607">
        <w:t xml:space="preserve">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C02322">
        <w:rPr>
          <w:noProof/>
        </w:rPr>
        <w:t>(XGBoost Developers, 2022)</w:t>
      </w:r>
      <w:r w:rsidR="00C02322">
        <w:fldChar w:fldCharType="end"/>
      </w:r>
      <w:r w:rsidRPr="00577607">
        <w:t xml:space="preserve">. It's important to note </w:t>
      </w:r>
      <w:r w:rsidRPr="0031455B">
        <w:t>that this overview is</w:t>
      </w:r>
      <w:r w:rsidR="002B0C5B">
        <w:t xml:space="preserve"> not</w:t>
      </w:r>
      <w:r w:rsidRPr="0031455B">
        <w:t xml:space="preserve"> exhaustive of all tuning parameters available in </w:t>
      </w:r>
      <w:proofErr w:type="spellStart"/>
      <w:r w:rsidRPr="0031455B">
        <w:t>XGBoost</w:t>
      </w:r>
      <w:proofErr w:type="spellEnd"/>
      <w:r w:rsidRPr="0031455B">
        <w:t xml:space="preserve">; rather, </w:t>
      </w:r>
      <w:r w:rsidR="002B0C5B">
        <w:t>it is</w:t>
      </w:r>
      <w:r w:rsidRPr="0031455B">
        <w:t xml:space="preserve"> a </w:t>
      </w:r>
      <w:r w:rsidR="00CE31A2">
        <w:t>short</w:t>
      </w:r>
      <w:r w:rsidRPr="0031455B">
        <w:t xml:space="preserve"> summary of some of the most impactful parameters to consider when optimizing regression model</w:t>
      </w:r>
      <w:r w:rsidR="00C02322">
        <w:t>s.</w:t>
      </w:r>
      <w:r w:rsidR="0031455B">
        <w:t xml:space="preserve"> </w:t>
      </w:r>
      <w:r w:rsidR="0031455B" w:rsidRPr="0031455B">
        <w:t>The learning rate</w:t>
      </w:r>
      <w:r w:rsidR="000F487F">
        <w:t xml:space="preserve"> </w:t>
      </w:r>
      <w:r w:rsidR="0031455B" w:rsidRPr="0031455B">
        <w:t xml:space="preserve">determines how quickly the model learns patterns, with smaller values allowing for more cautious learning to reduce overconfidence and potential overfitting. </w:t>
      </w:r>
      <w:r w:rsidR="007175E0">
        <w:t xml:space="preserve">The maximum depth </w:t>
      </w:r>
      <w:commentRangeStart w:id="30"/>
      <w:r w:rsidR="0031455B" w:rsidRPr="0031455B">
        <w:t>sets</w:t>
      </w:r>
      <w:commentRangeEnd w:id="30"/>
      <w:r w:rsidR="00D9785D">
        <w:rPr>
          <w:rStyle w:val="CommentReference"/>
        </w:rPr>
        <w:commentReference w:id="30"/>
      </w:r>
      <w:r w:rsidR="0031455B" w:rsidRPr="0031455B">
        <w:t xml:space="preserve"> how complex each decision tree </w:t>
      </w:r>
      <w:ins w:id="31" w:author="Ina Drabløs [2]" w:date="2025-04-04T15:52:00Z" w16du:dateUtc="2025-04-04T13:52:00Z">
        <w:r w:rsidR="00D9785D">
          <w:t xml:space="preserve">is </w:t>
        </w:r>
      </w:ins>
      <w:del w:id="32" w:author="Ina Drabløs [2]" w:date="2025-04-04T15:52:00Z" w16du:dateUtc="2025-04-04T13:52:00Z">
        <w:r w:rsidR="0031455B" w:rsidRPr="0031455B" w:rsidDel="00D9785D">
          <w:delText xml:space="preserve">can be </w:delText>
        </w:r>
      </w:del>
      <w:r w:rsidR="0031455B" w:rsidRPr="0031455B">
        <w:t xml:space="preserve">by limiting the number of splits, with deeper trees capturing more intricate patterns but risking overfitting. </w:t>
      </w:r>
      <w:r w:rsidR="00406DE7">
        <w:t>“Minimum child weight”</w:t>
      </w:r>
      <w:r w:rsidR="0031455B" w:rsidRPr="0031455B">
        <w:t xml:space="preserve"> </w:t>
      </w:r>
      <w:r w:rsidR="00406DE7">
        <w:t xml:space="preserve">sets the amount of </w:t>
      </w:r>
      <w:r w:rsidR="0031455B" w:rsidRPr="0031455B">
        <w:t xml:space="preserve">data </w:t>
      </w:r>
      <w:r w:rsidR="00406DE7">
        <w:t xml:space="preserve">required </w:t>
      </w:r>
      <w:r w:rsidR="0031455B" w:rsidRPr="0031455B">
        <w:t xml:space="preserve">in a leaf node before further splitting, promoting simpler, less complex </w:t>
      </w:r>
      <w:r w:rsidR="0031455B" w:rsidRPr="00257FD8">
        <w:t>trees.</w:t>
      </w:r>
      <w:r w:rsidR="00257FD8" w:rsidRPr="00257FD8">
        <w:rPr>
          <w:rFonts w:eastAsiaTheme="minorHAnsi"/>
        </w:rPr>
        <w:t xml:space="preserve"> For each tree, only a random subset of the predictor variables is made available to the model, and the size of this subset is a tuning parameter denoted </w:t>
      </w:r>
      <w:commentRangeStart w:id="33"/>
      <w:proofErr w:type="spellStart"/>
      <w:r w:rsidR="00257FD8" w:rsidRPr="00257FD8">
        <w:rPr>
          <w:rFonts w:eastAsiaTheme="minorHAnsi"/>
        </w:rPr>
        <w:t>colsample_bytree</w:t>
      </w:r>
      <w:proofErr w:type="spellEnd"/>
      <w:r w:rsidR="00257FD8" w:rsidRPr="00257FD8">
        <w:rPr>
          <w:rFonts w:eastAsiaTheme="minorHAnsi"/>
        </w:rPr>
        <w:t xml:space="preserve"> </w:t>
      </w:r>
      <w:commentRangeEnd w:id="33"/>
      <w:r w:rsidR="00D9785D">
        <w:rPr>
          <w:rStyle w:val="CommentReference"/>
        </w:rPr>
        <w:commentReference w:id="33"/>
      </w:r>
      <w:r w:rsidR="00257FD8" w:rsidRPr="00257FD8">
        <w:rPr>
          <w:rFonts w:eastAsiaTheme="minorHAnsi"/>
        </w:rPr>
        <w:t xml:space="preserve">in </w:t>
      </w:r>
      <w:proofErr w:type="spellStart"/>
      <w:r w:rsidR="00257FD8">
        <w:rPr>
          <w:rFonts w:eastAsiaTheme="minorHAnsi"/>
        </w:rPr>
        <w:t>XGB</w:t>
      </w:r>
      <w:r w:rsidR="00257FD8" w:rsidRPr="00257FD8">
        <w:rPr>
          <w:rFonts w:eastAsiaTheme="minorHAnsi"/>
        </w:rPr>
        <w:t>oost</w:t>
      </w:r>
      <w:proofErr w:type="spellEnd"/>
      <w:r w:rsidR="00257FD8" w:rsidRPr="00257FD8">
        <w:rPr>
          <w:rFonts w:eastAsiaTheme="minorHAnsi"/>
        </w:rPr>
        <w:t>. Furthermore, a threshold on the magnitude of improvement required for making a new split is controlled by the parameter “gamma”. Finally, only a random subset of the training data is used when fitting each tree, and the size of this subset is controlled by the parameter “subsample”.</w:t>
      </w:r>
      <w:r w:rsidR="00257FD8">
        <w:t xml:space="preserve"> </w:t>
      </w:r>
      <w:commentRangeStart w:id="34"/>
      <w:r w:rsidR="0031455B" w:rsidRPr="0031455B">
        <w:t>Together, these parameters help balance the model's ability to learn complex patterns with its ability to generalize well to new, unseen data.</w:t>
      </w:r>
      <w:commentRangeEnd w:id="34"/>
      <w:r w:rsidR="00112991">
        <w:rPr>
          <w:rStyle w:val="CommentReference"/>
        </w:rPr>
        <w:commentReference w:id="34"/>
      </w:r>
    </w:p>
    <w:p w14:paraId="00224E99" w14:textId="50A1CB71" w:rsidR="00D55F25" w:rsidRDefault="00D55F25" w:rsidP="00257FD8"/>
    <w:p w14:paraId="058BAD09" w14:textId="7A4D6B16" w:rsidR="00257FD8" w:rsidRPr="00257FD8" w:rsidRDefault="00257FD8" w:rsidP="00257FD8">
      <w:pPr>
        <w:ind w:firstLine="720"/>
      </w:pPr>
      <w:r w:rsidRPr="00257FD8">
        <w:t xml:space="preserve">In conclusion, </w:t>
      </w:r>
      <w:r w:rsidR="00BA5863">
        <w:t>the</w:t>
      </w:r>
      <w:r w:rsidRPr="00257FD8">
        <w:t xml:space="preserve"> application of machine learning techniques, particularly </w:t>
      </w:r>
      <w:proofErr w:type="spellStart"/>
      <w:r w:rsidRPr="00257FD8">
        <w:t>XGBoost</w:t>
      </w:r>
      <w:proofErr w:type="spellEnd"/>
      <w:r w:rsidRPr="00257FD8">
        <w:t xml:space="preserve">, offers a powerful methodology for modeling complex interactions </w:t>
      </w:r>
      <w:del w:id="35" w:author="Ina Drabløs [2]" w:date="2025-04-04T15:56:00Z" w16du:dateUtc="2025-04-04T13:56:00Z">
        <w:r w:rsidRPr="00257FD8" w:rsidDel="00112991">
          <w:rPr>
            <w:rFonts w:eastAsiaTheme="minorHAnsi"/>
          </w:rPr>
          <w:delText xml:space="preserve">complex interactions </w:delText>
        </w:r>
      </w:del>
      <w:r w:rsidRPr="00257FD8">
        <w:rPr>
          <w:rFonts w:eastAsiaTheme="minorHAnsi"/>
        </w:rPr>
        <w:t xml:space="preserve">between variables </w:t>
      </w:r>
      <w:ins w:id="36" w:author="Ina Drabløs [2]" w:date="2025-04-04T15:56:00Z" w16du:dateUtc="2025-04-04T13:56:00Z">
        <w:r w:rsidR="00112991">
          <w:rPr>
            <w:rFonts w:eastAsiaTheme="minorHAnsi"/>
          </w:rPr>
          <w:t xml:space="preserve">to </w:t>
        </w:r>
      </w:ins>
      <w:r w:rsidRPr="00257FD8">
        <w:rPr>
          <w:rFonts w:eastAsiaTheme="minorHAnsi"/>
        </w:rPr>
        <w:t>predict</w:t>
      </w:r>
      <w:del w:id="37" w:author="Ina Drabløs [2]" w:date="2025-04-04T15:56:00Z" w16du:dateUtc="2025-04-04T13:56:00Z">
        <w:r w:rsidRPr="00257FD8" w:rsidDel="00112991">
          <w:rPr>
            <w:rFonts w:eastAsiaTheme="minorHAnsi"/>
          </w:rPr>
          <w:delText>ing</w:delText>
        </w:r>
      </w:del>
      <w:r w:rsidRPr="00257FD8">
        <w:rPr>
          <w:rFonts w:eastAsiaTheme="minorHAnsi"/>
        </w:rPr>
        <w:t xml:space="preserve"> an outcome of interest</w:t>
      </w:r>
      <w:r w:rsidRPr="00257FD8">
        <w:t xml:space="preserve">. This approach provides a robust framework for integrating diverse data types, such as neuroimaging, behavioral, and demographic variables. By </w:t>
      </w:r>
      <w:r>
        <w:t>using</w:t>
      </w:r>
      <w:r w:rsidRPr="00257FD8">
        <w:t xml:space="preserve"> the collective strengths of multiple models, boosted ensembles surpass the predictive capabilities of single decision trees and linear models, effectively managing intricate relationships in high-dimensional data. This integration of computational tools with clinical insights holds promise for refining diagnostic criteria and enhancing personalized intervention strategies for OCD, paving the way for more precise and effective treatment approaches.</w:t>
      </w:r>
    </w:p>
    <w:p w14:paraId="5CF37603" w14:textId="7F915915" w:rsidR="009C1375" w:rsidRDefault="008D1DCE" w:rsidP="00346646">
      <w:pPr>
        <w:pStyle w:val="Style2"/>
      </w:pPr>
      <w:bookmarkStart w:id="38" w:name="_Toc196220344"/>
      <w:r w:rsidRPr="00207F5F">
        <w:t xml:space="preserve">The present </w:t>
      </w:r>
      <w:r w:rsidRPr="00195A4B">
        <w:t>study</w:t>
      </w:r>
      <w:bookmarkEnd w:id="38"/>
    </w:p>
    <w:p w14:paraId="107376D8" w14:textId="31B9496C" w:rsidR="006067C4" w:rsidRPr="006067C4" w:rsidRDefault="006067C4" w:rsidP="006067C4">
      <w:bookmarkStart w:id="39" w:name="_Toc194515202"/>
      <w:r w:rsidRPr="006067C4">
        <w:t xml:space="preserve">This thesis examines the relationship between structural brain features and </w:t>
      </w:r>
      <w:r>
        <w:t>OCD</w:t>
      </w:r>
      <w:r w:rsidRPr="006067C4">
        <w:t xml:space="preserve"> symptomatology in adolescents, with particular emphasis on the role of informant discrepancies in symptom reporting. In the field of developmental psychopathology, informant differences are a well-documented methodological and clinical challenge, as much of the diagnostic and </w:t>
      </w:r>
      <w:r w:rsidRPr="006067C4">
        <w:lastRenderedPageBreak/>
        <w:t>epidemiological data are derived from subjective reports provided by both youth and their caregivers. These discrepancies can substantially influence diagnostic outcomes, perceived symptom severity, and treatment decisions. OCD presents a particularly informative case for this investigation, as it encompasses both internalizing (e.g., obsessions) and externalizing (e.g., compulsions) symptom dimensions, and clinical diagnosis during adolescence is often based primarily on parent-reported information.</w:t>
      </w:r>
    </w:p>
    <w:p w14:paraId="38A2F258" w14:textId="6CCEFE3B" w:rsidR="006067C4" w:rsidRPr="006067C4" w:rsidRDefault="006067C4" w:rsidP="006067C4">
      <w:pPr>
        <w:ind w:firstLine="720"/>
      </w:pPr>
      <w:r w:rsidRPr="006067C4">
        <w:t xml:space="preserve">The present study seeks to elucidate brain–behavior relationships by evaluating the extent to which </w:t>
      </w:r>
      <w:r>
        <w:t>sMRI</w:t>
      </w:r>
      <w:r w:rsidRPr="006067C4">
        <w:t xml:space="preserve"> data can predict OCD symptom severity as reported by different informants.</w:t>
      </w:r>
      <w:r>
        <w:t xml:space="preserve"> P</w:t>
      </w:r>
      <w:r w:rsidRPr="006067C4">
        <w:t xml:space="preserve">arcellated brain volume features were extracted from sMRI scans and used as input variables in supervised machine learning models, implemented using the </w:t>
      </w:r>
      <w:proofErr w:type="spellStart"/>
      <w:r w:rsidRPr="006067C4">
        <w:t>XGBoost</w:t>
      </w:r>
      <w:proofErr w:type="spellEnd"/>
      <w:r w:rsidRPr="006067C4">
        <w:t xml:space="preserve"> algorithm. The internalizing symptom domain was selected as the predictive target because it is assessed using parallel items across youth and parent reports, thus enabling a direct comparison of informant-specific prediction performance. Beyond evaluating overall model accuracy, the analysis specifically tested whether predictive performance varied systematically across informants. This focus on informant-related variation is motivated by prior findings indicating that internalizing symptoms are more likely to be reported inconsistently and subjectively across sources.</w:t>
      </w:r>
    </w:p>
    <w:p w14:paraId="30FA70F3" w14:textId="0EB6BF92" w:rsidR="006067C4" w:rsidRPr="004C6BC7" w:rsidRDefault="006067C4" w:rsidP="006067C4">
      <w:pPr>
        <w:ind w:firstLine="720"/>
      </w:pPr>
      <w:r w:rsidRPr="006067C4">
        <w:t xml:space="preserve">The primary objective of the present study was to investigate whether structural neuroimaging data could reliably predict the severity of </w:t>
      </w:r>
      <w:r>
        <w:t>OCD</w:t>
      </w:r>
      <w:r w:rsidRPr="006067C4">
        <w:t xml:space="preserve"> symptoms in youth, as reported by </w:t>
      </w:r>
      <w:r>
        <w:t xml:space="preserve">the youth </w:t>
      </w:r>
      <w:r w:rsidRPr="006067C4">
        <w:t xml:space="preserve">themselves </w:t>
      </w:r>
      <w:r>
        <w:t>and</w:t>
      </w:r>
      <w:r w:rsidRPr="006067C4">
        <w:t xml:space="preserve"> their parents. In addition to this core inquiry, two supplementary questions were explored. First, the study examined whether structural brain features exhibit greater predictive accuracy for internalizing symptoms when derived from youth self-reports compared to parent-reports</w:t>
      </w:r>
      <w:r w:rsidRPr="004E1FEE">
        <w:rPr>
          <w:color w:val="FF0000"/>
        </w:rPr>
        <w:t xml:space="preserve">. Second, the analysis evaluated how these prediction models compare to the classification of OCD based on a clinically evaluated diagnosis. </w:t>
      </w:r>
      <w:r w:rsidRPr="006067C4">
        <w:t>By integrating these components, the study seeks to elucidate the relationship between brain structure and subjective symptom expression across informants, thereby contributing to the development of individualized, informant-sensitive predictive models for OCD assessment in pediatric populations.</w:t>
      </w:r>
    </w:p>
    <w:p w14:paraId="03E5CBC1" w14:textId="77777777" w:rsidR="00F678DB" w:rsidRDefault="00F678DB">
      <w:pPr>
        <w:spacing w:line="240" w:lineRule="auto"/>
        <w:rPr>
          <w:rFonts w:eastAsiaTheme="majorEastAsia" w:cstheme="majorBidi"/>
          <w:b/>
          <w:color w:val="000000" w:themeColor="text1"/>
          <w:szCs w:val="40"/>
        </w:rPr>
      </w:pPr>
      <w:r>
        <w:br w:type="page"/>
      </w:r>
    </w:p>
    <w:p w14:paraId="6B32B597" w14:textId="4D6702DE" w:rsidR="009520BB" w:rsidRDefault="009520BB" w:rsidP="009520BB">
      <w:pPr>
        <w:pStyle w:val="Style1"/>
      </w:pPr>
      <w:bookmarkStart w:id="40" w:name="_Toc196220345"/>
      <w:r w:rsidRPr="00195A4B">
        <w:lastRenderedPageBreak/>
        <w:t>Methods</w:t>
      </w:r>
      <w:bookmarkEnd w:id="39"/>
      <w:bookmarkEnd w:id="40"/>
    </w:p>
    <w:p w14:paraId="5CC1F36E" w14:textId="0F4E147A" w:rsidR="00834C20" w:rsidRPr="005F02A9" w:rsidRDefault="009520BB" w:rsidP="005F02A9">
      <w:pPr>
        <w:pStyle w:val="Style2"/>
      </w:pPr>
      <w:bookmarkStart w:id="41" w:name="_Toc194515203"/>
      <w:bookmarkStart w:id="42" w:name="_Toc196220346"/>
      <w:r>
        <w:t xml:space="preserve">Data Source and </w:t>
      </w:r>
      <w:bookmarkEnd w:id="41"/>
      <w:bookmarkEnd w:id="42"/>
      <w:r w:rsidR="000F0586">
        <w:t>Acquisition</w:t>
      </w:r>
    </w:p>
    <w:p w14:paraId="49F03E10" w14:textId="77777777" w:rsidR="00D818C5" w:rsidRPr="003E713A" w:rsidRDefault="00D818C5" w:rsidP="00D818C5">
      <w:pPr>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t xml:space="preserve">is a </w:t>
      </w:r>
      <w:r w:rsidRPr="00346646">
        <w:t>comprehensive decade-long research initiative in the United States</w:t>
      </w:r>
      <w:r>
        <w:t xml:space="preserve"> (US)</w:t>
      </w:r>
      <w:r w:rsidRPr="00346646">
        <w:t xml:space="preserve"> </w:t>
      </w:r>
      <w:r w:rsidRPr="00B81AF5">
        <w:rPr>
          <w:color w:val="000000" w:themeColor="text1"/>
        </w:rPr>
        <w:t xml:space="preserve">designed to enhance our understanding </w:t>
      </w:r>
      <w:r>
        <w:rPr>
          <w:color w:val="000000" w:themeColor="text1"/>
        </w:rPr>
        <w:t>of</w:t>
      </w:r>
      <w:r w:rsidRPr="00B81AF5">
        <w:rPr>
          <w:color w:val="000000" w:themeColor="text1"/>
        </w:rPr>
        <w:t xml:space="preserve"> physical and mental health and risk factors </w:t>
      </w:r>
      <w:r>
        <w:rPr>
          <w:color w:val="000000" w:themeColor="text1"/>
        </w:rPr>
        <w:t>during adolescence</w:t>
      </w:r>
      <w:r w:rsidRPr="00B81AF5">
        <w:rPr>
          <w:color w:val="000000" w:themeColor="text1"/>
        </w:rPr>
        <w:t>.</w:t>
      </w:r>
      <w:r>
        <w:rPr>
          <w:color w:val="000000" w:themeColor="text1"/>
        </w:rPr>
        <w:t xml:space="preserve"> </w:t>
      </w:r>
      <w:r>
        <w:t>The study t</w:t>
      </w:r>
      <w:r w:rsidRPr="00346646">
        <w:t>rack</w:t>
      </w:r>
      <w:r>
        <w:t>s</w:t>
      </w:r>
      <w:r w:rsidRPr="00B81AF5">
        <w:rPr>
          <w:color w:val="000000" w:themeColor="text1"/>
        </w:rPr>
        <w:t xml:space="preserve"> children from ages 9-10 through late adolescence and </w:t>
      </w:r>
      <w:r>
        <w:rPr>
          <w:color w:val="000000" w:themeColor="text1"/>
        </w:rPr>
        <w:t xml:space="preserve">into </w:t>
      </w:r>
      <w:r w:rsidRPr="00B81AF5">
        <w:rPr>
          <w:color w:val="000000" w:themeColor="text1"/>
        </w:rPr>
        <w:t>early adulthood.</w:t>
      </w:r>
      <w:r w:rsidRPr="005F02A9">
        <w:t xml:space="preserve"> </w:t>
      </w:r>
      <w:r w:rsidRPr="00560893">
        <w:t>This age range includes a crucial developmental stage,</w:t>
      </w:r>
      <w:r>
        <w:t xml:space="preserve"> when exposure to</w:t>
      </w:r>
      <w:r w:rsidRPr="00560893">
        <w:t xml:space="preserve"> substance use, and the start of several mental health conditions take place.</w:t>
      </w:r>
      <w:r w:rsidRPr="005F02A9">
        <w:rPr>
          <w:color w:val="000000" w:themeColor="text1"/>
        </w:rPr>
        <w:t xml:space="preserve"> </w:t>
      </w:r>
      <w:r>
        <w:rPr>
          <w:color w:val="000000" w:themeColor="text1"/>
        </w:rPr>
        <w:t>The repository</w:t>
      </w:r>
      <w:r w:rsidRPr="00B81AF5">
        <w:rPr>
          <w:color w:val="000000" w:themeColor="text1"/>
        </w:rPr>
        <w:t xml:space="preserve"> includes </w:t>
      </w:r>
      <w:r>
        <w:rPr>
          <w:color w:val="000000" w:themeColor="text1"/>
        </w:rPr>
        <w:t xml:space="preserve">around </w:t>
      </w:r>
      <w:r w:rsidRPr="00B81AF5">
        <w:rPr>
          <w:color w:val="000000" w:themeColor="text1"/>
        </w:rPr>
        <w:t xml:space="preserve">12,000 children at baseline, recruited from 21 research sites </w:t>
      </w:r>
      <w:r>
        <w:rPr>
          <w:color w:val="000000" w:themeColor="text1"/>
        </w:rPr>
        <w:fldChar w:fldCharType="begin"/>
      </w:r>
      <w:r>
        <w:rPr>
          <w:color w:val="000000" w:themeColor="text1"/>
        </w:rPr>
        <w:instrText xml:space="preserve"> ADDIN ZOTERO_ITEM CSL_CITATION {"citationID":"A5PPjbTR","properties":{"formattedCitation":"(Karcher &amp; Barch, 2021)","plainCitation":"(Karcher &amp; Barch, 2021)","noteIndex":0},"citationItems":[{"id":2274,"uris":["http://zotero.org/users/13126831/items/N67L7QXC"],"itemData":{"id":2274,"type":"article-journal","abstract":"Following in the footsteps of other large “population neuroscience” studies, the Adolescent Brain Cognitive Development℠ (ABCD) study is the largest in the U.S. assessing brain development. The study is examining approximately 11,875 youth from 21 sites from age 9 to 10 for approximately ten years into young adulthood. The ABCD Study® has completed recruitment for the baseline sample generally using a multi-stage probability sample including a stratified random sample of schools. The dataset has a wealth of measured attributes of youths and their environment, including neuroimaging, cognitive, biospecimen, behavioral, youth self-report and parent self-report metrics, and environmental measures. The initial goal of the ABCD Study was to examine risk and resiliency factors associated with the development of substance use, but the project has expanded far beyond this initial set of questions and will also greatly inform our understanding of the contributions of biospecimens (e.g., pubertal hormones), neural alterations, and environmental factors to the development of both healthy behavior and brain function as well as risk for poor mental and physical outcomes. This review outlines how the ABCD Study was designed to elucidate factors associated with the development of negative mental and physical health outcomes and will provide a selective overview of results emerging from the ABCD Study. Such emerging data includes initial validation of new instruments, important new information about the prevalence and correlates of mental health challenges in middle childhood, and promising data regarding neural correlates of both healthy and disordered behavior. In addition, we will discuss the challenges and opportunities to understanding both healthy development and the emergence of risk from ABCD Study data. Finally, we will overview the future directions of this large undertaking and the ways in which it will shape our understanding of the development of risk for poor mental and physical health outcomes.","container-title":"Neuropsychopharmacology","DOI":"10.1038/s41386-020-0736-6","ISSN":"0893-133X","issue":"1","journalAbbreviation":"Neuropsychopharmacology","note":"PMID: 32541809\nPMCID: PMC7304245","page":"131-142","source":"PubMed Central","title":"The ABCD study: understanding the development of risk for mental and physical health outcomes","title-short":"The ABCD study","volume":"46","author":[{"family":"Karcher","given":"Nicole R."},{"family":"Barch","given":"Deanna M."}],"issued":{"date-parts":[["2021",1]]}}}],"schema":"https://github.com/citation-style-language/schema/raw/master/csl-citation.json"} </w:instrText>
      </w:r>
      <w:r>
        <w:rPr>
          <w:color w:val="000000" w:themeColor="text1"/>
        </w:rPr>
        <w:fldChar w:fldCharType="separate"/>
      </w:r>
      <w:r>
        <w:rPr>
          <w:noProof/>
          <w:color w:val="000000" w:themeColor="text1"/>
        </w:rPr>
        <w:t>(Karcher &amp; Barch, 2021)</w:t>
      </w:r>
      <w:r>
        <w:rPr>
          <w:color w:val="000000" w:themeColor="text1"/>
        </w:rPr>
        <w:fldChar w:fldCharType="end"/>
      </w:r>
      <w:r>
        <w:rPr>
          <w:color w:val="000000" w:themeColor="text1"/>
        </w:rPr>
        <w:t xml:space="preserve">. </w:t>
      </w:r>
      <w:r w:rsidRPr="00B81AF5">
        <w:rPr>
          <w:color w:val="000000" w:themeColor="text1"/>
        </w:rPr>
        <w:t>To ensure the cohort is diverse and representative</w:t>
      </w:r>
      <w:r w:rsidRPr="00E87A34">
        <w:rPr>
          <w:color w:val="000000" w:themeColor="text1"/>
        </w:rPr>
        <w:t xml:space="preserve">, the </w:t>
      </w:r>
      <w:r>
        <w:rPr>
          <w:color w:val="000000" w:themeColor="text1"/>
        </w:rPr>
        <w:t xml:space="preserve">ABCD </w:t>
      </w:r>
      <w:r w:rsidRPr="00E87A34">
        <w:rPr>
          <w:color w:val="000000" w:themeColor="text1"/>
        </w:rPr>
        <w:t>study employs a multi-stage probability sampling technique to minimize selection bias</w:t>
      </w:r>
      <w:r>
        <w:rPr>
          <w:color w:val="000000" w:themeColor="text1"/>
        </w:rPr>
        <w:t xml:space="preserve">, thus increasing the </w:t>
      </w:r>
      <w:r w:rsidRPr="00E87A34">
        <w:rPr>
          <w:color w:val="000000" w:themeColor="text1"/>
        </w:rPr>
        <w:t xml:space="preserve">generalizability of the findings </w:t>
      </w:r>
      <w:r w:rsidRPr="00E87A34">
        <w:rPr>
          <w:color w:val="000000" w:themeColor="text1"/>
        </w:rPr>
        <w:fldChar w:fldCharType="begin"/>
      </w:r>
      <w:r w:rsidRPr="00E87A34">
        <w:rPr>
          <w:color w:val="000000" w:themeColor="text1"/>
        </w:rPr>
        <w:instrText xml:space="preserve"> ADDIN ZOTERO_ITEM CSL_CITATION {"citationID":"3u5WRAAf","properties":{"formattedCitation":"(Garavan et al., 2018)","plainCitation":"(Garavan et al., 2018)","noteIndex":0},"citationItems":[{"id":4303,"uris":["http://zotero.org/users/13126831/items/FA6JBT4G"],"itemData":{"id":4303,"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llection-title":"The Adolescent Brain Cognitive Development (ABCD) Consortium: Rationale, Aims, and Assessment Strategy","container-title":"Developmental Cognitive Neuroscience","DOI":"10.1016/j.dcn.2018.04.004","ISSN":"1878-9293","journalAbbreviation":"Developmental Cognitive Neuroscience","page":"16-22","source":"ScienceDirect","title":"Recruiting the ABCD sample: Design considerations and procedures","title-short":"Recruiting the ABCD sample","volume":"32","author":[{"family":"Garavan","given":"H."},{"family":"Bartsch","given":"H."},{"family":"Conway","given":"K."},{"family":"Decastro","given":"A."},{"family":"Goldstein","given":"R. Z."},{"family":"Heeringa","given":"S."},{"family":"Jernigan","given":"T."},{"family":"Potter","given":"A."},{"family":"Thompson","given":"W."},{"family":"Zahs","given":"D."}],"issued":{"date-parts":[["2018",8,1]]}}}],"schema":"https://github.com/citation-style-language/schema/raw/master/csl-citation.json"} </w:instrText>
      </w:r>
      <w:r w:rsidRPr="00E87A34">
        <w:rPr>
          <w:color w:val="000000" w:themeColor="text1"/>
        </w:rPr>
        <w:fldChar w:fldCharType="separate"/>
      </w:r>
      <w:r w:rsidRPr="00E87A34">
        <w:rPr>
          <w:noProof/>
          <w:color w:val="000000" w:themeColor="text1"/>
        </w:rPr>
        <w:t>(Garavan et al., 2018)</w:t>
      </w:r>
      <w:r w:rsidRPr="00E87A34">
        <w:rPr>
          <w:color w:val="000000" w:themeColor="text1"/>
        </w:rPr>
        <w:fldChar w:fldCharType="end"/>
      </w:r>
      <w:r w:rsidRPr="00E87A34">
        <w:rPr>
          <w:color w:val="000000" w:themeColor="text1"/>
        </w:rPr>
        <w:t xml:space="preserve">. </w:t>
      </w:r>
      <w:r>
        <w:rPr>
          <w:color w:val="000000" w:themeColor="text1"/>
        </w:rPr>
        <w:t xml:space="preserve">The </w:t>
      </w:r>
      <w:r w:rsidRPr="00E87A34">
        <w:rPr>
          <w:color w:val="000000" w:themeColor="text1"/>
        </w:rPr>
        <w:t>ABCD comprises a wide range of behavioral</w:t>
      </w:r>
      <w:r>
        <w:rPr>
          <w:color w:val="000000" w:themeColor="text1"/>
        </w:rPr>
        <w:t xml:space="preserve"> </w:t>
      </w:r>
      <w:r>
        <w:rPr>
          <w:color w:val="000000" w:themeColor="text1"/>
        </w:rPr>
        <w:fldChar w:fldCharType="begin"/>
      </w:r>
      <w:r>
        <w:rPr>
          <w:color w:val="000000" w:themeColor="text1"/>
        </w:rPr>
        <w:instrText xml:space="preserve"> ADDIN ZOTERO_ITEM CSL_CITATION {"citationID":"JWMYXmf2","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schema":"https://github.com/citation-style-language/schema/raw/master/csl-citation.json"} </w:instrText>
      </w:r>
      <w:r>
        <w:rPr>
          <w:color w:val="000000" w:themeColor="text1"/>
        </w:rPr>
        <w:fldChar w:fldCharType="separate"/>
      </w:r>
      <w:r>
        <w:rPr>
          <w:noProof/>
          <w:color w:val="000000" w:themeColor="text1"/>
        </w:rPr>
        <w:t>(Barch et al., 2018)</w:t>
      </w:r>
      <w:r>
        <w:rPr>
          <w:color w:val="000000" w:themeColor="text1"/>
        </w:rPr>
        <w:fldChar w:fldCharType="end"/>
      </w:r>
      <w:r>
        <w:rPr>
          <w:color w:val="000000" w:themeColor="text1"/>
        </w:rPr>
        <w:t xml:space="preserve">, </w:t>
      </w:r>
      <w:r w:rsidRPr="00E87A34">
        <w:rPr>
          <w:color w:val="000000" w:themeColor="text1"/>
        </w:rPr>
        <w:t xml:space="preserve">multimodal brain imaging </w:t>
      </w:r>
      <w:r w:rsidRPr="00E87A34">
        <w:rPr>
          <w:color w:val="000000" w:themeColor="text1"/>
        </w:rPr>
        <w:fldChar w:fldCharType="begin"/>
      </w:r>
      <w:r w:rsidRPr="00E87A34">
        <w:rPr>
          <w:color w:val="000000" w:themeColor="text1"/>
        </w:rPr>
        <w:instrText xml:space="preserve"> ADDIN ZOTERO_ITEM CSL_CITATION {"citationID":"sjPnWw2o","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Pr="00E87A34">
        <w:rPr>
          <w:color w:val="000000" w:themeColor="text1"/>
        </w:rPr>
        <w:fldChar w:fldCharType="separate"/>
      </w:r>
      <w:r w:rsidRPr="00E87A34">
        <w:rPr>
          <w:noProof/>
          <w:color w:val="000000" w:themeColor="text1"/>
        </w:rPr>
        <w:t>(Casey et al., 2018)</w:t>
      </w:r>
      <w:r w:rsidRPr="00E87A34">
        <w:rPr>
          <w:color w:val="000000" w:themeColor="text1"/>
        </w:rPr>
        <w:fldChar w:fldCharType="end"/>
      </w:r>
      <w:r w:rsidRPr="00E87A34">
        <w:rPr>
          <w:color w:val="000000" w:themeColor="text1"/>
        </w:rPr>
        <w:t xml:space="preserve">, and other evaluations </w:t>
      </w:r>
      <w:r w:rsidRPr="00E87A34">
        <w:rPr>
          <w:color w:val="000000" w:themeColor="text1"/>
        </w:rPr>
        <w:fldChar w:fldCharType="begin"/>
      </w:r>
      <w:r>
        <w:rPr>
          <w:color w:val="000000" w:themeColor="text1"/>
        </w:rPr>
        <w:instrText xml:space="preserve"> ADDIN ZOTERO_ITEM CSL_CITATION {"citationID":"otS1gmUX","properties":{"formattedCitation":"(Zucker et al., 2018)","plainCitation":"(Zucker et al., 2018)","noteIndex":0},"citationItems":[{"id":4366,"uris":["http://zotero.org/users/13126831/items/F9W92JGK"],"itemData":{"id":4366,"type":"article-journal","abstract":"Neurodevelopmental maturation takes place in a social environment in addition to a neurobiological one. Characterization of social environmental factors that infl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fied by the CE Work Group as central to this process: influences relating to CE Group membership, influences created by the proximal social environment, influences stemming from social interactions. Eleven measures assess these influences, and by time of publication, will have been administered to well over 7,000 9-10 year-old children and one of their parents. Our report presents baseline data on psychometric characteristics (mean, standard deviation, range, skewness, coefficient alpha) of all measures within the battery. Effectiveness of the battery in differentiating 9-10 year olds who were classified as at higher and lower risk for marijuana use in adolescence was also evaluated. Psychometric characteristics on all measures were good to excellent; higher vs. lower risk contrasts were significant in areas where risk differentiation would be anticipated.","container-title":"Developmental Cognitive Neuroscience","DOI":"10.1016/j.dcn.2018.03.004","ISSN":"1878-9307","journalAbbreviation":"Dev Cogn Neurosci","language":"eng","note":"PMID: 29627333\nPMCID: PMC6436615","page":"107-120","source":"PubMed","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label":"page"}],"schema":"https://github.com/citation-style-language/schema/raw/master/csl-citation.json"} </w:instrText>
      </w:r>
      <w:r w:rsidRPr="00E87A34">
        <w:rPr>
          <w:color w:val="000000" w:themeColor="text1"/>
        </w:rPr>
        <w:fldChar w:fldCharType="separate"/>
      </w:r>
      <w:r>
        <w:rPr>
          <w:noProof/>
          <w:color w:val="000000" w:themeColor="text1"/>
        </w:rPr>
        <w:t>(Zucker et al., 2018)</w:t>
      </w:r>
      <w:r w:rsidRPr="00E87A34">
        <w:rPr>
          <w:color w:val="000000" w:themeColor="text1"/>
        </w:rPr>
        <w:fldChar w:fldCharType="end"/>
      </w:r>
      <w:r w:rsidRPr="00E87A34">
        <w:rPr>
          <w:color w:val="000000" w:themeColor="text1"/>
        </w:rPr>
        <w:t xml:space="preserve">. It conducts annual lab-based evaluations and biannual imaging scans to assess mental and physical </w:t>
      </w:r>
      <w:r w:rsidRPr="00B81AF5">
        <w:rPr>
          <w:color w:val="000000" w:themeColor="text1"/>
        </w:rPr>
        <w:t>health metrics</w:t>
      </w:r>
      <w:r>
        <w:rPr>
          <w:color w:val="000000" w:themeColor="text1"/>
        </w:rPr>
        <w:t xml:space="preserve"> </w:t>
      </w:r>
      <w:r>
        <w:rPr>
          <w:color w:val="000000" w:themeColor="text1"/>
        </w:rPr>
        <w:fldChar w:fldCharType="begin"/>
      </w:r>
      <w:r>
        <w:rPr>
          <w:color w:val="000000" w:themeColor="text1"/>
        </w:rPr>
        <w:instrText xml:space="preserve"> ADDIN ZOTERO_ITEM CSL_CITATION {"citationID":"xUBK0aYo","properties":{"formattedCitation":"(Saragosa-Harris et al., 2022)","plainCitation":"(Saragosa-Harris et al., 2022)","noteIndex":0},"citationItems":[{"id":2646,"uris":["http://zotero.org/users/13126831/items/DW7VM6VB"],"itemData":{"id":2646,"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lyses. The current paper is intended as a guide for researchers and reviewers working with ABCD data, high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 Cogn Neurosci","note":"PMID: 35636343\nPMCID: PMC9156875","page":"101115","source":"PubMed Central","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5,20]]}}}],"schema":"https://github.com/citation-style-language/schema/raw/master/csl-citation.json"} </w:instrText>
      </w:r>
      <w:r>
        <w:rPr>
          <w:color w:val="000000" w:themeColor="text1"/>
        </w:rPr>
        <w:fldChar w:fldCharType="separate"/>
      </w:r>
      <w:r>
        <w:rPr>
          <w:noProof/>
          <w:color w:val="000000" w:themeColor="text1"/>
        </w:rPr>
        <w:t>(Saragosa-Harris et al., 2022)</w:t>
      </w:r>
      <w:r>
        <w:rPr>
          <w:color w:val="000000" w:themeColor="text1"/>
        </w:rPr>
        <w:fldChar w:fldCharType="end"/>
      </w:r>
      <w:r>
        <w:rPr>
          <w:color w:val="000000" w:themeColor="text1"/>
        </w:rPr>
        <w:t xml:space="preserve">. </w:t>
      </w:r>
      <w:r w:rsidRPr="00A01D23">
        <w:t xml:space="preserve">The data utilized in this thesis is sourced from the ABCD Data Release 5.1 </w:t>
      </w:r>
      <w:r w:rsidRPr="00B47D2A">
        <w:fldChar w:fldCharType="begin"/>
      </w:r>
      <w:r w:rsidRPr="00B47D2A">
        <w:instrText xml:space="preserve"> ADDIN ZOTERO_ITEM CSL_CITATION {"citationID":"7QbLcgs5","properties":{"formattedCitation":"(Haist &amp; Jernigan, 2023)","plainCitation":"(Haist &amp; Jernigan, 2023)","noteIndex":0},"citationItems":[{"id":4369,"uris":["http://zotero.org/users/13126831/items/GWLC2QAL"],"itemData":{"id":4369,"type":"article-journal","abstract":"The ABCD Curated Data Release 5.1 addresses data quality issues discovered after the Release 5.0. For a detailed description of these changes and all of the measures included in this release, visit the 5.1 release notes available at https://wiki.abcdstudy.org/release-notes/start-page.html. Release 5.1 includes high-quality baseline and longitudinal data from ~11,880 research participants, including minimally processed brain image volumes and tabulated structural MRI, diffusion MRI, resting-state fMRI, and task fMRI results, as well as all non-imaging assessment data from the genetics, mental health, physical health, neurocognition, substance use, novel technology, culture &amp; environment, gender identity and sexual health workgroups, and linked external data. Data from associated substudies are also included (Social Development, Endocannabinoids, Hurricane Irma). Raw data are available for the neurocognitive and task fMRI studies, and selected data from the physical health and substance use domains. For neuroimaging assessments, this release contains all baseline and 2-year follow-up data, and about half of the 4-year follow-up data. For non-imaging assessments, this release contains complete data from the baseline, 6-month, 1-year, 18-month, 2-year, 30-month, and 3-year follow-up visits, and about half of the cohort for the 4-year and 42-month follow-up visits.","DOI":"10.15154/Z563-ZD24","note":"publisher: NIMH Data Repositories","source":"DOI.org (Datacite)","title":"Adolescent Brain Cognitive Development Study (ABCD) - Annual Release 5.1","URL":"https://nda.nih.gov/study.html?id=2313","author":[{"family":"Haist","given":"Frank"},{"family":"Jernigan","given":"Terry L."}],"contributor":[{"family":"SA","given":"Brown"},{"family":"AM","given":"Dale"},{"family":"S","given":"Tapert"},{"family":"ES","given":"Sowell"},{"family":"M","given":"Herting"},{"family":"A","given":"Laird"},{"family":"R","given":"Gonzalez"},{"family":"L","given":"Squeglia"},{"family":"K","given":"Gray"},{"family":"MP","given":"Paulus"},{"family":"R","given":"Aupperle"},{"family":"SW","given":"Feldstein Ewing"},{"family":"BJ","given":"Nagel"},{"family":"DA","given":"Fair"},{"family":"F","given":"Baker"},{"family":"IM","given":"Colrain"},{"family":"SY","given":"Bookheimer"},{"family":"M","given":"Dapretto"},{"family":"J","given":"Jacobus"},{"family":"JK","given":"Hewitt"},{"family":"MT","given":"Banich"},{"family":"LB","given":"Cottler"},{"family":"SJ","given":"Nixon"},{"family":"TM","given":"Ernst"},{"family":"L","given":"Chang"},{"family":"MM","given":"Heitzeg"},{"family":"C","given":"Sripada"},{"family":"MM","given":"Luciana"},{"family":"WG","given":"Iacono"},{"family":"DB","given":"Clark"},{"family":"B","given":"Luna"},{"family":"J","given":"Foxe"},{"family":"E","given":"Freedman"},{"family":"DA","given":"Yurgelun-Todd"},{"family":"PF","given":"Renshaw"},{"family":"A","given":"Potter"},{"family":"HP","given":"Garavan"},{"family":"K","given":"Lisdahl"},{"family":"C","given":"Larson"},{"family":"JM","given":"Bjork"},{"family":"MC","given":"Neale"},{"family":"AC","given":"Heath"},{"family":"DM","given":"Barch"},{"family":"PA","given":"Madden"},{"family":"BJ","given":""},{"family":"A","given":"Baskin-Sommers"},{"family":"D","given":"Gee"}],"accessed":{"date-parts":[["2025",4,9]]},"issued":{"date-parts":[["2023",12]]}}}],"schema":"https://github.com/citation-style-language/schema/raw/master/csl-citation.json"} </w:instrText>
      </w:r>
      <w:r w:rsidRPr="00B47D2A">
        <w:fldChar w:fldCharType="separate"/>
      </w:r>
      <w:r w:rsidRPr="00B47D2A">
        <w:t>(Haist &amp; Jernigan, 2023)</w:t>
      </w:r>
      <w:r w:rsidRPr="00B47D2A">
        <w:fldChar w:fldCharType="end"/>
      </w:r>
      <w:r w:rsidRPr="00A01D23">
        <w:t xml:space="preserve">. </w:t>
      </w:r>
      <w:r w:rsidRPr="00B47D2A">
        <w:t xml:space="preserve">To ensure consistency in data </w:t>
      </w:r>
      <w:r>
        <w:t>analysis</w:t>
      </w:r>
      <w:r w:rsidRPr="00B47D2A">
        <w:t xml:space="preserve">, </w:t>
      </w:r>
      <w:r>
        <w:t>this thesis utilizes only</w:t>
      </w:r>
      <w:r w:rsidRPr="00B47D2A">
        <w:t xml:space="preserve"> the year two follow-up time point, as it provided the most comprehensive available </w:t>
      </w:r>
      <w:r>
        <w:t xml:space="preserve">data </w:t>
      </w:r>
      <w:r w:rsidRPr="00B47D2A">
        <w:t>across all</w:t>
      </w:r>
      <w:r>
        <w:t xml:space="preserve"> key</w:t>
      </w:r>
      <w:r w:rsidRPr="00B47D2A">
        <w:t xml:space="preserve"> variables of interest, including</w:t>
      </w:r>
      <w:r>
        <w:t xml:space="preserve">, neuroimaging </w:t>
      </w:r>
      <w:r w:rsidRPr="00B47D2A">
        <w:t>data and questionnaire responses.</w:t>
      </w:r>
      <w:r>
        <w:rPr>
          <w:color w:val="000000" w:themeColor="text1"/>
        </w:rPr>
        <w:t xml:space="preserve"> </w:t>
      </w:r>
    </w:p>
    <w:p w14:paraId="37FF88FB" w14:textId="12719599" w:rsidR="00E10DB4" w:rsidRPr="00D2005B" w:rsidRDefault="00D818C5" w:rsidP="00A01D23">
      <w:r>
        <w:rPr>
          <w:color w:val="92D050"/>
        </w:rPr>
        <w:t xml:space="preserve">REK stuff </w:t>
      </w:r>
      <w:proofErr w:type="spellStart"/>
      <w:r>
        <w:rPr>
          <w:color w:val="92D050"/>
        </w:rPr>
        <w:t>hereeeee</w:t>
      </w:r>
      <w:proofErr w:type="spellEnd"/>
      <w:r>
        <w:rPr>
          <w:color w:val="92D050"/>
        </w:rPr>
        <w:t xml:space="preserve"> and ethical considerations</w:t>
      </w:r>
    </w:p>
    <w:p w14:paraId="24D24139" w14:textId="77777777" w:rsidR="009520BB" w:rsidRDefault="009520BB" w:rsidP="009520BB">
      <w:pPr>
        <w:pStyle w:val="Style3"/>
      </w:pPr>
      <w:bookmarkStart w:id="43" w:name="_Toc194515206"/>
      <w:bookmarkStart w:id="44" w:name="_Toc196220348"/>
      <w:r w:rsidRPr="00ED3E68">
        <w:t>Structural</w:t>
      </w:r>
      <w:r>
        <w:t xml:space="preserve"> MRI</w:t>
      </w:r>
      <w:bookmarkEnd w:id="43"/>
      <w:bookmarkEnd w:id="44"/>
    </w:p>
    <w:p w14:paraId="1E661DB6" w14:textId="06DC6A2E" w:rsidR="00EF326E" w:rsidRDefault="00D818C5" w:rsidP="00EF326E">
      <w:pPr>
        <w:rPr>
          <w:rStyle w:val="apple-converted-space"/>
          <w:rFonts w:ascii="-webkit-standard" w:eastAsiaTheme="majorEastAsia" w:hAnsi="-webkit-standard"/>
          <w:color w:val="000000"/>
          <w:sz w:val="27"/>
          <w:szCs w:val="27"/>
        </w:rPr>
      </w:pPr>
      <w:r>
        <w:t xml:space="preserve">The </w:t>
      </w:r>
      <w:r w:rsidRPr="00587B7E">
        <w:t>ABCD</w:t>
      </w:r>
      <w:r>
        <w:t xml:space="preserve"> study collects MRI data from three different scanner platforms located </w:t>
      </w:r>
      <w:r w:rsidRPr="00587B7E">
        <w:t xml:space="preserve">at 21 </w:t>
      </w:r>
      <w:r>
        <w:t>collection sites across the US</w:t>
      </w:r>
      <w:r>
        <w:rPr>
          <w:rFonts w:eastAsiaTheme="majorEastAsia"/>
        </w:rPr>
        <w:t xml:space="preserve">: </w:t>
      </w:r>
      <w:r w:rsidRPr="00587B7E">
        <w:t>Siemens Prisma, General Electric 750, and Philips scanners</w:t>
      </w:r>
      <w:r>
        <w:t xml:space="preserve"> </w:t>
      </w:r>
      <w:r w:rsidRPr="00587B7E">
        <w:fldChar w:fldCharType="begin"/>
      </w:r>
      <w:r w:rsidRPr="00587B7E">
        <w:instrText xml:space="preserve"> ADDIN ZOTERO_ITEM CSL_CITATION {"citationID":"QVcbd9WT","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rsidRPr="00587B7E">
        <w:fldChar w:fldCharType="separate"/>
      </w:r>
      <w:r w:rsidRPr="00587B7E">
        <w:t>(Casey et al., 2018)</w:t>
      </w:r>
      <w:r w:rsidRPr="00587B7E">
        <w:fldChar w:fldCharType="end"/>
      </w:r>
      <w:r w:rsidRPr="00587B7E">
        <w:t>.</w:t>
      </w:r>
      <w:r w:rsidRPr="00587B7E">
        <w:rPr>
          <w:rFonts w:eastAsiaTheme="majorEastAsia"/>
        </w:rPr>
        <w:t xml:space="preserve"> </w:t>
      </w:r>
      <w:r w:rsidRPr="00587B7E">
        <w:t>T1-weighted</w:t>
      </w:r>
      <w:r>
        <w:t xml:space="preserve"> (T1w)</w:t>
      </w:r>
      <w:r w:rsidRPr="00587B7E">
        <w:t xml:space="preserve"> images</w:t>
      </w:r>
      <w:r w:rsidR="004B61AF">
        <w:t xml:space="preserve"> </w:t>
      </w:r>
      <w:r>
        <w:t xml:space="preserve">are </w:t>
      </w:r>
      <w:r w:rsidRPr="00587B7E">
        <w:t>acquired using a 3D T1</w:t>
      </w:r>
      <w:r>
        <w:t>w</w:t>
      </w:r>
      <w:r w:rsidRPr="00587B7E">
        <w:t xml:space="preserve"> inversion-prepared RF-spoiled gradient echo sequence with 1 mm isotropic resolution</w:t>
      </w:r>
      <w:r>
        <w:t xml:space="preserve"> </w:t>
      </w:r>
      <w:r>
        <w:fldChar w:fldCharType="begin"/>
      </w:r>
      <w:r>
        <w:instrText xml:space="preserve"> ADDIN ZOTERO_ITEM CSL_CITATION {"citationID":"4YOeHfQy","properties":{"formattedCitation":"(Casey et al., 2018)","plainCitation":"(Casey et al., 2018)","noteIndex":0},"citationItems":[{"id":4328,"uris":["http://zotero.org/users/13126831/items/HG85F43Q"],"itemData":{"id":4328,"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ntainer-title":"Developmental Cognitive Neuroscience","DOI":"10.1016/j.dcn.2018.03.001","ISSN":"1878-9307","journalAbbreviation":"Dev Cogn Neurosci","language":"eng","note":"PMID: 29567376\nPMCID: PMC5999559","page":"43-54","source":"PubMed","title":"The Adolescent Brain Cognitive Development (ABCD) study: Imaging acquisition across 21 sites","title-short":"The Adolescent Brain Cognitive Development (ABCD) study","volume":"32","author":[{"family":"Casey","given":""},{"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literal":"ABCD Imaging Acquisition Workgroup"}],"issued":{"date-parts":[["2018",8]]}}}],"schema":"https://github.com/citation-style-language/schema/raw/master/csl-citation.json"} </w:instrText>
      </w:r>
      <w:r>
        <w:fldChar w:fldCharType="separate"/>
      </w:r>
      <w:r>
        <w:rPr>
          <w:noProof/>
        </w:rPr>
        <w:t>(Casey et al., 2018)</w:t>
      </w:r>
      <w:r>
        <w:fldChar w:fldCharType="end"/>
      </w:r>
      <w:r>
        <w:rPr>
          <w:color w:val="4C94D8" w:themeColor="text2" w:themeTint="80"/>
        </w:rPr>
        <w:t xml:space="preserve">. </w:t>
      </w:r>
      <w:r w:rsidRPr="00587B7E">
        <w:t xml:space="preserve">Prospective motion correction </w:t>
      </w:r>
      <w:r>
        <w:t>is</w:t>
      </w:r>
      <w:r w:rsidRPr="00587B7E">
        <w:t xml:space="preserve"> applied when available (currently only on Siemens and GE scanners;</w:t>
      </w:r>
      <w:r>
        <w:t xml:space="preserve"> </w:t>
      </w:r>
      <w:r w:rsidRPr="00433338">
        <w:rPr>
          <w:color w:val="000000" w:themeColor="text1"/>
        </w:rPr>
        <w:fldChar w:fldCharType="begin"/>
      </w:r>
      <w:r w:rsidRPr="00433338">
        <w:rPr>
          <w:color w:val="000000" w:themeColor="text1"/>
        </w:rPr>
        <w:instrText xml:space="preserve"> ADDIN ZOTERO_ITEM CSL_CITATION {"citationID":"i2O93t58","properties":{"formattedCitation":"(Tisdall et al., 2012; White et al., 2010)","plainCitation":"(Tisdall et al., 2012; White et al., 2010)","noteIndex":0},"citationItems":[{"id":4402,"uris":["http://zotero.org/users/13126831/items/P39INWKA"],"itemData":{"id":4402,"type":"article-journal","abstract":"We introduce a novel method of prospectively compensating for subject motion in neuroanatomical imaging. Short three‐dimensional echo‐planar imaging volumetric navigators are embedded in a long three‐dimensional sequence, and the resulting image volumes are registered to provide an estimate of the subject's location in the scanner at a cost of less than 500 ms, </w:instrText>
      </w:r>
      <w:r w:rsidRPr="00433338">
        <w:rPr>
          <w:rFonts w:ascii="Cambria Math" w:hAnsi="Cambria Math" w:cs="Cambria Math"/>
          <w:color w:val="000000" w:themeColor="text1"/>
        </w:rPr>
        <w:instrText>∼</w:instrText>
      </w:r>
      <w:r w:rsidRPr="00433338">
        <w:rPr>
          <w:color w:val="000000" w:themeColor="text1"/>
        </w:rPr>
        <w:instrText xml:space="preserve"> 1% change in contrast, and </w:instrText>
      </w:r>
      <w:r w:rsidRPr="00433338">
        <w:rPr>
          <w:rFonts w:ascii="Cambria Math" w:hAnsi="Cambria Math" w:cs="Cambria Math"/>
          <w:color w:val="000000" w:themeColor="text1"/>
        </w:rPr>
        <w:instrText>∼</w:instrText>
      </w:r>
      <w:r w:rsidRPr="00433338">
        <w:rPr>
          <w:color w:val="000000" w:themeColor="text1"/>
        </w:rPr>
        <w:instrText>3% change in intensity. This time fits well into the existing gaps in sequences routinely used for neuroimaging, thus giving a motion‐corrected sequence with no extra time required. We also demonstrate motion‐driven selective reacquisition of k‐space to further compensate for subject motion. We perform multiple validation experiments to evaluate accuracy, navigator impact on tissue intensity/contrast, and the improvement in final output. The complete system operates without adding additional hardware to the scanner and requires no external calibration, making it suitable for high‐throughput environments. Magn Reson Med, 2012. © 2011 Wiley Periodicals, Inc.","container-title":"Magnetic Resonance Medicine","DOI":"10.1002/mrm.23228","ISSN":"0740-3194","issue":"2","journalAbbreviation":"MAGN RESON MED","note":"publisher-place: Hoboken\npublisher: Hoboken: Wiley Subscription Services, Inc., A Wiley Company","page":"389-399","title":"Volumetric navigators for prospective motion correction and selective reacquisition in neuroanatomical MRI","volume":"68","author":[{"family":"Tisdall","given":"M. Dylan"},{"family":"Hess","given":"Aaron T."},{"family":"Reuter","given":"Martin"},{"family":"Meintjes","given":"Ernesta M."},{"family":"Fischl","given":"Bruce"},{"family":"Kouwe","given":"André J. W.","non-dropping-particle":"van der"}],"issued":{"date-parts":[["2012"]]}},"label":"page"},{"id":4403,"uris":["http://zotero.org/users/13126831/items/HM9K59S3"],"itemData":{"id":4403,"type":"article-journal","abstract":"Artifacts caused by patient motion during scanning remain a serious problem in most MRI applications. The prospective motion correction technique attempts to address this problem at its source by keeping the measurement coordinate system fixed with respect to the patient throughout the entire scan process. In this study, a new image‐based approach for prospective motion correction is described, which utilizes three orthogonal two‐dimensional spiral navigator acquisitions, along with a flexible image‐based tracking method based on the extended Kalman filter algorithm for online motion measurement. The spiral navigator/extended Kalman filter framework offers the advantages of image‐domain tracking within patient‐specific regions‐of‐interest and reduced sensitivity to off‐resonance‐induced corruption of rigid‐body motion estimates. The performance of the method was tested using offline computer si</w:instrText>
      </w:r>
      <w:r w:rsidRPr="00005035">
        <w:rPr>
          <w:color w:val="000000" w:themeColor="text1"/>
        </w:rPr>
        <w:instrText>mulations and online in vivo head m</w:instrText>
      </w:r>
      <w:r w:rsidRPr="00433338">
        <w:rPr>
          <w:color w:val="000000" w:themeColor="text1"/>
        </w:rPr>
        <w:instrText xml:space="preserve">otion experiments. In vivo validation results covering a broad range of staged head motions indicate a steady‐state error of less than 10% of the motion magnitude, even for large compound motions that included rotations over 15 deg. A preliminary in vivo application in three‐dimensional inversion recovery spoiled gradient echo (IR‐SPGR) and three‐dimensional fast spin echo (FSE) sequences demonstrates the effectiveness of the spiral navigator/extended Kalman filter framework for correcting three‐dimensional rigid‐body head motion artifacts prospectively in high‐resolution three‐dimensional MRI scans. Magn Reson Med, 2010. © 2009 Wiley‐Liss, Inc.","container-title":"Magn. Reson. Med","DOI":"10.1002/mrm.22176","ISSN":"0740-3194","issue":"1","journalAbbreviation":"MAGN RESON MED","note":"publisher-place: Hoboken\npublisher: Hoboken: Wiley Subscription Services, Inc., A Wiley Company","page":"91-105","title":"PROMO: Real-time prospective motion correction in MRI using image-based tracking","volume":"63","author":[{"family":"White","given":"Nathan"},{"family":"Roddey","given":"Cooper"},{"family":"Shankaranarayanan","given":"Ajit"},{"family":"Han","given":"Eric"},{"family":"Rettmann","given":"Dan"},{"family":"Santos","given":"Juan"},{"family":"Kuperman","given":"Josh"},{"family":"Dale","given":"Anders"}],"issued":{"date-parts":[["2010"]]}},"label":"page"}],"schema":"https://github.com/citation-style-language/schema/raw/master/csl-citation.json"} </w:instrText>
      </w:r>
      <w:r w:rsidRPr="00433338">
        <w:rPr>
          <w:color w:val="000000" w:themeColor="text1"/>
        </w:rPr>
        <w:fldChar w:fldCharType="separate"/>
      </w:r>
      <w:r w:rsidRPr="00433338">
        <w:rPr>
          <w:noProof/>
          <w:color w:val="000000" w:themeColor="text1"/>
        </w:rPr>
        <w:t>(Tisdall et al., 2012; White et al., 2010)</w:t>
      </w:r>
      <w:r w:rsidRPr="00433338">
        <w:rPr>
          <w:color w:val="000000" w:themeColor="text1"/>
        </w:rPr>
        <w:fldChar w:fldCharType="end"/>
      </w:r>
      <w:r>
        <w:rPr>
          <w:color w:val="000000" w:themeColor="text1"/>
        </w:rPr>
        <w:t>)</w:t>
      </w:r>
      <w:r w:rsidRPr="00433338">
        <w:rPr>
          <w:color w:val="000000" w:themeColor="text1"/>
        </w:rPr>
        <w:t xml:space="preserve">. </w:t>
      </w:r>
      <w:r w:rsidR="0017038A" w:rsidRPr="00433338">
        <w:rPr>
          <w:color w:val="000000" w:themeColor="text1"/>
        </w:rPr>
        <w:t>T</w:t>
      </w:r>
      <w:r w:rsidR="00587B7E" w:rsidRPr="00433338">
        <w:rPr>
          <w:color w:val="000000" w:themeColor="text1"/>
        </w:rPr>
        <w:t>he</w:t>
      </w:r>
      <w:r w:rsidR="00587B7E" w:rsidRPr="00433338">
        <w:rPr>
          <w:rFonts w:eastAsiaTheme="majorEastAsia"/>
          <w:color w:val="000000" w:themeColor="text1"/>
        </w:rPr>
        <w:t> </w:t>
      </w:r>
      <w:r w:rsidR="00587B7E" w:rsidRPr="00587B7E">
        <w:rPr>
          <w:rFonts w:eastAsiaTheme="majorEastAsia"/>
        </w:rPr>
        <w:t>Siemens </w:t>
      </w:r>
      <w:r w:rsidR="00587B7E" w:rsidRPr="00587B7E">
        <w:t xml:space="preserve">scanner, acquisition parameters </w:t>
      </w:r>
      <w:r>
        <w:t>are</w:t>
      </w:r>
      <w:r w:rsidR="00587B7E" w:rsidRPr="00587B7E">
        <w:t xml:space="preserve"> TR = 2500 </w:t>
      </w:r>
      <w:proofErr w:type="spellStart"/>
      <w:r w:rsidR="00587B7E" w:rsidRPr="00587B7E">
        <w:t>ms</w:t>
      </w:r>
      <w:proofErr w:type="spellEnd"/>
      <w:r w:rsidR="00587B7E" w:rsidRPr="00587B7E">
        <w:t xml:space="preserve">, TE = 2.88 </w:t>
      </w:r>
      <w:proofErr w:type="spellStart"/>
      <w:r w:rsidR="00587B7E" w:rsidRPr="00587B7E">
        <w:t>ms</w:t>
      </w:r>
      <w:proofErr w:type="spellEnd"/>
      <w:r w:rsidR="00587B7E" w:rsidRPr="00587B7E">
        <w:t xml:space="preserve">, TI = 1060 </w:t>
      </w:r>
      <w:proofErr w:type="spellStart"/>
      <w:r w:rsidR="00587B7E" w:rsidRPr="00587B7E">
        <w:t>ms</w:t>
      </w:r>
      <w:proofErr w:type="spellEnd"/>
      <w:r w:rsidR="00587B7E" w:rsidRPr="00587B7E">
        <w:t>, flip angle = 8°, with a 256 × 256 matrix, 176 slices, and a 256 mm FOV (acquisition time ~6:08). The</w:t>
      </w:r>
      <w:r w:rsidR="00587B7E" w:rsidRPr="00587B7E">
        <w:rPr>
          <w:rFonts w:eastAsiaTheme="majorEastAsia"/>
        </w:rPr>
        <w:t> Philips </w:t>
      </w:r>
      <w:r w:rsidR="00587B7E" w:rsidRPr="00587B7E">
        <w:t xml:space="preserve">scanner used TR = 6.6 </w:t>
      </w:r>
      <w:proofErr w:type="spellStart"/>
      <w:r w:rsidR="00587B7E" w:rsidRPr="00587B7E">
        <w:t>ms</w:t>
      </w:r>
      <w:proofErr w:type="spellEnd"/>
      <w:r w:rsidR="00587B7E" w:rsidRPr="00587B7E">
        <w:t xml:space="preserve">, TE = 3.1 </w:t>
      </w:r>
      <w:proofErr w:type="spellStart"/>
      <w:r w:rsidR="00587B7E" w:rsidRPr="00587B7E">
        <w:t>ms</w:t>
      </w:r>
      <w:proofErr w:type="spellEnd"/>
      <w:r w:rsidR="00587B7E" w:rsidRPr="00587B7E">
        <w:t xml:space="preserve">, TI = 950 </w:t>
      </w:r>
      <w:proofErr w:type="spellStart"/>
      <w:r w:rsidR="00587B7E" w:rsidRPr="00587B7E">
        <w:t>ms</w:t>
      </w:r>
      <w:proofErr w:type="spellEnd"/>
      <w:r w:rsidR="00587B7E" w:rsidRPr="00587B7E">
        <w:t xml:space="preserve">, flip angle = 9°, matrix size 256 × 256, 225 slices, and a FOV of 256 × 240 mm (acquisition time ~5:38). </w:t>
      </w:r>
      <w:r w:rsidR="0017038A">
        <w:t xml:space="preserve">And, </w:t>
      </w:r>
      <w:r w:rsidR="00587B7E" w:rsidRPr="00587B7E">
        <w:t>the</w:t>
      </w:r>
      <w:r w:rsidR="00587B7E" w:rsidRPr="00587B7E">
        <w:rPr>
          <w:rFonts w:eastAsiaTheme="majorEastAsia"/>
        </w:rPr>
        <w:t> GE </w:t>
      </w:r>
      <w:r w:rsidR="00587B7E" w:rsidRPr="00587B7E">
        <w:t xml:space="preserve">scanner, parameters included TR = 2500 </w:t>
      </w:r>
      <w:proofErr w:type="spellStart"/>
      <w:r w:rsidR="00587B7E" w:rsidRPr="00587B7E">
        <w:t>ms</w:t>
      </w:r>
      <w:proofErr w:type="spellEnd"/>
      <w:r w:rsidR="00587B7E" w:rsidRPr="00587B7E">
        <w:t xml:space="preserve">, TE = 2.0 </w:t>
      </w:r>
      <w:proofErr w:type="spellStart"/>
      <w:r w:rsidR="00587B7E" w:rsidRPr="00587B7E">
        <w:lastRenderedPageBreak/>
        <w:t>ms</w:t>
      </w:r>
      <w:proofErr w:type="spellEnd"/>
      <w:r w:rsidR="00587B7E" w:rsidRPr="00587B7E">
        <w:t xml:space="preserve">, TI = 1060 </w:t>
      </w:r>
      <w:proofErr w:type="spellStart"/>
      <w:r w:rsidR="00587B7E" w:rsidRPr="00587B7E">
        <w:t>ms</w:t>
      </w:r>
      <w:proofErr w:type="spellEnd"/>
      <w:r w:rsidR="00587B7E" w:rsidRPr="00587B7E">
        <w:t>, flip angle = 8°, with 208 slices and the same resolution and matrix size (acquisition time ~6:09).</w:t>
      </w:r>
      <w:r w:rsidR="00587B7E">
        <w:rPr>
          <w:rStyle w:val="apple-converted-space"/>
          <w:rFonts w:ascii="-webkit-standard" w:eastAsiaTheme="majorEastAsia" w:hAnsi="-webkit-standard"/>
          <w:color w:val="000000"/>
          <w:sz w:val="27"/>
          <w:szCs w:val="27"/>
        </w:rPr>
        <w:t> </w:t>
      </w:r>
    </w:p>
    <w:p w14:paraId="634C6922" w14:textId="3F14ADFB" w:rsidR="00E70282" w:rsidRPr="0026398E" w:rsidRDefault="00E70282" w:rsidP="004B61AF">
      <w:pPr>
        <w:ind w:firstLine="720"/>
        <w:rPr>
          <w:rFonts w:eastAsiaTheme="majorEastAsia"/>
        </w:rPr>
      </w:pPr>
      <w:r w:rsidRPr="004D5907">
        <w:t>The ABCD MRI acquisition protocol utilizes high-density phased array head coils, which can lead to significant variations</w:t>
      </w:r>
      <w:r w:rsidRPr="004B61AF">
        <w:t xml:space="preserve"> in image intensity. </w:t>
      </w:r>
      <w:r w:rsidR="004B61AF" w:rsidRPr="004B61AF">
        <w:t xml:space="preserve">Additionally, head motion presents a significant challenge—especially in pediatric populations, where increased movement is more common—since it can degrade image quality and distort derived metrics </w:t>
      </w:r>
      <w:r w:rsidR="008C4F07">
        <w:fldChar w:fldCharType="begin"/>
      </w:r>
      <w:r w:rsidR="008C4F07">
        <w:instrText xml:space="preserve"> ADDIN ZOTERO_ITEM CSL_CITATION {"citationID":"njRJpouk","properties":{"formattedCitation":"(Reuter et al., 2015; Satterthwaite et al., 2012)","plainCitation":"(Reuter et al., 2015; Satterthwaite et al., 2012)","noteIndex":0},"citationItems":[{"id":4406,"uris":["http://zotero.org/users/13126831/items/XAAIV3UR"],"itemData":{"id":4406,"type":"article-journal","abstract":"Imaging biomarkers derived from magnetic resonance imaging (MRI) data are used to quantify normal development, disease, and the effects of disease-modifying therapies. However, motion during image acquisition introduces image artifacts that, in turn, affect derived markers. A systematic effect can be problematic since factors of interest like age, disease, and treatment are often correlated with both a structural change and the amount of head motion in the scanner, confounding the ability to distinguish biology from artifact. Here we evaluate the effect of head motion during image acquisition on morphometric estimates of structures in the human brain using several popular image analysis software packages (FreeSurfer 5.3, VBM8 SPM, and FSL Siena 5.0.7). Within-session repeated T1-weighted MRIs were collected on 12 healthy volunteers while performing different motion tasks, including two still scans. We show that volume and thickness estimates of the cortical gray matter are biased by head motion with an average apparent volume loss of roughly 0.7%/mm/min of subject motion. Effects vary across regions and remain significant after excluding scans that fail a rigorous quality check. In view of these results, the interpretation of reported morphometric effects of movement disorders or other conditions with increased motion tendency may need to be revisited: effects may be overestimated when not controlling for head motion. Furthermore, drug studies with hypnotic, sedative, tranquilizing, or neuromuscular-blocking substances may contain spurious \"effects\" of reduced atrophy or brain growth simply because they affect motion distinct from true effects of the disease or therapeutic process.","container-title":"Neuroimage","DOI":"10.1016/j.neuroimage.2014.12.006","ISSN":"1053-8119","journalAbbreviation":"NEUROIMAGE","note":"publisher-place: SAN DIEGO\npublisher: SAN DIEGO: Elsevier","page":"107-115","title":"Head motion during MRI acquisition reduces gray matter volume and thickness estimates","volume":"107","author":[{"family":"Reuter","given":"Martin"},{"family":"Tisdall","given":"M. Dylan"},{"family":"Qureshi","given":"Abid"},{"family":"Buckner","given":"Randy L."},{"family":"Kouwe","given":"Andre J. W.","non-dropping-particle":"van der"},{"family":"Fischl","given":"Bruce"}],"issued":{"date-parts":[["2015"]]}},"label":"page"},{"id":4407,"uris":["http://zotero.org/users/13126831/items/74USG7QA"],"itemData":{"id":4407,"type":"article-journal","abstract":"It has recently been reported (Van Dijk et al., 2011) that in-scanner head motion can have a substantial impact on MRI measurements of resting-state functional connectivity. This finding may be of particular relevance for studies of neurodevelopment in youth, confounding analyses to the extent that motion and subject age are related. Furthermore, while Van Dijk et al. demonstrated the effect of motion on seed-based connectivity analyses, it is not known how motion impacts other common measures of connectivity. Here we expand on the findings of Van Dijk et al. by examining the effect of motion on multiple types of resting-state connectivity analyses in a large sample of children and adolescents (n=456). Following replication of the effect of motion on seed-based analyses, we examine the influence of motion on graphical measures of network modularity, dual-regression of independent component analysis, as well as the amplitude and fractional amplitude of low frequency fluctuation. In the entire sample, subject age was highly related to motion. Using a subsample where age and motion were unrelated, we demonstrate that motion has marked effects on </w:instrText>
      </w:r>
      <w:r w:rsidR="008C4F07" w:rsidRPr="00A40DF1">
        <w:instrText>connectivity in every analysis examined. W</w:instrText>
      </w:r>
      <w:r w:rsidR="008C4F07" w:rsidRPr="008C4F07">
        <w:instrText xml:space="preserve">hile subject age was associated with increased within-network connectivity even when motion was accounted for, controlling for motion substantially attenuated the strength of this relationship. The results demonstrate the pervasive influence of motion on multiple types functional connectivity analysis, and underline the importance of accounting for motion in studies of neurodevelopment.\n► In children and adolescents, motion and age are highly related. ► Motion impacts multiple common measures of functional connectivity. ► Failure to account for motion may inflate estimates of the effect of age.","container-title":"Neuroimage","DOI":"10.1016/j.neuroimage.2011.12.063","ISSN":"1053-8119","issue":"1","journalAbbreviation":"NEUROIMAGE","note":"publisher-place: SAN DIEGO\npublisher: SAN DIEGO: Elsevier Inc","page":"623-632","title":"Impact of in-scanner head motion on multiple measures of functional connectivity: Relevance for studies of neurodevelopment in youth","volume":"60","author":[{"family":"Satterthwaite","given":"Theodore D."},{"family":"Wolf","given":"Daniel H."},{"family":"Loughead","given":"James"},{"family":"Ruparel","given":"Kosha"},{"family":"Elliott","given":"Mark A."},{"family":"Hakonarson","given":"Hakon"},{"family":"Gur","given":"Ruben C."},{"family":"Gur","given":"Raquel E."}],"issued":{"date-parts":[["2012"]]}},"label":"page"}],"schema":"https://github.com/citation-style-language/schema/raw/master/csl-citation.json"} </w:instrText>
      </w:r>
      <w:r w:rsidR="008C4F07">
        <w:fldChar w:fldCharType="separate"/>
      </w:r>
      <w:r w:rsidR="008C4F07" w:rsidRPr="008C4F07">
        <w:rPr>
          <w:noProof/>
        </w:rPr>
        <w:t>(Reuter et al., 2015; Satterthwaite et al., 2012)</w:t>
      </w:r>
      <w:r w:rsidR="008C4F07">
        <w:fldChar w:fldCharType="end"/>
      </w:r>
      <w:r w:rsidRPr="008C4F07">
        <w:t>.</w:t>
      </w:r>
      <w:r w:rsidR="008C4F07">
        <w:t xml:space="preserve"> </w:t>
      </w:r>
      <w:r w:rsidR="003E6209" w:rsidRPr="003E6209">
        <w:t xml:space="preserve">Therefore, although prospective motion correction techniques are implemented to mitigate the effects of motion in structural MRI scans, excessive head movement can still introduce substantial artefacts, hindering accurate brain segmentation </w:t>
      </w:r>
      <w:r w:rsidR="008C4F07">
        <w:fldChar w:fldCharType="begin"/>
      </w:r>
      <w:r w:rsidR="008C4F07">
        <w:instrText xml:space="preserve"> ADDIN ZOTERO_ITEM CSL_CITATION {"citationID":"1JYRleZh","properties":{"formattedCitation":"(Tisdall et al., 2016)","plainCitation":"(Tisdall et al., 2016)","noteIndex":0},"citationItems":[{"id":4408,"uris":["http://zotero.org/users/13126831/items/H9PA2PTH"],"itemData":{"id":4408,"type":"article-journal","abstract":"Recent work has demonstrated that subject motion produces systematic biases in the metrics computed by widely used morphometry software packages, even when the motion is too small to produce noticeable image artifacts. In the common situation where the control population exhibits different behaviors in the scanner when compared to the experimental population, these systematic measurement biases may produce significant confounds for between-group analyses, leading to erroneous conclusions about group differences. While previous work has shown that prospective motion correction can improve perceived image quality, here we demonstrate that, in healthy subjects performing a variety of directed motions, the use of the volumetric navigator (vNav) prospective motion correction system significantly reduces the motion-induced bias and variance in morphometry.\n•Motion correction with volumetric navigators (vNavs) reduces motion-induced biases in gray matter and brain volume estimates.•Additionally, motion correction with vNavs reduces variance in morphometry measures due to subject motion.•Our methods can be used to evaluate the impact of motion on studies with different MRI scanner equipment or pulse sequences.","container-title":"Neuroimage","DOI":"10.1016/j.neuroimage.2015.11.054","ISSN":"1053-8119","journalAbbreviation":"NEUROIMAGE","note":"publisher-place: SAN DIEGO\npublisher: SAN DIEGO: Elsevier Inc","page":"11-22","title":"Prospective motion correction with volumetric navigators (vNavs) reduces the bias and variance in brain morphometry induced by subject motion","volume":"127","author":[{"family":"Tisdall","given":"M. Dylan"},{"family":"Reuter","given":"Martin"},{"family":"Qureshi","given":"Abid"},{"family":"Buckner","given":"Randy L."},{"family":"Fischl","given":"Bruce"},{"family":"Kouwe","given":"André J.W.","non-dropping-particle":"van der"}],"issued":{"date-parts":[["2016"]]}}}],"schema":"https://github.com/citation-style-language/schema/raw/master/csl-citation.json"} </w:instrText>
      </w:r>
      <w:r w:rsidR="008C4F07">
        <w:fldChar w:fldCharType="separate"/>
      </w:r>
      <w:r w:rsidR="008C4F07">
        <w:rPr>
          <w:noProof/>
        </w:rPr>
        <w:t>(Tisdall et al., 2016)</w:t>
      </w:r>
      <w:r w:rsidR="008C4F07">
        <w:fldChar w:fldCharType="end"/>
      </w:r>
      <w:r w:rsidRPr="004D5907">
        <w:t>.</w:t>
      </w:r>
      <w:r w:rsidRPr="005A6BD5">
        <w:rPr>
          <w:color w:val="215E99" w:themeColor="text2" w:themeTint="BF"/>
        </w:rPr>
        <w:t xml:space="preserve"> </w:t>
      </w:r>
      <w:r w:rsidR="002A510A" w:rsidRPr="008E0221">
        <w:t xml:space="preserve">If these discrepancies are not adequately addressed, they may lead to inaccuracies in cortical surface </w:t>
      </w:r>
      <w:r w:rsidR="002A510A" w:rsidRPr="0026398E">
        <w:t xml:space="preserve">reconstruction and brain segmentation (ref). </w:t>
      </w:r>
      <w:r w:rsidRPr="0026398E">
        <w:t xml:space="preserve"> </w:t>
      </w:r>
    </w:p>
    <w:p w14:paraId="24F24B44" w14:textId="677131FD" w:rsidR="00EF326E" w:rsidRPr="00B31C64" w:rsidRDefault="0026398E" w:rsidP="0026398E">
      <w:pPr>
        <w:ind w:firstLine="720"/>
      </w:pPr>
      <w:r w:rsidRPr="0026398E">
        <w:t>Due to the potential artifacts in MRI images, T1</w:t>
      </w:r>
      <w:r>
        <w:t xml:space="preserve">w </w:t>
      </w:r>
      <w:r w:rsidR="00192EBD" w:rsidRPr="0026398E">
        <w:t>quality control</w:t>
      </w:r>
      <w:r w:rsidR="00192EBD">
        <w:t xml:space="preserve"> during</w:t>
      </w:r>
      <w:r>
        <w:t xml:space="preserve"> the</w:t>
      </w:r>
      <w:r w:rsidR="00192EBD">
        <w:t xml:space="preserve"> MRI acquisition inclu</w:t>
      </w:r>
      <w:r w:rsidR="00EF326E">
        <w:t>des</w:t>
      </w:r>
      <w:r w:rsidR="007F4EE8">
        <w:t xml:space="preserve"> three checks</w:t>
      </w:r>
      <w:r w:rsidR="002A510A">
        <w:t xml:space="preserve"> </w:t>
      </w:r>
      <w:r w:rsidR="002A510A">
        <w:fldChar w:fldCharType="begin"/>
      </w:r>
      <w:r w:rsidR="0034485C">
        <w:instrText xml:space="preserve"> ADDIN ZOTERO_ITEM CSL_CITATION {"citationID":"0j3vIzia","properties":{"formattedCitation":"(ABCD Study, 2025; Hagler et al., 2019)","plainCitation":"(ABCD Study, 2025; Hagler et al., 2019)","noteIndex":0},"citationItems":[{"id":4306,"uris":["http://zotero.org/users/13126831/items/B6SE4FJC"],"itemData":{"id":4306,"type":"webpage","language":"en","title":"MRI Quality Control &amp; Recommended Image Inclusion Criteria","URL":"https://wiki.abcdstudy.org/release-notes/imaging/quality-control.html","author":[{"family":"ABCD Study","given":""}],"accessed":{"date-parts":[["2025",4,8]]},"issued":{"date-parts":[["2025",3,14]]}},"label":"page"},{"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label":"page"}],"schema":"https://github.com/citation-style-language/schema/raw/master/csl-citation.json"} </w:instrText>
      </w:r>
      <w:r w:rsidR="002A510A">
        <w:fldChar w:fldCharType="separate"/>
      </w:r>
      <w:r w:rsidR="0034485C">
        <w:rPr>
          <w:noProof/>
        </w:rPr>
        <w:t>(ABCD Study, 2025; Hagler et al., 2019)</w:t>
      </w:r>
      <w:r w:rsidR="002A510A">
        <w:fldChar w:fldCharType="end"/>
      </w:r>
      <w:r w:rsidR="007F4EE8">
        <w:t>. Firstly, (1)</w:t>
      </w:r>
      <w:r w:rsidR="00192EBD">
        <w:t xml:space="preserve"> </w:t>
      </w:r>
      <w:r w:rsidR="007F4EE8">
        <w:t>a</w:t>
      </w:r>
      <w:r w:rsidR="009B6655" w:rsidRPr="009B6655">
        <w:t>utomated checks for protocol compliance assess the completeness of the imaging series and ensure that they meet the specified parameters</w:t>
      </w:r>
      <w:r w:rsidR="003E6209">
        <w:t>; t</w:t>
      </w:r>
      <w:r w:rsidR="009B6655">
        <w:t>hese</w:t>
      </w:r>
      <w:r w:rsidR="009B6655" w:rsidRPr="009B6655">
        <w:t xml:space="preserve"> criteria include verifying whether key imaging characteristics such as voxel size and repetition time align with the expected values for each scanner. </w:t>
      </w:r>
      <w:r w:rsidR="00192EBD">
        <w:t xml:space="preserve">(2) </w:t>
      </w:r>
      <w:r w:rsidR="009B6655" w:rsidRPr="009B6655">
        <w:t>Automated quality control procedures involve calculating signal-to-noise ratio and head motion statistics.</w:t>
      </w:r>
      <w:r w:rsidR="0017038A">
        <w:t xml:space="preserve"> </w:t>
      </w:r>
      <w:r w:rsidR="003E6209" w:rsidRPr="003E6209">
        <w:t xml:space="preserve">Lastly, this is complemented by (3) a manual quality control process where trained technicians visually assess image quality, identifying and flagging significant artefacts. </w:t>
      </w:r>
      <w:r w:rsidR="0017038A" w:rsidRPr="009B6655">
        <w:t>Series that fail to meet quality standards are excluded from further processing and analysis, and reviewers are required to document observable art</w:t>
      </w:r>
      <w:r w:rsidR="003E6209">
        <w:t>e</w:t>
      </w:r>
      <w:r w:rsidR="0017038A" w:rsidRPr="009B6655">
        <w:t xml:space="preserve">facts using </w:t>
      </w:r>
      <w:r w:rsidR="0017038A" w:rsidRPr="004D5907">
        <w:t xml:space="preserve">standardized notations. </w:t>
      </w:r>
    </w:p>
    <w:p w14:paraId="4ECF5A6F" w14:textId="1F7A12D9" w:rsidR="00671342" w:rsidRPr="00671342" w:rsidRDefault="009B6655" w:rsidP="00C8375F">
      <w:pPr>
        <w:pStyle w:val="Style4"/>
      </w:pPr>
      <w:bookmarkStart w:id="45" w:name="_Toc196220349"/>
      <w:r>
        <w:t>Preprocessing sMRI</w:t>
      </w:r>
      <w:bookmarkEnd w:id="45"/>
      <w:r>
        <w:t xml:space="preserve"> </w:t>
      </w:r>
    </w:p>
    <w:p w14:paraId="5FED8272" w14:textId="300D3588" w:rsidR="007C3D1B" w:rsidRDefault="0034485C" w:rsidP="0034485C">
      <w:r w:rsidRPr="0034485C">
        <w:t xml:space="preserve">All </w:t>
      </w:r>
      <w:r>
        <w:t>sMRI</w:t>
      </w:r>
      <w:r w:rsidRPr="0034485C">
        <w:t xml:space="preserve"> images used in this study were preprocessed and subjected to quality control by the ABCD Study prior to public data release, using their standardized in-house image processing pipeline</w:t>
      </w:r>
      <w:r>
        <w:t xml:space="preserve"> </w:t>
      </w:r>
      <w:r>
        <w:fldChar w:fldCharType="begin"/>
      </w:r>
      <w:r>
        <w:instrText xml:space="preserve"> ADDIN ZOTERO_ITEM CSL_CITATION {"citationID":"XCVd67tA","properties":{"formattedCitation":"(ABCD Study, 2025)","plainCitation":"(ABCD Study, 2025)","noteIndex":0},"citationItems":[{"id":4306,"uris":["http://zotero.org/users/13126831/items/B6SE4FJC"],"itemData":{"id":4306,"type":"webpage","language":"en","title":"MRI Quality Control &amp; Recommended Image Inclusion Criteria","URL":"https://wiki.abcdstudy.org/release-notes/imaging/quality-control.html","author":[{"family":"ABCD Study","given":""}],"accessed":{"date-parts":[["2025",4,8]]},"issued":{"date-parts":[["2025",3,14]]}}}],"schema":"https://github.com/citation-style-language/schema/raw/master/csl-citation.json"} </w:instrText>
      </w:r>
      <w:r>
        <w:fldChar w:fldCharType="separate"/>
      </w:r>
      <w:r>
        <w:rPr>
          <w:noProof/>
        </w:rPr>
        <w:t>(ABCD Study, 2025)</w:t>
      </w:r>
      <w:r>
        <w:fldChar w:fldCharType="end"/>
      </w:r>
      <w:r w:rsidRPr="0034485C">
        <w:t xml:space="preserve">. While the ABCD team provides a set of recommended inclusion criteria—accounting for factors such as image quality, protocol compliance—it is the responsibility of the data user to select criteria that are appropriate for their specific analyses. In this </w:t>
      </w:r>
      <w:r>
        <w:t>thesis</w:t>
      </w:r>
      <w:r w:rsidRPr="0034485C">
        <w:t xml:space="preserve">, a subset of these criteria was applied based on their relevance to the research </w:t>
      </w:r>
      <w:r w:rsidRPr="00B70F5A">
        <w:rPr>
          <w:color w:val="000000" w:themeColor="text1"/>
        </w:rPr>
        <w:t>objectives.</w:t>
      </w:r>
      <w:r w:rsidR="00B70F5A">
        <w:rPr>
          <w:color w:val="000000" w:themeColor="text1"/>
        </w:rPr>
        <w:t xml:space="preserve"> P</w:t>
      </w:r>
      <w:r w:rsidR="00B70F5A" w:rsidRPr="00B70F5A">
        <w:rPr>
          <w:color w:val="000000" w:themeColor="text1"/>
        </w:rPr>
        <w:t xml:space="preserve">reprocessing </w:t>
      </w:r>
      <w:r w:rsidR="00B70F5A">
        <w:rPr>
          <w:color w:val="000000" w:themeColor="text1"/>
        </w:rPr>
        <w:t xml:space="preserve">T1w images </w:t>
      </w:r>
      <w:r w:rsidR="00A25EEE" w:rsidRPr="00B70F5A">
        <w:rPr>
          <w:color w:val="000000" w:themeColor="text1"/>
        </w:rPr>
        <w:t xml:space="preserve">involves </w:t>
      </w:r>
      <w:r w:rsidR="00A25EEE" w:rsidRPr="00AA1DF8">
        <w:t xml:space="preserve">steps to ensure the accuracy and </w:t>
      </w:r>
      <w:r w:rsidR="0026398E">
        <w:t>reliability</w:t>
      </w:r>
      <w:r w:rsidR="00A25EEE" w:rsidRPr="00AA1DF8">
        <w:t xml:space="preserve"> of the</w:t>
      </w:r>
      <w:r w:rsidR="00B70F5A">
        <w:t xml:space="preserve"> </w:t>
      </w:r>
      <w:r w:rsidR="00A25EEE" w:rsidRPr="00AA1DF8">
        <w:t>data</w:t>
      </w:r>
      <w:r>
        <w:t>,</w:t>
      </w:r>
      <w:r w:rsidR="00A25EEE">
        <w:t xml:space="preserve"> </w:t>
      </w:r>
      <w:r w:rsidR="008C4F07">
        <w:t>includ</w:t>
      </w:r>
      <w:r>
        <w:t>ing</w:t>
      </w:r>
      <w:r w:rsidR="008C4F07">
        <w:t xml:space="preserve"> </w:t>
      </w:r>
      <w:r w:rsidR="00A25EEE">
        <w:t>(1)</w:t>
      </w:r>
      <w:r w:rsidR="00A25EEE" w:rsidRPr="00AA1DF8">
        <w:rPr>
          <w:rFonts w:eastAsiaTheme="majorEastAsia"/>
        </w:rPr>
        <w:t> Correction for Gradient Nonlinearity Distortions</w:t>
      </w:r>
      <w:r w:rsidR="00A25EEE" w:rsidRPr="00AA1DF8">
        <w:t xml:space="preserve">, which addresses distortions </w:t>
      </w:r>
      <w:r w:rsidR="00A25EEE" w:rsidRPr="00AA1DF8">
        <w:lastRenderedPageBreak/>
        <w:t xml:space="preserve">in the MRI images introduced by the scanner's gradient system </w:t>
      </w:r>
      <w:r w:rsidR="00A25EEE" w:rsidRPr="008C4F07">
        <w:rPr>
          <w:rFonts w:eastAsiaTheme="majorEastAsia"/>
          <w:color w:val="000000" w:themeColor="text1"/>
        </w:rPr>
        <w:fldChar w:fldCharType="begin"/>
      </w:r>
      <w:r w:rsidR="00A25EEE" w:rsidRPr="008C4F07">
        <w:rPr>
          <w:rFonts w:eastAsiaTheme="majorEastAsia"/>
          <w:color w:val="000000" w:themeColor="text1"/>
        </w:rPr>
        <w:instrText xml:space="preserve"> ADDIN ZOTERO_ITEM CSL_CITATION {"citationID":"sUBrOX8A","properties":{"formattedCitation":"(Jovicich et al., 2006; Wald et al., 2001)","plainCitation":"(Jovicich et al., 2006; Wald et al., 2001)","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label":"page"},{"id":4372,"uris":["http://zotero.org/users/13126831/items/A2NMCKI8"],"itemData":{"id":4372,"type":"article-journal","container-title":"NeuroImage (Orlando, Fla.)","DOI":"10.1016/S1053-8119(01)91393-X","ISSN":"1053-8119","issue":"6","note":"publisher: Elsevier Inc","page":"50-50","title":"Systematic spatial distortion in MRI due to gradient non-linearities","volume":"13","author":[{"family":"Wald","given":"Lawrence"},{"family":"Schmitt","given":"Franz"},{"family":"Dale","given":"Anders"}],"issued":{"date-parts":[["2001"]]}},"label":"page"}],"schema":"https://github.com/citation-style-language/schema/raw/master/csl-citation.json"} </w:instrText>
      </w:r>
      <w:r w:rsidR="00A25EEE" w:rsidRPr="008C4F07">
        <w:rPr>
          <w:rFonts w:eastAsiaTheme="majorEastAsia"/>
          <w:color w:val="000000" w:themeColor="text1"/>
        </w:rPr>
        <w:fldChar w:fldCharType="separate"/>
      </w:r>
      <w:r w:rsidR="00A25EEE" w:rsidRPr="008C4F07">
        <w:rPr>
          <w:rFonts w:eastAsiaTheme="majorEastAsia"/>
          <w:color w:val="000000" w:themeColor="text1"/>
        </w:rPr>
        <w:t>(Jovicich et al., 2006; Wald et al., 2001)</w:t>
      </w:r>
      <w:r w:rsidR="00A25EEE" w:rsidRPr="008C4F07">
        <w:rPr>
          <w:rFonts w:eastAsiaTheme="majorEastAsia"/>
          <w:color w:val="000000" w:themeColor="text1"/>
        </w:rPr>
        <w:fldChar w:fldCharType="end"/>
      </w:r>
      <w:r w:rsidR="00A25EEE">
        <w:rPr>
          <w:rFonts w:eastAsiaTheme="majorEastAsia"/>
        </w:rPr>
        <w:t xml:space="preserve">. </w:t>
      </w:r>
      <w:r w:rsidR="00A25EEE" w:rsidRPr="00AA1DF8">
        <w:t xml:space="preserve">These corrections are specific to each scanner model and are provided by MRI manufacturers to enhance image fidelity. </w:t>
      </w:r>
      <w:r w:rsidR="00A25EEE">
        <w:t>(2)</w:t>
      </w:r>
      <w:r w:rsidR="00A25EEE" w:rsidRPr="00AA1DF8">
        <w:rPr>
          <w:rFonts w:eastAsiaTheme="majorEastAsia"/>
        </w:rPr>
        <w:t> Bias Field Correction</w:t>
      </w:r>
      <w:r w:rsidR="00A25EEE" w:rsidRPr="00AA1DF8">
        <w:t xml:space="preserve"> involves correcting brightness variations across the brain images, a phenomenon known as intensity non-uniformity. This distortion is often caused by the proximity of brain tissue to the MRI coils, leading to areas with extremely high</w:t>
      </w:r>
      <w:r w:rsidR="00BF29A7">
        <w:t>-</w:t>
      </w:r>
      <w:r w:rsidR="00A25EEE" w:rsidRPr="00AA1DF8">
        <w:t>intensity values that may be erroneously identified as non-brain tissue</w:t>
      </w:r>
      <w:r w:rsidR="0026398E">
        <w:t xml:space="preserve"> (i.e., skull)</w:t>
      </w:r>
      <w:r w:rsidR="00A25EEE" w:rsidRPr="00AA1DF8">
        <w:t>. To address this issue, T2-w images are registered to T1-w images using a technique called mutual information</w:t>
      </w:r>
      <w:r w:rsidR="00A25EEE" w:rsidRPr="004C5727">
        <w:t>, which facilitates accurate alignment and overlay of the different scan types</w:t>
      </w:r>
      <w:r w:rsidR="00A25EEE">
        <w:t xml:space="preserve"> </w:t>
      </w:r>
      <w:r w:rsidR="00A25EEE">
        <w:fldChar w:fldCharType="begin"/>
      </w:r>
      <w:r w:rsidR="00A40DF1">
        <w:instrText xml:space="preserve"> ADDIN ZOTERO_ITEM CSL_CITATION {"citationID":"8wFrWSFB","properties":{"formattedCitation":"(Wells et al., 1996)","plainCitation":"(Wells et al., 1996)","noteIndex":0},"citationItems":[{"id":3689,"uris":["http://zotero.org/users/13126831/items/F6R379KA","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sidR="00A25EEE">
        <w:fldChar w:fldCharType="separate"/>
      </w:r>
      <w:r w:rsidR="00A25EEE">
        <w:rPr>
          <w:noProof/>
        </w:rPr>
        <w:t>(Wells et al., 1996)</w:t>
      </w:r>
      <w:r w:rsidR="00A25EEE">
        <w:fldChar w:fldCharType="end"/>
      </w:r>
      <w:r w:rsidR="00A25EEE" w:rsidRPr="004C5727">
        <w:t xml:space="preserve">. Following this registration, the procedure includes tissue segmentation and the application of smoothly varying estimated B1-bias fields to adjust brightness levels, ensuring that each tissue type is represented consistently across the images </w:t>
      </w:r>
      <w:r w:rsidR="00D90A78">
        <w:fldChar w:fldCharType="begin"/>
      </w:r>
      <w:r w:rsidR="00D90A78">
        <w:instrText xml:space="preserve"> ADDIN ZOTERO_ITEM CSL_CITATION {"citationID":"tFzQxJ3u","properties":{"formattedCitation":"(Sled et al., 1998)","plainCitation":"(Sled et al., 1998)","noteIndex":0},"citationItems":[{"id":4409,"uris":["http://zotero.org/users/13126831/items/TV6B9EDU"],"itemData":{"id":4409,"type":"article-journal","abstract":"A novel approach to correcting for intensity nonuniformity in magnetic resonance (MR) data is described that achieves high performance without requiring a model of the tissue classes present. The method has the advantage that it can be applied at an early stage in an automated data analysis, before a tissue model is available. Described as nonparametric nonuniform intensity normalization (N3), the method is independent of pulse sequence and insensitive to pathological data that might otherwise violate model assumptions. To eliminate the dependence of the field estimate on anatomy, an iterative approach is employed to estimate both the multiplicative bias field and the distribution of the true tissue intensities. The performance of this method is evaluated using both real and simulated MR data.","container-title":"IEEE Trans Med Imaging","DOI":"10.1109/42.668698","ISSN":"0278-0062","issue":"1","journalAbbreviation":"TMI","note":"publisher-place: NEW YORK\npublisher: NEW YORK: IEEE","page":"87-97","title":"A nonparametric method for automatic correction of intensity nonuniformity in MRI data","volume":"17","author":[{"family":"Sled","given":"J.G."},{"family":"Zijdenbos","given":"A.P."},{"family":"Evans","given":"A.C."}],"issued":{"date-parts":[["1998"]]}}}],"schema":"https://github.com/citation-style-language/schema/raw/master/csl-citation.json"} </w:instrText>
      </w:r>
      <w:r w:rsidR="00D90A78">
        <w:fldChar w:fldCharType="separate"/>
      </w:r>
      <w:r w:rsidR="00D90A78">
        <w:rPr>
          <w:noProof/>
        </w:rPr>
        <w:t>(Sled et al., 1998)</w:t>
      </w:r>
      <w:r w:rsidR="00D90A78">
        <w:fldChar w:fldCharType="end"/>
      </w:r>
      <w:r w:rsidR="00D90A78">
        <w:rPr>
          <w:color w:val="000000" w:themeColor="text1"/>
        </w:rPr>
        <w:t>. Lastly,</w:t>
      </w:r>
      <w:r w:rsidR="00A25EEE" w:rsidRPr="004C5727">
        <w:t xml:space="preserve"> (3) </w:t>
      </w:r>
      <w:r w:rsidR="00A25EEE" w:rsidRPr="004C5727">
        <w:rPr>
          <w:rFonts w:eastAsiaTheme="majorEastAsia"/>
        </w:rPr>
        <w:t>Resample to Isotropic</w:t>
      </w:r>
      <w:r w:rsidR="00BF29A7">
        <w:rPr>
          <w:rFonts w:eastAsiaTheme="majorEastAsia"/>
        </w:rPr>
        <w:t xml:space="preserve">: </w:t>
      </w:r>
      <w:r w:rsidR="00A25EEE" w:rsidRPr="004C5727">
        <w:t>The final image preprocessing step standardizes the viewing and analysis of brain structures. The images are resized and aligned with an internally generated reference brain that features isotropic voxels of 1.0 mm and is approximately aligned with the anterior commissure/posterior commissure (AC/PC) axis</w:t>
      </w:r>
      <w:r w:rsidR="00D90A78">
        <w:t xml:space="preserve"> </w:t>
      </w:r>
      <w:r w:rsidR="00D90A78">
        <w:fldChar w:fldCharType="begin"/>
      </w:r>
      <w:r w:rsidR="00D90A78">
        <w:instrText xml:space="preserve"> ADDIN ZOTERO_ITEM CSL_CITATION {"citationID":"vOPHKAZn","properties":{"formattedCitation":"(Friston et al., 1995)","plainCitation":"(Friston et al., 1995)","noteIndex":0},"citationItems":[{"id":4410,"uris":["http://zotero.org/users/13126831/items/MFKPYKKW"],"itemData":{"id":4410,"type":"article-journal","abstract":"This paper concerns the spatial and intensity transformations that map one image onto another. We present a general technique that facilitates nonlinear spatial (stereotactic) normalization and image realignment. This technique minimizes the sum of squares between two images following nonlinear spatial deformations and transformations of the voxel (intensity) values. The spatial and intensity transformations are obtained simultaneously, and explicitly, using a least squares solution and a series of linearising devices. The approach is completely noninteractive (automatic), nonlinear, and noniterative. It can be applied in any number of dimensions.\nVarious applications are considered, including the realignment of functional magnetic resonance imaging (MRI) time‐series, the linear (affine) and nonlinear spatial normalization of positron emission tomography (PET) and structural MRI images, the coregistration of PET to structural MRI, and, implicitly, the conjoining of PET and MRI to obtain high resolution functional images. © 1995 Wiley‐Liss, Inc.","container-title":"Hum. Brain Mapp","DOI":"10.1002/hbm.460030303","ISSN":"1065-9471","issue":"3","journalAbbreviation":"HUM BRAIN MAPP","note":"publisher-place: Hoboken\npublisher: Hoboken: Wiley Subscription Services, Inc., A Wiley Company","page":"165-189","title":"Spatial registration and normalization of images","volume":"3","author":[{"family":"Friston","given":"Karl. J."},{"family":"Ashburner","given":"J."},{"family":"Frith","given":"C. D."},{"family":"Poline","given":"J.-B."},{"family":"Heather","given":"J. D."},{"family":"Frackowiak","given":"R. S. J."}],"issued":{"date-parts":[["1995"]]}}}],"schema":"https://github.com/citation-style-language/schema/raw/master/csl-citation.json"} </w:instrText>
      </w:r>
      <w:r w:rsidR="00D90A78">
        <w:fldChar w:fldCharType="separate"/>
      </w:r>
      <w:r w:rsidR="00D90A78">
        <w:rPr>
          <w:noProof/>
        </w:rPr>
        <w:t>(Friston et al., 1995)</w:t>
      </w:r>
      <w:r w:rsidR="00D90A78">
        <w:fldChar w:fldCharType="end"/>
      </w:r>
      <w:r w:rsidR="00D90A78">
        <w:t xml:space="preserve">. </w:t>
      </w:r>
    </w:p>
    <w:p w14:paraId="6F2F3DE2" w14:textId="7E3DC98F" w:rsidR="00A25EEE" w:rsidRDefault="00A25EEE" w:rsidP="00C8375F">
      <w:pPr>
        <w:pStyle w:val="Style4"/>
      </w:pPr>
      <w:bookmarkStart w:id="46" w:name="_Toc196220350"/>
      <w:r>
        <w:t>Brain Segmentation</w:t>
      </w:r>
      <w:bookmarkEnd w:id="46"/>
    </w:p>
    <w:p w14:paraId="575BF474" w14:textId="4AE4205B" w:rsidR="00BE6D2B" w:rsidRDefault="000B43A9" w:rsidP="005E0D75">
      <w:r w:rsidRPr="000B43A9">
        <w:t>Cortical surface reconstruction and subcortical segmentation are conducted by the ABCD Study team using</w:t>
      </w:r>
      <w:r w:rsidRPr="000B43A9">
        <w:rPr>
          <w:rFonts w:eastAsiaTheme="majorEastAsia"/>
        </w:rPr>
        <w:t> </w:t>
      </w:r>
      <w:proofErr w:type="spellStart"/>
      <w:r w:rsidRPr="000B43A9">
        <w:rPr>
          <w:rFonts w:eastAsiaTheme="majorEastAsia"/>
        </w:rPr>
        <w:t>FreeSurfer</w:t>
      </w:r>
      <w:proofErr w:type="spellEnd"/>
      <w:r w:rsidRPr="000B43A9">
        <w:rPr>
          <w:rFonts w:eastAsiaTheme="majorEastAsia"/>
        </w:rPr>
        <w:t xml:space="preserve"> version 7.1.1</w:t>
      </w:r>
      <w:r w:rsidRPr="005E0D75">
        <w:t xml:space="preserve"> </w:t>
      </w:r>
      <w:r w:rsidR="005E0D75" w:rsidRPr="005E0D75">
        <w:t>(https://surfer.nmr.mgh.harvard.edu)</w:t>
      </w:r>
      <w:r w:rsidR="0026398E" w:rsidRPr="005E0D75">
        <w:t xml:space="preserve">. </w:t>
      </w:r>
      <w:proofErr w:type="spellStart"/>
      <w:r w:rsidR="00B32BD4" w:rsidRPr="005E0D75">
        <w:t>FreeSurfer</w:t>
      </w:r>
      <w:proofErr w:type="spellEnd"/>
      <w:r w:rsidR="00B32BD4" w:rsidRPr="005E0D75">
        <w:t xml:space="preserve"> has been</w:t>
      </w:r>
      <w:r w:rsidR="00B32BD4">
        <w:t xml:space="preserve"> validated in adolescent samples </w:t>
      </w:r>
      <w:r w:rsidR="00B32BD4">
        <w:fldChar w:fldCharType="begin"/>
      </w:r>
      <w:r w:rsidR="00B32BD4">
        <w:instrText xml:space="preserve"> ADDIN ZOTERO_ITEM CSL_CITATION {"citationID":"p38rVNZr","properties":{"formattedCitation":"(Biffen et al., 2020)","plainCitation":"(Biffen et al., 2020)","noteIndex":0},"citationItems":[{"id":4415,"uris":["http://zotero.org/users/13126831/items/FYPVT7SX"],"itemData":{"id":4415,"type":"article-journal","abstract":"•\n              Corpus callosum and caudate nuclei show excellent reliability across methods.\n            \n            \n              •\n              Consistent PAE-related volume changes across methods if ICC consistency &gt;0.70.\n            \n            \n              •\n              FreeSurfer performs similarly on the smaller brains of PAE children as in controls.\n            \n            \n              •\n              FreeSurfer segmentation can be used in easy-to-segment regions in pre-adolescence.\n            \n          \n        , In recent years a number of semi-automated and automated segmentation tools and brain atlases have been developed to facilitate morphometric analyses of large MRI datasets. These tools are much faster than manual tracing and demonstrate excellent test–retest reliabilities. Reliabilities of automated segmentations relative to “gold standard” manual tracings have, however, been shown to vary by brain region and in different cohorts. It remains uncertain to what extent smaller brain volumes and potential changes in grey/white matter contrasts in paediatric brains impact on the performance of automated methods, and how pathology may influence performance. This study examined whether using data from automated FreeSurfer segmentation would alter our ability, compared to manual segmentation, to detect prenatal alcohol exposure (PAE)-related volume changes in subcortical regions and the corpus callosum (CC) in pre-adolescent children. High-resolution T1-weighted images were acquired, using a sequence optimized for morphometric neuroanatomical analysis, on a Siemens 3T Allegra MRI scanner in 71 right-handed, 9- to 11-year-old children (27 fetal alcohol syndrome (FAS) and partial FAS (PFAS), 25 non-syndromal heavily exposed (HE) and 19 non-exposed controls) from a high-risk community in Cape Town, South Africa. Data from timeline follow-back interviews administered to the mothers prospectively during pregnancy were used to quantify the amount of alcohol (in ounces absolute alcohol per day, AA/day) that the children had been exposed to prenatally. Volumes of corpus callosum (CC) and bilateral caudate nuclei, hippocampi and nucleus accumbens (NA) were obtained by manual tracing and automated segmentation using both FreeSurfer versions 5.1 and 6.0. Reliability across methods was assessed using intraclass correlation (ICC) estimates for consistency and absolute agreement, and Cronbach’s α. Ability to detect regions showing PAE effects was assessed separately for each segmentation method using ANOVA and linear regression of regional volumes with AA/day. Our results support findings from other studies showing excellent reliability across methods for easy-to-segment structures, such as the CC and caudate nucleus. Volumes from FreeSurfer 6.0 were smaller than those from version 5.1 in all regions except the right caudate, for which they were similar, and right hippocampus and CC, for which they were larger. Despite poor absolute agreement between methods in the NA and hippocampus, all three segmentation methods detected dose-dependent volume reductions in regions for which reliabilities on ICC consistency across methods reached at least 0.70, namely the CC, and bilateral caudate nuclei and hippocampi. PAE-related changes in the NA for which ICC consistency did not reach this minimum were inconsistent across methods and should be interpreted with caution. This is the first study to demonstrate in a pre-adolescent cohort the ability of automated segmentation with FreeSurfer to detect regional volume changes associated with pathology similar to those found using manual tracing.","container-title":"NeuroImage : Clinical","DOI":"10.1016/j.nicl.2020.102368","ISSN":"2213-1582","journalAbbreviation":"Neuroimage Clin","note":"PMID: 32791491\nPMCID: PMC7424233","page":"102368","source":"PubMed Central","title":"Validity of automated FreeSurfer segmentation compared to manual tracing in detecting prenatal alcohol exposure-related subcortical and corpus callosal alterations in 9- to 11-year-old children","volume":"28","author":[{"family":"Biffen","given":"Stevie C."},{"family":"Warton","given":"Christopher M.R."},{"family":"Dodge","given":"Neil C."},{"family":"Molteno","given":"Christopher D."},{"family":"Jacobson","given":"Joseph L."},{"family":"Jacobson","given":"Sandra W."},{"family":"Meintjes","given":"Ernesta M."}],"issued":{"date-parts":[["2020",7,31]]}}}],"schema":"https://github.com/citation-style-language/schema/raw/master/csl-citation.json"} </w:instrText>
      </w:r>
      <w:r w:rsidR="00B32BD4">
        <w:fldChar w:fldCharType="separate"/>
      </w:r>
      <w:r w:rsidR="00B32BD4">
        <w:rPr>
          <w:noProof/>
        </w:rPr>
        <w:t>(Biffen et al., 2020)</w:t>
      </w:r>
      <w:r w:rsidR="00B32BD4">
        <w:fldChar w:fldCharType="end"/>
      </w:r>
      <w:r w:rsidR="00B32BD4">
        <w:t xml:space="preserve">. </w:t>
      </w:r>
      <w:r w:rsidR="008A42AE" w:rsidRPr="008A42AE">
        <w:t>The process begins with</w:t>
      </w:r>
      <w:r w:rsidR="008A42AE" w:rsidRPr="008A42AE">
        <w:rPr>
          <w:rFonts w:eastAsiaTheme="majorEastAsia"/>
        </w:rPr>
        <w:t> skull-stripping</w:t>
      </w:r>
      <w:r w:rsidR="008A42AE" w:rsidRPr="008A42AE">
        <w:t xml:space="preserve">, </w:t>
      </w:r>
      <w:r w:rsidR="008A42AE" w:rsidRPr="00314F60">
        <w:t>which removes the skull and non-brain tissues from the MRI images</w:t>
      </w:r>
      <w:r w:rsidR="00B32BD4">
        <w:t xml:space="preserve"> </w:t>
      </w:r>
      <w:r w:rsidR="00B32BD4">
        <w:fldChar w:fldCharType="begin"/>
      </w:r>
      <w:r w:rsidR="00B32BD4">
        <w:instrText xml:space="preserve"> ADDIN ZOTERO_ITEM CSL_CITATION {"citationID":"HYXjce82","properties":{"formattedCitation":"(S\\uc0\\u233{}gonne et al., 2004)","plainCitation":"(Ségonne et al., 2004)","noteIndex":0},"citationItems":[{"id":4418,"uris":["http://zotero.org/users/13126831/items/6VMGX64R"],"itemData":{"id":4418,"type":"article-journal","abstract":"We present a novel skull-stripping algorithm based on a hybrid approach that combines watershed algorithms and deformable surface models. Our method takes advantage of the robustness of the former as well as the surface information available to the latter. The algorithm first localizes a single white matter voxel in a T1-weighted MRI image, and uses it to create a global minimum in the white matter before applying a watershed algorithm with a preflooding height. The watershed algorithm builds an initial estimate of the brain volume based on the three-dimensional connectivity of the white matter. This first step is robust, and performs well in the presence of intensity nonuniformities and noise, but may erode parts of the cortex that abut bright nonbrain structures such as the eye sockets, or may remove parts of the cerebellum. To correct these inaccuracies, a surface deformation process fits a smooth surface to the masked volume, allowing the incorporation of geometric constraints into the skull-stripping procedure. A statistical atlas, generated from a set of accurately segmented brains, is used to validate and potentially correct the segmentation, and the MRI intensity values are locally re-estimated at the boundary of the brain. Finally, a high-resolution surface deformation is performed that accurately matches the outer boundary of the brain, resulting in a robust and automated procedure. Studies by our group and others outperform other publicly available skull-stripping tools.","container-title":"Neuroimage","DOI":"10.1016/s1053-8119(04)00188-0","ISSN":"1053-8119","issue":"3","note":"publisher-place: United States\npublisher: United States","page":"1060-1075","title":"A hybrid approach to the skull stripping problem in MRI","volume":"22","author":[{"family":"Ségonne","given":"F"},{"family":"Dale","given":"A M"},{"family":"Busa","given":"E"},{"family":"Glessner","given":"M"},{"family":"Salat","given":"D"},{"family":"Hahn","given":"H K"},{"family":"Fischl","given":"B"}],"issued":{"date-parts":[["2004"]]}}}],"schema":"https://github.com/citation-style-language/schema/raw/master/csl-citation.json"} </w:instrText>
      </w:r>
      <w:r w:rsidR="00B32BD4">
        <w:fldChar w:fldCharType="separate"/>
      </w:r>
      <w:r w:rsidR="00B32BD4" w:rsidRPr="00B32BD4">
        <w:t>(Ségonne et al., 2004)</w:t>
      </w:r>
      <w:r w:rsidR="00B32BD4">
        <w:fldChar w:fldCharType="end"/>
      </w:r>
      <w:r w:rsidR="008A42AE" w:rsidRPr="00314F60">
        <w:t xml:space="preserve">. </w:t>
      </w:r>
      <w:r w:rsidR="00314F60" w:rsidRPr="00314F60">
        <w:t>Simultaneously,</w:t>
      </w:r>
      <w:r w:rsidR="00314F60" w:rsidRPr="00314F60">
        <w:rPr>
          <w:rFonts w:eastAsiaTheme="majorEastAsia"/>
        </w:rPr>
        <w:t> </w:t>
      </w:r>
      <w:r w:rsidR="008A42AE" w:rsidRPr="00314F60">
        <w:t>white matter</w:t>
      </w:r>
      <w:r w:rsidR="008A42AE" w:rsidRPr="008A42AE">
        <w:t xml:space="preserve"> segmentation is conducted to identify white matter regions, while initial mesh creation produces a preliminary three-dimensional representation of the brain's surface</w:t>
      </w:r>
      <w:r w:rsidR="00B32BD4">
        <w:t xml:space="preserve"> </w:t>
      </w:r>
      <w:r w:rsidR="00B32BD4">
        <w:fldChar w:fldCharType="begin"/>
      </w:r>
      <w:r w:rsidR="00B32BD4">
        <w:instrText xml:space="preserve"> ADDIN ZOTERO_ITEM CSL_CITATION {"citationID":"p7LZG8vr","properties":{"formattedCitation":"(Dale et al., 1999)","plainCitation":"(Dale et al., 1999)","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schema":"https://github.com/citation-style-language/schema/raw/master/csl-citation.json"} </w:instrText>
      </w:r>
      <w:r w:rsidR="00B32BD4">
        <w:fldChar w:fldCharType="separate"/>
      </w:r>
      <w:r w:rsidR="00B32BD4">
        <w:rPr>
          <w:noProof/>
        </w:rPr>
        <w:t>(Dale et al., 1999)</w:t>
      </w:r>
      <w:r w:rsidR="00B32BD4">
        <w:fldChar w:fldCharType="end"/>
      </w:r>
      <w:r w:rsidR="008A42AE" w:rsidRPr="008A42AE">
        <w:t>.</w:t>
      </w:r>
      <w:r w:rsidR="008A42AE">
        <w:t xml:space="preserve"> </w:t>
      </w:r>
      <w:r w:rsidR="008A42AE" w:rsidRPr="008A42AE">
        <w:t>Following this,</w:t>
      </w:r>
      <w:r w:rsidR="008A42AE" w:rsidRPr="008A42AE">
        <w:rPr>
          <w:rFonts w:eastAsiaTheme="majorEastAsia"/>
        </w:rPr>
        <w:t> </w:t>
      </w:r>
      <w:r w:rsidR="00BF29A7">
        <w:rPr>
          <w:rFonts w:eastAsiaTheme="majorEastAsia"/>
        </w:rPr>
        <w:t xml:space="preserve">the </w:t>
      </w:r>
      <w:r w:rsidR="008A42AE" w:rsidRPr="008A42AE">
        <w:rPr>
          <w:rFonts w:eastAsiaTheme="majorEastAsia"/>
        </w:rPr>
        <w:t>correction of topological defects</w:t>
      </w:r>
      <w:r w:rsidR="008A42AE" w:rsidRPr="008A42AE">
        <w:t xml:space="preserve"> </w:t>
      </w:r>
      <w:r w:rsidR="0026398E">
        <w:t xml:space="preserve">on the surface model </w:t>
      </w:r>
      <w:r w:rsidR="00314F60">
        <w:t>is applied to address</w:t>
      </w:r>
      <w:r w:rsidR="008A42AE" w:rsidRPr="008A42AE">
        <w:t xml:space="preserve"> errors or irregularities </w:t>
      </w:r>
      <w:r w:rsidR="00B32BD4">
        <w:fldChar w:fldCharType="begin"/>
      </w:r>
      <w:r w:rsidR="00B32BD4">
        <w:instrText xml:space="preserve"> ADDIN ZOTERO_ITEM CSL_CITATION {"citationID":"eL7MTHBq","properties":{"formattedCitation":"(Fischl et al., 2001; Segonne et al., 2007)","plainCitation":"(Fischl et al., 2001; Segonne et al., 2007)","noteIndex":0},"citationItems":[{"id":4420,"uris":["http://zotero.org/users/13126831/items/AAHPWACJ"],"itemData":{"id":4420,"type":"article-journal","abstract":"Highly accurate surface models of the cerebral cortex are becoming increasingly important as tools in the investigation of the functional organization of the human brain. The construction of such models is difficult using current neuroimaging technology due to the high degree of cortical folding. Even single voxel mis-classifications can result in erroneous connections being created between adjacent banks of a sulcus, resulting in a topologically inaccurate model. These topological defects cause the cortical model to no longer be homeomorphic to a sheet, preventing the accurate inflation, flattening, or spherical morphing of the reconstructed cortex. Surface deformation techniques can guarantee the topological correctness of a model, but are time-consuming and may result in geometrically inaccurate models. In order to address this need the authors have developed a technique for taking a model of the cortex, detecting and fixing the topological defects while leaving that majority of the model intact, resulting in a surface that is both geometrically accurate and topologically correct.","container-title":"IEEE Trans Med Imaging","DOI":"10.1109/42.906426","ISSN":"0278-0062","issue":"1","journalAbbreviation":"TMI","note":"publisher-place: PISCATAWAY\npublisher: PISCATAWAY: IEEE","page":"70-80","title":"Automated manifold surgery: constructing geometrically accurate and topologically correct models of the human cerebral cortex","volume":"20","author":[{"family":"Fischl","given":"B."},{"family":"Liu","given":"A."},{"family":"Dale","given":"A.M."}],"issued":{"date-parts":[["2001"]]}},"label":"page"},{"id":4421,"uris":["http://zotero.org/users/13126</w:instrText>
      </w:r>
      <w:r w:rsidR="00B32BD4" w:rsidRPr="00BF29A7">
        <w:instrText>831/items/7TT789CB"],"itemData":{"id</w:instrText>
      </w:r>
      <w:r w:rsidR="00B32BD4" w:rsidRPr="00B32BD4">
        <w:instrText xml:space="preserve">":4421,"type":"article-journal","abstract":"In this paper, we focus on the retrospective topology correction of surfaces. We propose a technique to accurately correct the spherical topology of cortical surfaces. Specifically, we construct a mapping from the original surface onto the sphere to detect topological defects as minimal nonhomeomorphic regions. The topology of each defect is then corrected by opening and sealing the surface along a set of nonseparating loops that are selected in a Bayesian framework. The proposed method is a wholly self-contained topology correction algorithm, which determines geometrically accurate, topologically correct solutions based on the magnetic resonance imaging (MRI) intensity profile and the expected local curvature. Applied to real data, our method provides topological corrections similar to those made by a trained operator","container-title":"IEEE Trans Med Imaging","DOI":"10.1109/TMI.2006.887364","ISSN":"0278-0062","issue":"4","journalAbbreviation":"TMI","note":"publisher-place: PISCATAWAY\npublisher: PISCATAWAY: IEEE","page":"518-529","title":"Geometrically Accurate Topology-Correction of Cortical Surfaces Using Nonseparating Loops","volume":"26","author":[{"family":"Segonne","given":"F."},{"family":"Pacheco","given":"J."},{"family":"Fischl","given":"B."}],"issued":{"date-parts":[["2007"]]}},"label":"page"}],"schema":"https://github.com/citation-style-language/schema/raw/master/csl-citation.json"} </w:instrText>
      </w:r>
      <w:r w:rsidR="00B32BD4">
        <w:fldChar w:fldCharType="separate"/>
      </w:r>
      <w:r w:rsidR="00B32BD4" w:rsidRPr="00B32BD4">
        <w:rPr>
          <w:noProof/>
        </w:rPr>
        <w:t>(Fischl et al., 2001; Segonne et al., 2007)</w:t>
      </w:r>
      <w:r w:rsidR="00B32BD4">
        <w:fldChar w:fldCharType="end"/>
      </w:r>
      <w:r w:rsidR="008A42AE" w:rsidRPr="00B32BD4">
        <w:t xml:space="preserve">. </w:t>
      </w:r>
      <w:r w:rsidR="00993997">
        <w:t>T</w:t>
      </w:r>
      <w:r w:rsidR="00BF29A7">
        <w:rPr>
          <w:rFonts w:eastAsiaTheme="majorEastAsia"/>
        </w:rPr>
        <w:t xml:space="preserve">he </w:t>
      </w:r>
      <w:r w:rsidR="008A42AE" w:rsidRPr="008A42AE">
        <w:rPr>
          <w:rFonts w:eastAsiaTheme="majorEastAsia"/>
        </w:rPr>
        <w:t xml:space="preserve">surface </w:t>
      </w:r>
      <w:r w:rsidR="00314F60">
        <w:rPr>
          <w:rFonts w:eastAsiaTheme="majorEastAsia"/>
        </w:rPr>
        <w:t xml:space="preserve">model is </w:t>
      </w:r>
      <w:r w:rsidR="00314F60" w:rsidRPr="008A42AE">
        <w:rPr>
          <w:rFonts w:eastAsiaTheme="majorEastAsia"/>
        </w:rPr>
        <w:t>optimized</w:t>
      </w:r>
      <w:r w:rsidR="008A42AE" w:rsidRPr="008A42AE">
        <w:rPr>
          <w:rFonts w:eastAsiaTheme="majorEastAsia"/>
        </w:rPr>
        <w:t xml:space="preserve"> and refin</w:t>
      </w:r>
      <w:r w:rsidR="00314F60">
        <w:rPr>
          <w:rFonts w:eastAsiaTheme="majorEastAsia"/>
        </w:rPr>
        <w:t>ed</w:t>
      </w:r>
      <w:r w:rsidR="00B32BD4">
        <w:rPr>
          <w:rFonts w:eastAsiaTheme="majorEastAsia"/>
        </w:rPr>
        <w:t xml:space="preserve"> </w:t>
      </w:r>
      <w:r w:rsidR="00B32BD4">
        <w:rPr>
          <w:rFonts w:eastAsiaTheme="majorEastAsia"/>
        </w:rPr>
        <w:fldChar w:fldCharType="begin"/>
      </w:r>
      <w:r w:rsidR="005317AF">
        <w:rPr>
          <w:rFonts w:eastAsiaTheme="majorEastAsia"/>
        </w:rPr>
        <w:instrText xml:space="preserve"> ADDIN ZOTERO_ITEM CSL_CITATION {"citationID":"HTMmNOvO","properties":{"formattedCitation":"(Dale et al., 1999; Dale &amp; Sereno, 1993; Fischl &amp; Dale, 2000)","plainCitation":"(Dale et al., 1999; Dale &amp; Sereno, 1993; Fischl &amp; Dale, 2000)","noteIndex":0},"citationItems":[{"id":4419,"uris":["http://zotero.org/users/13126831/items/9YZ9UJHT"],"itemData":{"id":4419,"type":"article-journal","abstract":"Several properties of the cerebral cortex, including its columnar and laminar organization, as well as the topographic organization of cortical areas, can only be properly understood in the context of the intrinsic two-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container-title":"Neuroimage","DOI":"10.1006/nimg.1998.0395","ISSN":"1053-8119","issue":"2","journalAbbreviation":"NEUROIMAGE","note":"publisher-place: SAN DIEGO\npublisher: SAN DIEGO: Elsevier Inc","page":"179-194","title":"Cortical Surface-Based Analysis: I. Segmentation and Surface Reconstruction","volume":"9","author":[{"family":"Dale","given":"Anders M."},{"family":"Fischl","given":"Bruce"},{"family":"Sereno","given":"Martin I."}],"issued":{"date-parts":[["1999"]]}},"label":"page"},{"id":4422,"uris":["http://zotero.org/users/13126831/items/J5TUYAMI"],"itemData":{"id":4422,"type":"article-journal","abstract":"We describe a comprehensive linear approach to the problem of imaging brain activity with high temporal as well as spatial resolution based on combining EEG and MEG data with anatomical constraints derived from MRI images. The \"inverse problem\" of estimating the distribution of dipole strengths over the cortical surface is highly underdetermined, even given closely spaced EEG and MEG recordings. We have obtained much better solutions to this problem by explicitly incorporating both local cortical orientation as well as spatial covariance of sources and sensors into our formulation. An explicit polygonal model of the cortical manifold is first constructed as follows: (1) slice data in three orthogonal planes of section (needle-shaped voxels) are combined with a linear deblurring technique to make a single high-resolution 3-D image (cubic voxels), (2) the image is recursively flood-filled to determine the topology of the gray-white matter border, and (3) the resulting continuous surface is refined by relaxing it against the original 3-D gray-scale image using a deformable template method, which is also used to computationally flatten the cortex for easier viewing. The explicit solution to an error minimization formulation of an optimal inverse linear operator (for a particular cortical manifold, sensor placement, noise and prior source covariance) gives rise to a compact expression that is practically computable for hundreds of sensors and thousands of sources. The inverse solution can then be weighted for a particular (averaged) event using the sensor covariance for that event. Model studies suggest that we may be able to localize multiple cortical sources with spatial resolution as good as PET with this technique, while retaining a much finer grained picture of activity over time.","container-title":"J Cogn Neurosci","DOI":"10.1162/jocn.1993.5.2.162","ISSN":"0898-929X","issue":"2","note":"publisher-place: One Rogers Street, Cambridge, MA 02142-1209, USA\npublisher: One Rogers Street, Cambridge, MA 02142-1209, USA: MIT Press","page":"162-176","title":"Improved Localizadon of Cortical Activity by Combining EEG and MEG with MRI Cortical Surface Reconstruction: A Linear Approach","volume":"5","author":[{"family":"Dale","given":"Anders M."},{"family":"Sereno","given":"Martin I."}],"issued":{"date-parts":[["1993"]]}},"label":"page"},{"id":4423,"uris":["http://zotero.org/users/13126831/items/BS29446M"],"itemData":{"id":4423,"type":"article-journal","abstract":"Accurate and automated methods for measuring the thickness of human cerebral cortex could provide powerful tools for diagnosing and studying a variety of neurodegenerative and psychiatric disorders. Manual methods for estimating cortical thickness from neuroimaging data are labor intensive, requiring several days of effort by a trained anatomist. Furthermore, the highly folded nature of the cortex is problematic for manual techniques, frequently resulting in measurement errors in regio</w:instrText>
      </w:r>
      <w:r w:rsidR="005317AF" w:rsidRPr="00A40DF1">
        <w:rPr>
          <w:rFonts w:eastAsiaTheme="majorEastAsia"/>
        </w:rPr>
        <w:instrText xml:space="preserve">ns in which </w:instrText>
      </w:r>
      <w:r w:rsidR="005317AF" w:rsidRPr="005317AF">
        <w:rPr>
          <w:rFonts w:eastAsiaTheme="majorEastAsia"/>
        </w:rPr>
        <w:instrText xml:space="preserve">the cortical surface is not perpendicular to any of the cardinal axes. As a consequence, it has been impractical to obtain accurate thickness estimates for the entire cortex in individual subjects, or group statistics for patient or control populations. Here, we present an automated method for accurately measuring the thickness of the cerebral cortex across the entire brain and for generating cross-subject statistics in a coordinate system based on cortical anatomy. The intersubject standard deviation of the thickness measures is shown to be less than 0.5 mm, implying the ability to detect focal atrophy in small populations or even individual subjects. The reliability and accuracy of this new method are assessed by within-subject test-retest studies, as well as by comparison of cross-subject regional thickness measures with published values.","container-title":"Proc Natl Acad Sci U S A","DOI":"10.1073/pnas.200033797","ISSN":"0027-8424","issue":"20","journalAbbreviation":"P NATL ACAD SCI USA","note":"publisher-place: WASHINGTON\npublisher: WASHINGTON: National Academy of Sciences of the United States of America","page":"11050-11055","title":"Measuring the Thickness of the Human Cerebral Cortex from Magnetic Resonance Images","volume":"97","author":[{"family":"Fischl","given":"Bruce"},{"family":"Dale","given":"Anders M."}],"issued":{"date-parts":[["2000"]]}},"label":"page"}],"schema":"https://github.com/citation-style-language/schema/raw/master/csl-citation.json"} </w:instrText>
      </w:r>
      <w:r w:rsidR="00B32BD4">
        <w:rPr>
          <w:rFonts w:eastAsiaTheme="majorEastAsia"/>
        </w:rPr>
        <w:fldChar w:fldCharType="separate"/>
      </w:r>
      <w:r w:rsidR="005317AF" w:rsidRPr="005317AF">
        <w:rPr>
          <w:rFonts w:eastAsiaTheme="majorEastAsia"/>
          <w:noProof/>
        </w:rPr>
        <w:t>(Dale et al., 1999; Dale &amp; Sereno, 1993; Fischl &amp; Dale, 2000)</w:t>
      </w:r>
      <w:r w:rsidR="00B32BD4">
        <w:rPr>
          <w:rFonts w:eastAsiaTheme="majorEastAsia"/>
        </w:rPr>
        <w:fldChar w:fldCharType="end"/>
      </w:r>
      <w:r w:rsidR="008A42AE" w:rsidRPr="005317AF">
        <w:t xml:space="preserve">. </w:t>
      </w:r>
      <w:r w:rsidR="00314F60">
        <w:t>Lastly</w:t>
      </w:r>
      <w:r w:rsidR="008A42AE" w:rsidRPr="008A42AE">
        <w:t>, the reconstructed brain surface undergoes</w:t>
      </w:r>
      <w:r w:rsidR="008A42AE" w:rsidRPr="008A42AE">
        <w:rPr>
          <w:rFonts w:eastAsiaTheme="majorEastAsia"/>
        </w:rPr>
        <w:t> nonlinear registration to a spherical atlas</w:t>
      </w:r>
      <w:r w:rsidR="008A42AE" w:rsidRPr="008A42AE">
        <w:t>, aligning it with a standardized spherical model to facilitate consistent comparisons across different subjects</w:t>
      </w:r>
      <w:r w:rsidR="005317AF">
        <w:t xml:space="preserve"> </w:t>
      </w:r>
      <w:r w:rsidR="008A42AE" w:rsidRPr="008A42AE">
        <w:t xml:space="preserve"> </w:t>
      </w:r>
      <w:r w:rsidR="005317AF">
        <w:fldChar w:fldCharType="begin"/>
      </w:r>
      <w:r w:rsidR="005317AF">
        <w:instrText xml:space="preserve"> ADDIN ZOTERO_ITEM CSL_CITATION {"citationID":"UjMW74HF","properties":{"formattedCitation":"(Fischl et al., 1999)","plainCitation":"(Fischl et al., 1999)","noteIndex":0},"citationItems":[{"id":4424,"uris":["http://zotero.org/users/13126831/items/NPGKDA65"],"itemData":{"id":4424,"type":"article-journal","abstract":"The neurons of the human cerebral cortex are arranged in a highly folded sheet, with the majority of the cortical surface area buried in folds. Cortical maps are typically arranged with a topography oriented parallel to the cortical surface. Despite this unambiguous sheetlike geometry, the most commonly used coordinate systems for localizing cortical features are based on 3‐D stereotaxic coordinates rather than on position relative to the 2‐D cortical sheet. In order to address the need for a more natural surface‐based coordinate system for the cortex, we have developed a means for generating an average folding pattern across a large number of individual subjects as a function on the unit sphere and of nonrigidly aligning each individual with the average. This establishes a spherical surface‐based coordinate system that is adapted to the folding pattern of each individual subject, allowing for much higher localization accuracy of structural and functional features of the human brain. Hum. Brain Mapping 8:272–284, 1999. © 1999 Wiley‐Liss, Inc.","container-title":"Hum. Brain Mapp","ISSN":"1065-9471","issue":"4","journalAbbreviation":"HUM BRAIN MAPP","note":"publisher-place: New York\npublisher: New York: John Wiley &amp; Sons, Inc","page":"272-284","title":"High-resolution intersubject averaging and a coordinate system for the cortical surface","volume":"8","author":[{"family":"Fischl","given":"Bruce"},{"family":"Sereno","given":"Martin I."},{"family":"Tootell","given":"Roger B.H."},{"family":"Dale","given":"Anders M."}],"issued":{"date-parts":[["1999"]]}}}],"schema":"https://github.com/citation-style-language/schema/raw/master/csl-citation.json"} </w:instrText>
      </w:r>
      <w:r w:rsidR="005317AF">
        <w:fldChar w:fldCharType="separate"/>
      </w:r>
      <w:r w:rsidR="005317AF">
        <w:rPr>
          <w:noProof/>
        </w:rPr>
        <w:t>(Fischl et al., 1999)</w:t>
      </w:r>
      <w:r w:rsidR="005317AF">
        <w:fldChar w:fldCharType="end"/>
      </w:r>
      <w:r w:rsidR="005317AF">
        <w:t>.</w:t>
      </w:r>
      <w:r w:rsidR="008A42AE" w:rsidRPr="008A42AE">
        <w:t xml:space="preserve"> </w:t>
      </w:r>
    </w:p>
    <w:p w14:paraId="36755FF7" w14:textId="1885EFEA" w:rsidR="00314F60" w:rsidRDefault="00314F60" w:rsidP="00C8375F">
      <w:pPr>
        <w:pStyle w:val="Style4"/>
      </w:pPr>
      <w:bookmarkStart w:id="47" w:name="_Toc196220351"/>
      <w:r>
        <w:t xml:space="preserve">Regions of </w:t>
      </w:r>
      <w:r w:rsidR="00334FF0">
        <w:t>Interest</w:t>
      </w:r>
      <w:bookmarkEnd w:id="47"/>
    </w:p>
    <w:p w14:paraId="341B7FDE" w14:textId="46D09F79" w:rsidR="00AF01CA" w:rsidRDefault="0041038D" w:rsidP="00547996">
      <w:pPr>
        <w:rPr>
          <w:noProof/>
          <w14:ligatures w14:val="standardContextual"/>
        </w:rPr>
      </w:pPr>
      <w:r w:rsidRPr="00BB2216">
        <w:t>After completing cortical reconstruction,</w:t>
      </w:r>
      <w:r>
        <w:t xml:space="preserve"> </w:t>
      </w:r>
      <w:r w:rsidRPr="00BB2216">
        <w:t>specific brain regions</w:t>
      </w:r>
      <w:r>
        <w:t xml:space="preserve"> are </w:t>
      </w:r>
      <w:r w:rsidRPr="00BB2216">
        <w:t>label</w:t>
      </w:r>
      <w:r>
        <w:t xml:space="preserve">led by two atlases. Cortical areas </w:t>
      </w:r>
      <w:r w:rsidR="0026398E">
        <w:t>are</w:t>
      </w:r>
      <w:r w:rsidR="00314F60" w:rsidRPr="00153638">
        <w:t xml:space="preserve"> </w:t>
      </w:r>
      <w:r>
        <w:t>labeled</w:t>
      </w:r>
      <w:r w:rsidR="00314F60" w:rsidRPr="00153638">
        <w:t xml:space="preserve"> using the</w:t>
      </w:r>
      <w:r w:rsidR="00314F60" w:rsidRPr="00153638">
        <w:rPr>
          <w:rFonts w:eastAsiaTheme="majorEastAsia"/>
        </w:rPr>
        <w:t> </w:t>
      </w:r>
      <w:proofErr w:type="spellStart"/>
      <w:r w:rsidR="00314F60" w:rsidRPr="00153638">
        <w:rPr>
          <w:rFonts w:eastAsiaTheme="majorEastAsia"/>
        </w:rPr>
        <w:t>Destrieux</w:t>
      </w:r>
      <w:proofErr w:type="spellEnd"/>
      <w:r w:rsidR="00314F60" w:rsidRPr="00153638">
        <w:rPr>
          <w:rFonts w:eastAsiaTheme="majorEastAsia"/>
        </w:rPr>
        <w:t xml:space="preserve"> atlas-based classification</w:t>
      </w:r>
      <w:r w:rsidR="00314F60">
        <w:rPr>
          <w:rFonts w:eastAsiaTheme="majorEastAsia"/>
        </w:rPr>
        <w:t xml:space="preserve"> </w:t>
      </w:r>
      <w:r w:rsidR="00314F60">
        <w:rPr>
          <w:rFonts w:eastAsiaTheme="majorEastAsia"/>
        </w:rPr>
        <w:fldChar w:fldCharType="begin"/>
      </w:r>
      <w:r w:rsidR="00314F60">
        <w:rPr>
          <w:rFonts w:eastAsiaTheme="majorEastAsia"/>
        </w:rPr>
        <w:instrText xml:space="preserve"> ADDIN ZOTERO_ITEM CSL_CITATION {"citationID":"zsAr65bJ","properties":{"formattedCitation":"(Destrieux et al., 2010)","plainCitation":"(Destrieux et al., 2010)","noteIndex":0},"citationItems":[{"id":3641,"uris":["http://zotero.org/users/13126831/items/4ME9PKNX"],"itemData":{"id":36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schema":"https://github.com/citation-style-language/schema/raw/master/csl-citation.json"} </w:instrText>
      </w:r>
      <w:r w:rsidR="00314F60">
        <w:rPr>
          <w:rFonts w:eastAsiaTheme="majorEastAsia"/>
        </w:rPr>
        <w:fldChar w:fldCharType="separate"/>
      </w:r>
      <w:r w:rsidR="00314F60">
        <w:rPr>
          <w:rFonts w:eastAsiaTheme="majorEastAsia"/>
          <w:noProof/>
        </w:rPr>
        <w:t>(Destrieux et al., 2010)</w:t>
      </w:r>
      <w:r w:rsidR="00314F60">
        <w:rPr>
          <w:rFonts w:eastAsiaTheme="majorEastAsia"/>
        </w:rPr>
        <w:fldChar w:fldCharType="end"/>
      </w:r>
      <w:r w:rsidR="00314F60" w:rsidRPr="00153638">
        <w:t xml:space="preserve">. </w:t>
      </w:r>
      <w:r w:rsidR="0026398E">
        <w:t>I</w:t>
      </w:r>
      <w:r w:rsidR="0026398E" w:rsidRPr="0021536D">
        <w:t xml:space="preserve">t </w:t>
      </w:r>
      <w:r w:rsidR="0026398E" w:rsidRPr="0021536D">
        <w:lastRenderedPageBreak/>
        <w:t>is widely used in</w:t>
      </w:r>
      <w:r w:rsidR="0026398E" w:rsidRPr="0021536D">
        <w:rPr>
          <w:rFonts w:eastAsiaTheme="majorEastAsia"/>
        </w:rPr>
        <w:t> structural MRI studies </w:t>
      </w:r>
      <w:r w:rsidR="0026398E" w:rsidRPr="0021536D">
        <w:t>to analyze</w:t>
      </w:r>
      <w:r w:rsidR="0026398E" w:rsidRPr="0021536D">
        <w:rPr>
          <w:rFonts w:eastAsiaTheme="majorEastAsia"/>
        </w:rPr>
        <w:t> cortical volume</w:t>
      </w:r>
      <w:r w:rsidR="0026398E" w:rsidRPr="0021536D">
        <w:t xml:space="preserve"> in neurodevelopmental research</w:t>
      </w:r>
      <w:r w:rsidR="0026398E">
        <w:t xml:space="preserve"> </w:t>
      </w:r>
      <w:r w:rsidR="0026398E">
        <w:rPr>
          <w:color w:val="00B0F0"/>
        </w:rPr>
        <w:t>ref</w:t>
      </w:r>
      <w:r w:rsidR="0026398E" w:rsidRPr="0021536D">
        <w:t>.</w:t>
      </w:r>
      <w:r w:rsidR="0026398E">
        <w:t xml:space="preserve"> </w:t>
      </w:r>
      <w:r w:rsidR="00314F60">
        <w:t>This atlas</w:t>
      </w:r>
      <w:r w:rsidR="00314F60" w:rsidRPr="0021536D">
        <w:t xml:space="preserve"> uses a</w:t>
      </w:r>
      <w:r w:rsidR="00314F60" w:rsidRPr="0021536D">
        <w:rPr>
          <w:rFonts w:eastAsiaTheme="majorEastAsia"/>
        </w:rPr>
        <w:t> </w:t>
      </w:r>
      <w:proofErr w:type="spellStart"/>
      <w:r w:rsidR="00314F60" w:rsidRPr="0021536D">
        <w:rPr>
          <w:rFonts w:eastAsiaTheme="majorEastAsia"/>
        </w:rPr>
        <w:t>sulco-gyral</w:t>
      </w:r>
      <w:proofErr w:type="spellEnd"/>
      <w:r w:rsidR="00314F60" w:rsidRPr="0021536D">
        <w:rPr>
          <w:rFonts w:eastAsiaTheme="majorEastAsia"/>
        </w:rPr>
        <w:t xml:space="preserve"> classification</w:t>
      </w:r>
      <w:r w:rsidR="00314F60" w:rsidRPr="0021536D">
        <w:t>, distinguishing between exposed</w:t>
      </w:r>
      <w:r w:rsidR="00314F60" w:rsidRPr="0021536D">
        <w:rPr>
          <w:rFonts w:eastAsiaTheme="majorEastAsia"/>
        </w:rPr>
        <w:t> gyri </w:t>
      </w:r>
      <w:r w:rsidR="00314F60" w:rsidRPr="0021536D">
        <w:t>and buried</w:t>
      </w:r>
      <w:r w:rsidR="00314F60" w:rsidRPr="0021536D">
        <w:rPr>
          <w:rFonts w:eastAsiaTheme="majorEastAsia"/>
        </w:rPr>
        <w:t> sulci </w:t>
      </w:r>
      <w:r w:rsidR="00314F60" w:rsidRPr="0021536D">
        <w:t>based on</w:t>
      </w:r>
      <w:r w:rsidR="00314F60" w:rsidRPr="0021536D">
        <w:rPr>
          <w:rFonts w:eastAsiaTheme="majorEastAsia"/>
        </w:rPr>
        <w:t> mean curvature and convexity</w:t>
      </w:r>
      <w:r w:rsidR="00314F60">
        <w:t xml:space="preserve">, thus </w:t>
      </w:r>
      <w:r w:rsidR="00314F60" w:rsidRPr="0021536D">
        <w:t>provid</w:t>
      </w:r>
      <w:r w:rsidR="00314F60">
        <w:t xml:space="preserve">ing </w:t>
      </w:r>
      <w:r w:rsidR="00314F60" w:rsidRPr="0021536D">
        <w:rPr>
          <w:rFonts w:eastAsiaTheme="majorEastAsia"/>
        </w:rPr>
        <w:t>74 bilateral regions (148 total)</w:t>
      </w:r>
      <w:r w:rsidR="00314F60" w:rsidRPr="0021536D">
        <w:t xml:space="preserve">. </w:t>
      </w:r>
      <w:r w:rsidR="00314F60">
        <w:t xml:space="preserve">Subcortical </w:t>
      </w:r>
      <w:r w:rsidR="00314F60" w:rsidRPr="00FB19A6">
        <w:t xml:space="preserve">structures were analyzed using the Automated Segmentation of the Subcortical Structures (ASEG) provided by </w:t>
      </w:r>
      <w:proofErr w:type="spellStart"/>
      <w:r w:rsidR="00314F60" w:rsidRPr="00FB19A6">
        <w:t>FreeSurfer</w:t>
      </w:r>
      <w:proofErr w:type="spellEnd"/>
      <w:r w:rsidR="005317AF">
        <w:t xml:space="preserve"> </w:t>
      </w:r>
      <w:r w:rsidR="005317AF">
        <w:fldChar w:fldCharType="begin"/>
      </w:r>
      <w:r w:rsidR="005317AF">
        <w:instrText xml:space="preserve"> ADDIN ZOTERO_ITEM CSL_CITATION {"citationID":"1JLCn448","properties":{"formattedCitation":"(Fischl et al., 2002)","plainCitation":"(Fischl et al., 2002)","noteIndex":0},"citationItems":[{"id":4282,"uris":["http://zotero.org/users/13126831/items/VXCSW5UX"],"itemData":{"id":4282,"type":"article-journal","abstract":"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container-title":"Neuron","DOI":"10.1016/s0896-6273(02)00569-x","ISSN":"0896-6273","issue":"3","journalAbbreviation":"Neuron","language":"eng","note":"PMID: 11832223","page":"341-355","source":"PubMed","title":"Whole brain segmentation: automated labeling of neuroanatomical structures in the human brain","title-short":"Whole brain segmentation","volume":"33","author":[{"family":"Fischl","given":"Bruce"},{"family":"Salat","given":"David H."},{"family":"Busa","given":"Evelina"},{"family":"Albert","given":"Marilyn"},{"family":"Dieterich","given":"Megan"},{"family":"Haselgrove","given":"Christian"},{"family":"Kouwe","given":"Andre","non-dropping-particle":"van der"},{"family":"Killiany","given":"Ron"},{"family":"Kennedy","given":"David"},{"family":"Klaveness","given":"Shuna"},{"family":"Montillo","given":"Albert"},{"family":"Makris","given":"Nikos"},{"family":"Rosen","given":"Bruce"},{"family":"Dale","given":"Anders M."}],"issued":{"date-parts":[["2002",1,31]]}}}],"schema":"https://github.com/citation-style-language/schema/raw/master/csl-citation.json"} </w:instrText>
      </w:r>
      <w:r w:rsidR="005317AF">
        <w:fldChar w:fldCharType="separate"/>
      </w:r>
      <w:r w:rsidR="005317AF">
        <w:rPr>
          <w:noProof/>
        </w:rPr>
        <w:t>(Fischl et al., 2002)</w:t>
      </w:r>
      <w:r w:rsidR="005317AF">
        <w:fldChar w:fldCharType="end"/>
      </w:r>
      <w:r w:rsidR="005317AF">
        <w:t xml:space="preserve">. </w:t>
      </w:r>
      <w:r w:rsidR="00314F60" w:rsidRPr="00FB19A6">
        <w:t xml:space="preserve">This atlas allows the segmentation </w:t>
      </w:r>
      <w:r w:rsidR="00314F60" w:rsidRPr="000B43A9">
        <w:t>and volume measurement of subcortical areas and other intracranial structures</w:t>
      </w:r>
      <w:r w:rsidR="00C8375F" w:rsidRPr="000B43A9">
        <w:t>, providing 46 regions in total</w:t>
      </w:r>
      <w:r w:rsidR="00314F60" w:rsidRPr="000B43A9">
        <w:t xml:space="preserve">. </w:t>
      </w:r>
      <w:r w:rsidR="00BF29A7" w:rsidRPr="000B43A9">
        <w:t xml:space="preserve">Combining these atlases facilitates a comprehensive analysis of cortical and subcortical regions. </w:t>
      </w:r>
      <w:r w:rsidR="000B43A9" w:rsidRPr="000B43A9">
        <w:t>Once both cortical and subcortical structures are labeled, a total of 194 parcellated brain volumes are generated per individual. These data are provided by the ABCD Study in tabulated format and made accessible for downstream analyses by independent researchers.</w:t>
      </w:r>
    </w:p>
    <w:p w14:paraId="6FE21ED3" w14:textId="77777777" w:rsidR="00B70F5A" w:rsidRDefault="00B70F5A" w:rsidP="00B70F5A">
      <w:pPr>
        <w:rPr>
          <w:i/>
          <w:iCs/>
        </w:rPr>
      </w:pPr>
      <w:r w:rsidRPr="006563C5">
        <w:rPr>
          <w:i/>
          <w:iCs/>
          <w:noProof/>
        </w:rPr>
        <w:drawing>
          <wp:anchor distT="0" distB="0" distL="114300" distR="114300" simplePos="0" relativeHeight="251687936" behindDoc="0" locked="0" layoutInCell="1" allowOverlap="1" wp14:anchorId="206BE31F" wp14:editId="442F2A32">
            <wp:simplePos x="0" y="0"/>
            <wp:positionH relativeFrom="column">
              <wp:posOffset>428115</wp:posOffset>
            </wp:positionH>
            <wp:positionV relativeFrom="paragraph">
              <wp:posOffset>463020</wp:posOffset>
            </wp:positionV>
            <wp:extent cx="4817772" cy="4583575"/>
            <wp:effectExtent l="0" t="0" r="0" b="0"/>
            <wp:wrapTopAndBottom/>
            <wp:docPr id="65934688"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934688" name="Picture 1" descr="A screenshot of a computer screen&#10;&#10;AI-generated content may be incorrect."/>
                    <pic:cNvPicPr/>
                  </pic:nvPicPr>
                  <pic:blipFill>
                    <a:blip r:embed="rId14">
                      <a:extLst>
                        <a:ext uri="{28A0092B-C50C-407E-A947-70E740481C1C}">
                          <a14:useLocalDpi xmlns:a14="http://schemas.microsoft.com/office/drawing/2010/main" val="0"/>
                        </a:ext>
                      </a:extLst>
                    </a:blip>
                    <a:stretch>
                      <a:fillRect/>
                    </a:stretch>
                  </pic:blipFill>
                  <pic:spPr>
                    <a:xfrm>
                      <a:off x="0" y="0"/>
                      <a:ext cx="4817772" cy="4583575"/>
                    </a:xfrm>
                    <a:prstGeom prst="rect">
                      <a:avLst/>
                    </a:prstGeom>
                  </pic:spPr>
                </pic:pic>
              </a:graphicData>
            </a:graphic>
            <wp14:sizeRelH relativeFrom="page">
              <wp14:pctWidth>0</wp14:pctWidth>
            </wp14:sizeRelH>
            <wp14:sizeRelV relativeFrom="page">
              <wp14:pctHeight>0</wp14:pctHeight>
            </wp14:sizeRelV>
          </wp:anchor>
        </w:drawing>
      </w:r>
      <w:r w:rsidRPr="006563C5">
        <w:rPr>
          <w:i/>
          <w:iCs/>
        </w:rPr>
        <w:t>Figure</w:t>
      </w:r>
      <w:r w:rsidRPr="00B70F5A">
        <w:rPr>
          <w:i/>
          <w:iCs/>
        </w:rPr>
        <w:t xml:space="preserve"> A. </w:t>
      </w:r>
      <w:r w:rsidRPr="00B70F5A">
        <w:rPr>
          <w:rFonts w:eastAsiaTheme="majorEastAsia"/>
          <w:i/>
          <w:iCs/>
        </w:rPr>
        <w:t xml:space="preserve">Parcellation of cortical and subcortical brain structures using the </w:t>
      </w:r>
      <w:proofErr w:type="spellStart"/>
      <w:r w:rsidRPr="00B70F5A">
        <w:rPr>
          <w:rFonts w:eastAsiaTheme="majorEastAsia"/>
          <w:i/>
          <w:iCs/>
        </w:rPr>
        <w:t>Destrieux</w:t>
      </w:r>
      <w:proofErr w:type="spellEnd"/>
      <w:r w:rsidRPr="00B70F5A">
        <w:rPr>
          <w:rFonts w:eastAsiaTheme="majorEastAsia"/>
          <w:i/>
          <w:iCs/>
        </w:rPr>
        <w:t xml:space="preserve"> and ASEG atlases.</w:t>
      </w:r>
    </w:p>
    <w:p w14:paraId="367F9A67" w14:textId="5C13FEE3" w:rsidR="00FA7ADD" w:rsidRPr="00B70F5A" w:rsidRDefault="00B70F5A" w:rsidP="00B70F5A">
      <w:pPr>
        <w:rPr>
          <w:i/>
          <w:iCs/>
        </w:rPr>
      </w:pPr>
      <w:r>
        <w:rPr>
          <w:i/>
          <w:iCs/>
        </w:rPr>
        <w:lastRenderedPageBreak/>
        <w:t xml:space="preserve">Note: </w:t>
      </w:r>
      <w:r w:rsidR="000B43A9" w:rsidRPr="000B43A9">
        <w:rPr>
          <w:rFonts w:eastAsiaTheme="majorEastAsia"/>
          <w:i/>
          <w:iCs/>
        </w:rPr>
        <w:t>Visualization of tabulated cortical and subcortical regions was produced using the </w:t>
      </w:r>
      <w:proofErr w:type="spellStart"/>
      <w:r w:rsidR="000B43A9" w:rsidRPr="000B43A9">
        <w:rPr>
          <w:rFonts w:eastAsiaTheme="majorEastAsia"/>
          <w:i/>
          <w:iCs/>
        </w:rPr>
        <w:t>ggseg</w:t>
      </w:r>
      <w:proofErr w:type="spellEnd"/>
      <w:r w:rsidR="000B43A9" w:rsidRPr="000B43A9">
        <w:rPr>
          <w:rFonts w:eastAsiaTheme="majorEastAsia"/>
          <w:i/>
          <w:iCs/>
        </w:rPr>
        <w:t> </w:t>
      </w:r>
      <w:r w:rsidR="006563C5" w:rsidRPr="006563C5">
        <w:rPr>
          <w:rFonts w:eastAsiaTheme="majorEastAsia"/>
          <w:i/>
          <w:iCs/>
        </w:rPr>
        <w:t>packages</w:t>
      </w:r>
      <w:r w:rsidR="000B43A9" w:rsidRPr="006563C5">
        <w:rPr>
          <w:rFonts w:eastAsiaTheme="majorEastAsia"/>
          <w:i/>
          <w:iCs/>
        </w:rPr>
        <w:t xml:space="preserve"> in R</w:t>
      </w:r>
      <w:r w:rsidR="006563C5" w:rsidRPr="006563C5">
        <w:rPr>
          <w:rFonts w:eastAsiaTheme="majorEastAsia"/>
          <w:i/>
          <w:iCs/>
        </w:rPr>
        <w:t xml:space="preserve"> </w:t>
      </w:r>
      <w:r w:rsidR="006563C5" w:rsidRPr="006563C5">
        <w:rPr>
          <w:rFonts w:eastAsiaTheme="majorEastAsia"/>
          <w:i/>
          <w:iCs/>
        </w:rPr>
        <w:fldChar w:fldCharType="begin"/>
      </w:r>
      <w:r w:rsidR="006563C5" w:rsidRPr="006563C5">
        <w:rPr>
          <w:rFonts w:eastAsiaTheme="majorEastAsia"/>
          <w:i/>
          <w:iCs/>
        </w:rPr>
        <w:instrText xml:space="preserve"> ADDIN ZOTERO_ITEM CSL_CITATION {"citationID":"C2JUbvJ0","properties":{"formattedCitation":"(Mowinckel &amp; Vidal-Pi\\uc0\\u241{}eiro, 2020)","plainCitation":"(Mowinckel &amp; Vidal-Piñeiro, 2020)","noteIndex":0},"citationItems":[{"id":4512,"uris":["http://zotero.org/users/13126831/items/6P8846TL"],"itemData":{"id":4512,"type":"article-journal","container-title":"Advances in Methods and Practices in Psychological Science","ISSN":"2515-2459","issue":"4","journalAbbreviation":"Advances in Methods and Practices in Psychological Science","note":"publisher: SAGE Publications Sage CA: Los Angeles, CA","page":"466-483","title":"Visualization of brain statistics with R packages ggseg and ggseg3d","volume":"3","author":[{"family":"Mowinckel","given":"Athanasia M"},{"family":"Vidal-Piñeiro","given":"Didac"}],"issued":{"date-parts":[["2020"]]}}}],"schema":"https://github.com/citation-style-language/schema/raw/master/csl-citation.json"} </w:instrText>
      </w:r>
      <w:r w:rsidR="006563C5" w:rsidRPr="006563C5">
        <w:rPr>
          <w:rFonts w:eastAsiaTheme="majorEastAsia"/>
          <w:i/>
          <w:iCs/>
        </w:rPr>
        <w:fldChar w:fldCharType="separate"/>
      </w:r>
      <w:r w:rsidR="006563C5" w:rsidRPr="006563C5">
        <w:rPr>
          <w:i/>
          <w:iCs/>
        </w:rPr>
        <w:t>(Mowinckel &amp; Vidal-Piñeiro, 2020)</w:t>
      </w:r>
      <w:r w:rsidR="006563C5" w:rsidRPr="006563C5">
        <w:rPr>
          <w:rFonts w:eastAsiaTheme="majorEastAsia"/>
          <w:i/>
          <w:iCs/>
        </w:rPr>
        <w:fldChar w:fldCharType="end"/>
      </w:r>
      <w:r w:rsidR="000B43A9" w:rsidRPr="006563C5">
        <w:rPr>
          <w:rFonts w:eastAsiaTheme="majorEastAsia"/>
          <w:i/>
          <w:iCs/>
        </w:rPr>
        <w:t xml:space="preserve">. </w:t>
      </w:r>
      <w:r w:rsidRPr="006563C5">
        <w:rPr>
          <w:i/>
          <w:iCs/>
        </w:rPr>
        <w:t>Cortical surfaces</w:t>
      </w:r>
      <w:r w:rsidRPr="00B70F5A">
        <w:rPr>
          <w:i/>
          <w:iCs/>
        </w:rPr>
        <w:t xml:space="preserve"> (top two rows) are segmented using the </w:t>
      </w:r>
      <w:proofErr w:type="spellStart"/>
      <w:r w:rsidRPr="00B70F5A">
        <w:rPr>
          <w:i/>
          <w:iCs/>
        </w:rPr>
        <w:t>Destrieux</w:t>
      </w:r>
      <w:proofErr w:type="spellEnd"/>
      <w:r w:rsidRPr="00B70F5A">
        <w:rPr>
          <w:i/>
          <w:iCs/>
        </w:rPr>
        <w:t xml:space="preserve"> atlas, which identifies 148 sulcal and </w:t>
      </w:r>
      <w:proofErr w:type="spellStart"/>
      <w:r w:rsidRPr="00B70F5A">
        <w:rPr>
          <w:i/>
          <w:iCs/>
        </w:rPr>
        <w:t>gyral</w:t>
      </w:r>
      <w:proofErr w:type="spellEnd"/>
      <w:r w:rsidRPr="00B70F5A">
        <w:rPr>
          <w:i/>
          <w:iCs/>
        </w:rPr>
        <w:t xml:space="preserve"> regions based on curvature and convexity features. The first row illustrates the right hemisphere in lateral and medial views, while the second row presents the corresponding views of the left hemisphere. Subcortical structures (bottom row) are segmented using </w:t>
      </w:r>
      <w:proofErr w:type="spellStart"/>
      <w:r w:rsidRPr="00B70F5A">
        <w:rPr>
          <w:i/>
          <w:iCs/>
        </w:rPr>
        <w:t>FreeSurfer’s</w:t>
      </w:r>
      <w:proofErr w:type="spellEnd"/>
      <w:r w:rsidRPr="00B70F5A">
        <w:rPr>
          <w:i/>
          <w:iCs/>
        </w:rPr>
        <w:t xml:space="preserve"> Automated Segmentation of Subcortical Structures (ASEG) atlas, displayed in sagittal (left) and coronal (right) views.</w:t>
      </w:r>
      <w:r>
        <w:rPr>
          <w:rStyle w:val="apple-converted-space"/>
          <w:rFonts w:ascii="-webkit-standard" w:eastAsiaTheme="majorEastAsia" w:hAnsi="-webkit-standard"/>
          <w:color w:val="000000"/>
          <w:sz w:val="27"/>
          <w:szCs w:val="27"/>
        </w:rPr>
        <w:t> </w:t>
      </w:r>
    </w:p>
    <w:p w14:paraId="25F7C4D8" w14:textId="795C4C7E" w:rsidR="00BD4005" w:rsidRPr="00BD4005" w:rsidRDefault="009520BB" w:rsidP="00400DB2">
      <w:pPr>
        <w:pStyle w:val="Style3"/>
      </w:pPr>
      <w:bookmarkStart w:id="48" w:name="_Toc194515207"/>
      <w:bookmarkStart w:id="49" w:name="_Toc196220352"/>
      <w:r>
        <w:t>Demographics and categorical diagnosis</w:t>
      </w:r>
      <w:bookmarkEnd w:id="48"/>
      <w:bookmarkEnd w:id="49"/>
    </w:p>
    <w:p w14:paraId="6B2B66F1" w14:textId="032B690F" w:rsidR="001B383E" w:rsidRPr="001B383E" w:rsidRDefault="001B383E" w:rsidP="001B383E">
      <w:r w:rsidRPr="001B383E">
        <w:t>To assess psychiatric symptoms and derive DSM-5-consistent diagnoses, this study utilized the</w:t>
      </w:r>
      <w:r w:rsidRPr="001B383E">
        <w:rPr>
          <w:rFonts w:eastAsiaTheme="majorEastAsia"/>
        </w:rPr>
        <w:t> Kiddie Schedule for Affective Disorders and Schizophrenia - Computerized Version (KSADS-COMP)</w:t>
      </w:r>
      <w:r w:rsidRPr="001B383E">
        <w:t>, as implemented in the</w:t>
      </w:r>
      <w:r w:rsidRPr="001B383E">
        <w:rPr>
          <w:rFonts w:eastAsiaTheme="majorEastAsia"/>
        </w:rPr>
        <w:t> </w:t>
      </w:r>
      <w:r>
        <w:rPr>
          <w:rFonts w:eastAsiaTheme="majorEastAsia"/>
        </w:rPr>
        <w:t>ABCD</w:t>
      </w:r>
      <w:r w:rsidRPr="001B383E">
        <w:rPr>
          <w:rFonts w:eastAsiaTheme="majorEastAsia"/>
        </w:rPr>
        <w:t xml:space="preserve"> Study</w:t>
      </w:r>
      <w:r w:rsidRPr="001B383E">
        <w:t>. The KSADS-COMP is a self-administered, computerized diagnostic tool adapted from the gold-standard</w:t>
      </w:r>
      <w:r w:rsidRPr="001B383E">
        <w:rPr>
          <w:rFonts w:eastAsiaTheme="majorEastAsia"/>
        </w:rPr>
        <w:t> KSADS-PL </w:t>
      </w:r>
      <w:r w:rsidRPr="001B383E">
        <w:t>(Present and Lifetime Version)</w:t>
      </w:r>
      <w:r>
        <w:t xml:space="preserve"> </w:t>
      </w:r>
      <w:r w:rsidRPr="001B383E">
        <w:t>and developed to align with</w:t>
      </w:r>
      <w:r w:rsidRPr="001B383E">
        <w:rPr>
          <w:rFonts w:eastAsiaTheme="majorEastAsia"/>
        </w:rPr>
        <w:t> DSM-5 diagnostic criteria </w:t>
      </w:r>
      <w:r w:rsidR="0078131D">
        <w:fldChar w:fldCharType="begin"/>
      </w:r>
      <w:r w:rsidR="00A40DF1">
        <w:instrText xml:space="preserve"> ADDIN ZOTERO_ITEM CSL_CITATION {"citationID":"31WqC3I7","properties":{"formattedCitation":"(J. Kaufman et al., 1997; {\\i{}KSADS-COMP}, n.d.)","plainCitation":"(J. Kaufman et al., 1997; KSADS-COMP, n.d.)","noteIndex":0},"citationItems":[{"id":2946,"uris":["http://zotero.org/users/13126831/items/E3PMN68G","http://zotero.org/users/13126831/items/77MD7K5I"],"itemData":{"id":2946,"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label":"page"},{"id":4483,"uris":["http://zotero.org/users/13126831/items/49LMMY5Z"],"itemData":{"id":4483,"type":"webpage","title":"KSADS-COMP","URL":"https://www.ksadslogin.net/ksads-comp/","accessed":{"date-parts":[["2025",4,20]]}},"label":"page"}],"schema":"https://github.com/citation-style-language/schema/raw/master/csl-citation.json"} </w:instrText>
      </w:r>
      <w:r w:rsidR="0078131D">
        <w:fldChar w:fldCharType="separate"/>
      </w:r>
      <w:r w:rsidR="0078131D" w:rsidRPr="0078131D">
        <w:t xml:space="preserve">(J. Kaufman et al., 1997; </w:t>
      </w:r>
      <w:r w:rsidR="0078131D" w:rsidRPr="0078131D">
        <w:rPr>
          <w:i/>
          <w:iCs/>
        </w:rPr>
        <w:t>KSADS-COMP</w:t>
      </w:r>
      <w:r w:rsidR="0078131D" w:rsidRPr="0078131D">
        <w:t>, n.d.)</w:t>
      </w:r>
      <w:r w:rsidR="0078131D">
        <w:fldChar w:fldCharType="end"/>
      </w:r>
      <w:r w:rsidR="0078131D">
        <w:t xml:space="preserve">. </w:t>
      </w:r>
      <w:r w:rsidRPr="001B383E">
        <w:t xml:space="preserve">In </w:t>
      </w:r>
      <w:r w:rsidRPr="0078131D">
        <w:t>ABCD, both caregivers and youth complete the KSADS-COMP independently on a tablet or computer.</w:t>
      </w:r>
      <w:r w:rsidR="0078131D" w:rsidRPr="0078131D">
        <w:t xml:space="preserve"> For the present analysis, we used</w:t>
      </w:r>
      <w:r w:rsidR="0078131D" w:rsidRPr="0078131D">
        <w:rPr>
          <w:rFonts w:eastAsiaTheme="majorEastAsia"/>
        </w:rPr>
        <w:t> KSADS-COMP diagnostic data from the Year 2 follow-up visit</w:t>
      </w:r>
      <w:r w:rsidR="0078131D" w:rsidRPr="0078131D">
        <w:t>, which was selected due to its</w:t>
      </w:r>
      <w:r w:rsidR="0078131D" w:rsidRPr="0078131D">
        <w:rPr>
          <w:rFonts w:eastAsiaTheme="majorEastAsia"/>
        </w:rPr>
        <w:t> large sample size </w:t>
      </w:r>
      <w:r w:rsidR="0078131D" w:rsidRPr="0078131D">
        <w:t>and</w:t>
      </w:r>
      <w:r w:rsidR="0078131D" w:rsidRPr="0078131D">
        <w:rPr>
          <w:rFonts w:eastAsiaTheme="majorEastAsia"/>
        </w:rPr>
        <w:t xml:space="preserve"> concurrent </w:t>
      </w:r>
      <w:r w:rsidR="0078131D">
        <w:rPr>
          <w:rFonts w:eastAsiaTheme="majorEastAsia"/>
        </w:rPr>
        <w:t>s</w:t>
      </w:r>
      <w:r w:rsidR="0078131D" w:rsidRPr="0078131D">
        <w:rPr>
          <w:rFonts w:eastAsiaTheme="majorEastAsia"/>
        </w:rPr>
        <w:t>MRI data collection</w:t>
      </w:r>
      <w:r w:rsidR="0078131D" w:rsidRPr="0078131D">
        <w:t>.</w:t>
      </w:r>
      <w:r w:rsidR="0078131D" w:rsidRPr="0078131D">
        <w:rPr>
          <w:rFonts w:eastAsiaTheme="majorEastAsia"/>
        </w:rPr>
        <w:t> </w:t>
      </w:r>
      <w:r w:rsidRPr="0078131D">
        <w:t xml:space="preserve"> The instrument applies automated branching logic and standardized scoring algorithms to assess symptoms across a range of psychiatric disorders, including depression, anxiety, ADHD, conduct disorder, and substance use</w:t>
      </w:r>
      <w:r w:rsidR="0078131D" w:rsidRPr="0078131D">
        <w:t xml:space="preserve"> </w:t>
      </w:r>
      <w:r w:rsidR="0078131D" w:rsidRPr="0078131D">
        <w:fldChar w:fldCharType="begin"/>
      </w:r>
      <w:r w:rsidR="0078131D" w:rsidRPr="0078131D">
        <w:instrText xml:space="preserve"> ADDIN ZOTERO_ITEM CSL_CITATION {"citationID":"tJb6WcDH","properties":{"formattedCitation":"(Barch et al., 2018)","plainCitation":"(Barch et al., 2018)","noteIndex":0},"citationItems":[{"id":2633,"uris":["http://zotero.org/users/13126831/items/FKDHTRX6"],"itemData":{"id":2633,"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fi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findings from this battery will also be utilized to identify both resilience markers that predict healthy development and risk factors for later adverse outcomes in physical health, mental health, and substance use and abuse.","container-title":"Dev Cogn Neurosci","DOI":"10.1016/j.dcn.2017.10.010","ISSN":"1878-9293","journalAbbreviation":"DEV COGN NEUROS-NETH","note":"publisher-place: OXFORD\npublisher: OXFORD: Elsevier Ltd","page":"55-66","title":"Demographic, physical and mental health assessments in the adolescent brain and cognitive development study: Rationale and description","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schema":"https://github.com/citation-style-language/schema/raw/master/csl-citation.json"} </w:instrText>
      </w:r>
      <w:r w:rsidR="0078131D" w:rsidRPr="0078131D">
        <w:fldChar w:fldCharType="separate"/>
      </w:r>
      <w:r w:rsidR="0078131D" w:rsidRPr="0078131D">
        <w:t>(Barch et al., 2018)</w:t>
      </w:r>
      <w:r w:rsidR="0078131D" w:rsidRPr="0078131D">
        <w:fldChar w:fldCharType="end"/>
      </w:r>
      <w:r w:rsidR="0078131D">
        <w:t xml:space="preserve">. </w:t>
      </w:r>
      <w:r w:rsidR="0078131D" w:rsidRPr="00284C44">
        <w:t xml:space="preserve">This approach uses established criteria and diagnoses may be classified as "certain," "possible," "in remission," or "not present." </w:t>
      </w:r>
      <w:r w:rsidRPr="001B383E">
        <w:t xml:space="preserve">While not administered by a clinician, the KSADS-COMP is clinically designed and validated for use in large-scale studies, offering reliable and scalable mental health phenotyping </w:t>
      </w:r>
      <w:r w:rsidR="0078131D">
        <w:fldChar w:fldCharType="begin"/>
      </w:r>
      <w:r w:rsidR="0078131D">
        <w:instrText xml:space="preserve"> ADDIN ZOTERO_ITEM CSL_CITATION {"citationID":"Owfzy5l9","properties":{"formattedCitation":"(Barch et al., 2019)","plainCitation":"(Barch et al., 2019)","noteIndex":0},"citationItems":[{"id":4485,"uris":["http://zotero.org/users/13126831/items/IR25DSKN"],"itemData":{"id":4485,"type":"article-journal","abstract":"Depression in adults is associated with deficits in a number of cognitive domains, however it remains less clear how early in development theses deficits can be detected in early onset depression. There are several different hypotheses about the links between cognitive function and depression. For example, it has been argued that executive function deficits contribute to emotion regulation difficulties, which in turn increase risk for depression. Further, it has been suggested that some cognitive deficits, such as episodic memory, may reflect hippocampal abnormalities linked to both depression and episodic memory. We examined these questions in adolescents participating in a longitudinal study of preschool onset depression. We measured cognitive function at adolescence using the National Institutes of Health toolbox (vocabulary, processing speed, executive function, working memory and episodic memory), and examined relationships of cognitive deficits to depression, emotion regulation, life stress and adversity, as well as hippocampal volume trajectories over three imaging assessments starting at school age. Depression related deficits in episodic memory were found. Youths with either current and past depression showed episodic memory deficits even after controlling for other psychopathology and family income. Depression severity, emotion dysregulation, and life stress/adversity all predicted episodic memory impairment, as did smaller intercepts and slopes of hippocampal growth over time. Modest relationships of depression to hippocampal volume and strong relationships between emotion regulation and both episodic memory and hippocampal volume were found. These data are consistent with prior work in adults linking depression, episodic memory, emotion regulation, life stress/adversity, and hippocampal volume in adults and suggest similar relations are evident as early as adolescence when memory systems are under development.\nGeneral Scientific Summary\nThis study suggests that problems with episodic memory are apparent even among adolescents with a history of depression, suggesting that they emerge relatively early in the course of depression. Further, this work also shows that episodic memory impairments are related to stress/adversity, emotion regulation, and hippocampal volume, consistent with a developmental model of cumulative stress contributions to cognitive impairment associated with depression.","container-title":"J Abnorm Psychol","DOI":"10.1037/abn0000392","ISSN":"0021-843X","issue":"1","note":"publisher-place: United States\npublisher: United States: American Psychological Association","page":"81-95","title":"Early Childhood Depression, Emotion Regulation, Episodic Memory, and Hippocampal Development","volume":"128","author":[{"family":"Barch","given":"Deanna M."},{"family":"Harms","given":"Michael P."},{"family":"Tillman","given":"Rebecca"},{"family":"Hawkey","given":"Elizabeth"},{"family":"Luby","given":"Joan L."}],"issued":{"date-parts":[["2019"]]}}}],"schema":"https://github.com/citation-style-language/schema/raw/master/csl-citation.json"} </w:instrText>
      </w:r>
      <w:r w:rsidR="0078131D">
        <w:fldChar w:fldCharType="separate"/>
      </w:r>
      <w:r w:rsidR="0078131D">
        <w:rPr>
          <w:noProof/>
        </w:rPr>
        <w:t>(Barch et al., 2019)</w:t>
      </w:r>
      <w:r w:rsidR="0078131D">
        <w:fldChar w:fldCharType="end"/>
      </w:r>
      <w:r w:rsidR="0078131D">
        <w:t xml:space="preserve">. </w:t>
      </w:r>
      <w:r w:rsidR="0078131D" w:rsidRPr="00284C44">
        <w:t>Demographic questions, including age, sex, race</w:t>
      </w:r>
      <w:r w:rsidR="0078131D">
        <w:t>,</w:t>
      </w:r>
      <w:r w:rsidR="0078131D" w:rsidRPr="002915A0">
        <w:t xml:space="preserve"> and ethnicity</w:t>
      </w:r>
      <w:r w:rsidR="0078131D">
        <w:t>,</w:t>
      </w:r>
      <w:r w:rsidR="0078131D">
        <w:rPr>
          <w:color w:val="000000" w:themeColor="text1"/>
        </w:rPr>
        <w:t xml:space="preserve"> are also retrieved</w:t>
      </w:r>
      <w:r w:rsidR="0078131D" w:rsidRPr="00827943">
        <w:rPr>
          <w:color w:val="000000" w:themeColor="text1"/>
        </w:rPr>
        <w:t xml:space="preserve"> from the </w:t>
      </w:r>
      <w:r w:rsidR="0078131D">
        <w:rPr>
          <w:color w:val="000000" w:themeColor="text1"/>
        </w:rPr>
        <w:t>KSADS-5</w:t>
      </w:r>
      <w:r w:rsidR="0078131D" w:rsidRPr="002915A0">
        <w:t>.</w:t>
      </w:r>
    </w:p>
    <w:p w14:paraId="1371888E" w14:textId="46750062" w:rsidR="009520BB" w:rsidRDefault="009520BB" w:rsidP="009520BB">
      <w:pPr>
        <w:pStyle w:val="Style3"/>
      </w:pPr>
      <w:bookmarkStart w:id="50" w:name="_Toc194515208"/>
      <w:bookmarkStart w:id="51" w:name="_Toc196220353"/>
      <w:r>
        <w:t xml:space="preserve">Self and Parental Reports of </w:t>
      </w:r>
      <w:bookmarkEnd w:id="50"/>
      <w:r>
        <w:t xml:space="preserve">dimensional </w:t>
      </w:r>
      <w:r w:rsidR="00455623">
        <w:t>psychopathology</w:t>
      </w:r>
      <w:bookmarkEnd w:id="51"/>
    </w:p>
    <w:p w14:paraId="05906324" w14:textId="3D7678C1" w:rsidR="009520BB" w:rsidRPr="00F05A4A" w:rsidRDefault="009520BB" w:rsidP="009520BB">
      <w:pPr>
        <w:rPr>
          <w:b/>
          <w:bCs/>
          <w:i/>
          <w:iCs/>
        </w:rPr>
      </w:pPr>
      <w:r w:rsidRPr="0070480A">
        <w:t>The Achenbach System of Empirically Based Assessment (ASEBA) is a comprehensive evaluation tool developed after years of research and practical use</w:t>
      </w:r>
      <w:r>
        <w:t xml:space="preserve"> </w:t>
      </w:r>
      <w:r>
        <w:fldChar w:fldCharType="begin"/>
      </w:r>
      <w:r>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schema":"https://github.com/citation-style-language/schema/raw/master/csl-citation.json"} </w:instrText>
      </w:r>
      <w:r>
        <w:fldChar w:fldCharType="separate"/>
      </w:r>
      <w:r w:rsidRPr="00D37FB1">
        <w:t>(</w:t>
      </w:r>
      <w:r w:rsidRPr="00D37FB1">
        <w:rPr>
          <w:i/>
          <w:iCs/>
        </w:rPr>
        <w:t>ASEBA</w:t>
      </w:r>
      <w:r w:rsidRPr="00D37FB1">
        <w:t>, 2019)</w:t>
      </w:r>
      <w:r>
        <w:fldChar w:fldCharType="end"/>
      </w:r>
      <w:r w:rsidRPr="0070480A">
        <w:t xml:space="preserve">. It is designed to assess behavioral, emotional, and social aspects, along with strengths, competencies, and </w:t>
      </w:r>
      <w:r w:rsidRPr="00496D86">
        <w:t xml:space="preserve">adaptive functioning in individuals ranging from 1½ years old to over 90. ASEBA is widely applied in diverse areas such as mental health services, education, healthcare, research, and </w:t>
      </w:r>
      <w:r w:rsidRPr="00496D86">
        <w:lastRenderedPageBreak/>
        <w:t xml:space="preserve">more. </w:t>
      </w:r>
      <w:r>
        <w:t xml:space="preserve">The Child Behavior Checklist (CBCL) and Brief Problem Monitor (BPM), two components of the ASEBA, </w:t>
      </w:r>
      <w:r w:rsidRPr="00496D86">
        <w:t>provide</w:t>
      </w:r>
      <w:r>
        <w:t>s</w:t>
      </w:r>
      <w:r w:rsidRPr="00496D86">
        <w:t xml:space="preserve"> a </w:t>
      </w:r>
      <w:r w:rsidRPr="00F05A4A">
        <w:t>dimensional</w:t>
      </w:r>
      <w:r>
        <w:t xml:space="preserve"> </w:t>
      </w:r>
      <w:r w:rsidRPr="0005465C">
        <w:rPr>
          <w:color w:val="215E99" w:themeColor="text2" w:themeTint="BF"/>
        </w:rPr>
        <w:t>diagnostic</w:t>
      </w:r>
      <w:r>
        <w:rPr>
          <w:color w:val="215E99" w:themeColor="text2" w:themeTint="BF"/>
        </w:rPr>
        <w:t>/assessment</w:t>
      </w:r>
      <w:r w:rsidRPr="00F05A4A">
        <w:t xml:space="preserve"> approach that places behaviors along a continuum of </w:t>
      </w:r>
      <w:r w:rsidRPr="005E7B4A">
        <w:t xml:space="preserve">frequency and/or severity. </w:t>
      </w:r>
      <w:r w:rsidR="006563C5" w:rsidRPr="005C0C0E">
        <w:t>Raw scores from these instruments are converted into standardized scores using</w:t>
      </w:r>
      <w:r w:rsidR="006563C5" w:rsidRPr="005C0C0E">
        <w:rPr>
          <w:rFonts w:eastAsiaTheme="majorEastAsia"/>
        </w:rPr>
        <w:t> ASEBA-defined algorithms</w:t>
      </w:r>
      <w:r w:rsidR="006563C5" w:rsidRPr="005C0C0E">
        <w:t>, which account for</w:t>
      </w:r>
      <w:r w:rsidR="006563C5" w:rsidRPr="005C0C0E">
        <w:rPr>
          <w:rFonts w:eastAsiaTheme="majorEastAsia"/>
        </w:rPr>
        <w:t xml:space="preserve"> informant type, age, sex, and </w:t>
      </w:r>
      <w:r w:rsidR="006563C5" w:rsidRPr="00314108">
        <w:rPr>
          <w:rFonts w:eastAsiaTheme="majorEastAsia"/>
          <w:color w:val="4EA72E" w:themeColor="accent6"/>
        </w:rPr>
        <w:t xml:space="preserve">ethnicity </w:t>
      </w:r>
      <w:r w:rsidR="006563C5" w:rsidRPr="00314108">
        <w:rPr>
          <w:rFonts w:eastAsiaTheme="majorEastAsia"/>
          <w:color w:val="4EA72E" w:themeColor="accent6"/>
        </w:rPr>
        <w:fldChar w:fldCharType="begin"/>
      </w:r>
      <w:r w:rsidR="006563C5" w:rsidRPr="00314108">
        <w:rPr>
          <w:rFonts w:eastAsiaTheme="majorEastAsia"/>
          <w:color w:val="4EA72E" w:themeColor="accent6"/>
        </w:rPr>
        <w:instrText xml:space="preserve"> ADDIN ZOTERO_ITEM CSL_CITATION {"citationID":"0rojnWzB","properties":{"formattedCitation":"(Achenbach et al., n.d.)","plainCitation":"(Achenbach et al., n.d.)","noteIndex":0},"citationItems":[{"id":3682,"uris":["http://zotero.org/users/13126831/items/C75UB32U"],"itemData":{"id":3682,"type":"article-journal","language":"en","source":"Zotero","title":"Manual for the ASEBA Brief Problem Monitor™ for Ages 6-18 (BPM/6-18)","author":[{"family":"Achenbach","given":"T M"},{"family":"McConaughy","given":"S H"},{"family":"Ivanova","given":"M Y"},{"family":"Rescorla","given":"L A"}]}}],"schema":"https://github.com/citation-style-language/schema/raw/master/csl-citation.json"} </w:instrText>
      </w:r>
      <w:r w:rsidR="006563C5" w:rsidRPr="00314108">
        <w:rPr>
          <w:rFonts w:eastAsiaTheme="majorEastAsia"/>
          <w:color w:val="4EA72E" w:themeColor="accent6"/>
        </w:rPr>
        <w:fldChar w:fldCharType="separate"/>
      </w:r>
      <w:r w:rsidR="006563C5" w:rsidRPr="00314108">
        <w:rPr>
          <w:rFonts w:eastAsiaTheme="majorEastAsia"/>
          <w:noProof/>
          <w:color w:val="4EA72E" w:themeColor="accent6"/>
        </w:rPr>
        <w:t>(Achenbach et al., n.d.)</w:t>
      </w:r>
      <w:r w:rsidR="006563C5" w:rsidRPr="00314108">
        <w:rPr>
          <w:rFonts w:eastAsiaTheme="majorEastAsia"/>
          <w:color w:val="4EA72E" w:themeColor="accent6"/>
        </w:rPr>
        <w:fldChar w:fldCharType="end"/>
      </w:r>
      <w:r w:rsidR="006563C5" w:rsidRPr="00314108">
        <w:rPr>
          <w:color w:val="4EA72E" w:themeColor="accent6"/>
        </w:rPr>
        <w:t xml:space="preserve">. </w:t>
      </w:r>
      <w:r w:rsidR="006563C5" w:rsidRPr="005C0C0E">
        <w:t>These normed scores are expressed as</w:t>
      </w:r>
      <w:r w:rsidR="006563C5" w:rsidRPr="005C0C0E">
        <w:rPr>
          <w:rFonts w:eastAsiaTheme="majorEastAsia"/>
        </w:rPr>
        <w:t> T-scores</w:t>
      </w:r>
      <w:r w:rsidR="006563C5" w:rsidRPr="005C0C0E">
        <w:t>, with a mean of 50 and a standard deviation of 10.</w:t>
      </w:r>
      <w:r w:rsidR="006563C5">
        <w:rPr>
          <w:rStyle w:val="apple-converted-space"/>
          <w:rFonts w:ascii="-webkit-standard" w:eastAsiaTheme="majorEastAsia" w:hAnsi="-webkit-standard"/>
          <w:color w:val="000000"/>
          <w:sz w:val="27"/>
          <w:szCs w:val="27"/>
        </w:rPr>
        <w:t> </w:t>
      </w:r>
    </w:p>
    <w:p w14:paraId="48ABFD65" w14:textId="72D17626" w:rsidR="009C4AA5" w:rsidRDefault="009520BB" w:rsidP="00400DB2">
      <w:pPr>
        <w:pStyle w:val="Style4"/>
      </w:pPr>
      <w:bookmarkStart w:id="52" w:name="_Toc196220354"/>
      <w:bookmarkStart w:id="53" w:name="_Toc194515210"/>
      <w:r>
        <w:t xml:space="preserve">Parent-Reported </w:t>
      </w:r>
      <w:r w:rsidRPr="003867A7">
        <w:t>Child Behavior Checklist</w:t>
      </w:r>
      <w:bookmarkEnd w:id="52"/>
      <w:r w:rsidRPr="003867A7">
        <w:t xml:space="preserve"> </w:t>
      </w:r>
      <w:bookmarkEnd w:id="53"/>
    </w:p>
    <w:p w14:paraId="2FA5F859" w14:textId="321F9C58" w:rsidR="00BC7B70" w:rsidRDefault="009520BB" w:rsidP="009520BB">
      <w:r w:rsidRPr="002B0C5B">
        <w:t xml:space="preserve">The CBCL is a component of the </w:t>
      </w:r>
      <w:r w:rsidRPr="0070480A">
        <w:t>ASEBA first published in 2001</w:t>
      </w:r>
      <w:r>
        <w:t>,</w:t>
      </w:r>
      <w:r w:rsidRPr="0070480A">
        <w:t xml:space="preserve"> and</w:t>
      </w:r>
      <w:r w:rsidRPr="002B0C5B">
        <w:t xml:space="preserve"> is used to assess children's behavioral, emotional, or social problems</w:t>
      </w:r>
      <w:r>
        <w:t xml:space="preserve"> </w:t>
      </w:r>
      <w:r w:rsidRPr="003867A7">
        <w:fldChar w:fldCharType="begin"/>
      </w:r>
      <w:r>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3867A7">
        <w:fldChar w:fldCharType="separate"/>
      </w:r>
      <w:r>
        <w:t>(Achenbach, 2001)</w:t>
      </w:r>
      <w:r w:rsidRPr="003867A7">
        <w:fldChar w:fldCharType="end"/>
      </w:r>
      <w:r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Pr="00C1392A">
        <w:t xml:space="preserve">As depicted in Figure </w:t>
      </w:r>
      <w:r>
        <w:t>5</w:t>
      </w:r>
      <w:r w:rsidRPr="00C1392A">
        <w:t>,</w:t>
      </w:r>
      <w:r w:rsidRPr="00C1392A">
        <w:rPr>
          <w:rFonts w:eastAsiaTheme="majorEastAsia"/>
        </w:rPr>
        <w:t> </w:t>
      </w:r>
      <w:r>
        <w:t>the CBCL</w:t>
      </w:r>
      <w:r w:rsidRPr="00C1392A">
        <w:t xml:space="preserve"> consists</w:t>
      </w:r>
      <w:r w:rsidRPr="003867A7">
        <w:t xml:space="preserve"> of several dimensions categorized into Syndrome Scales </w:t>
      </w:r>
      <w:r>
        <w:t>and</w:t>
      </w:r>
      <w:r w:rsidRPr="003867A7">
        <w:t xml:space="preserve"> DSM-Oriented Scales</w:t>
      </w:r>
      <w:r w:rsidR="00A10C3B">
        <w:t xml:space="preserve"> </w:t>
      </w:r>
      <w:r w:rsidR="00A10C3B" w:rsidRPr="00E33541">
        <w:fldChar w:fldCharType="begin"/>
      </w:r>
      <w:r w:rsidR="00A10C3B">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00A10C3B" w:rsidRPr="00E33541">
        <w:fldChar w:fldCharType="separate"/>
      </w:r>
      <w:r w:rsidR="00A10C3B">
        <w:t>(American Psychiatric Association, 2013; Nelson et al., 2001)</w:t>
      </w:r>
      <w:r w:rsidR="00A10C3B" w:rsidRPr="00E33541">
        <w:fldChar w:fldCharType="end"/>
      </w:r>
      <w:r w:rsidRPr="003867A7">
        <w:t>. The eight syndrome scales are established through factor analysis</w:t>
      </w:r>
      <w:r w:rsidRPr="00C1392A">
        <w:rPr>
          <w:color w:val="000000" w:themeColor="text1"/>
        </w:rPr>
        <w:t xml:space="preserve">. They </w:t>
      </w:r>
      <w:r w:rsidRPr="003867A7">
        <w:t>encompass clusters of common behaviors or symptoms</w:t>
      </w:r>
      <w:r>
        <w:rPr>
          <w:rFonts w:ascii="inherit" w:hAnsi="inherit" w:cs="Open Sans"/>
          <w:color w:val="000000"/>
        </w:rPr>
        <w:t>.</w:t>
      </w:r>
      <w:r>
        <w:t xml:space="preserve"> Furthermore</w:t>
      </w:r>
      <w:r w:rsidRPr="00E33541">
        <w:t>, these scales are grouped into three high-level</w:t>
      </w:r>
      <w:r>
        <w:t xml:space="preserve"> domains </w:t>
      </w:r>
      <w:r w:rsidRPr="00676283">
        <w:t>Internalizing, Externalizing, and Total Problems scales</w:t>
      </w:r>
      <w:r w:rsidRPr="00E33541">
        <w:t xml:space="preserve">. </w:t>
      </w:r>
      <w:r w:rsidR="00A10C3B" w:rsidRPr="00A10C3B">
        <w:t>These dimensions</w:t>
      </w:r>
      <w:r w:rsidR="00A10C3B" w:rsidRPr="00E33541">
        <w:t xml:space="preserve"> offer a detailed assessment of a child's emotional, social, and behavioral </w:t>
      </w:r>
      <w:r w:rsidR="00A10C3B" w:rsidRPr="000D6882">
        <w:t xml:space="preserve">functioning, aiding in identifying areas that may benefit from therapeutic or educational interventions. </w:t>
      </w:r>
      <w:r w:rsidR="00A10C3B" w:rsidRPr="00A10C3B">
        <w:t>The</w:t>
      </w:r>
      <w:r w:rsidR="00A10C3B" w:rsidRPr="00A10C3B">
        <w:rPr>
          <w:rFonts w:eastAsiaTheme="majorEastAsia"/>
        </w:rPr>
        <w:t> Internalizing Problems </w:t>
      </w:r>
      <w:r w:rsidR="00A10C3B" w:rsidRPr="00A10C3B">
        <w:t xml:space="preserve">scale specifically captures emotional difficulties such as anxiety, depression, withdrawal, and somatic complaints—making it a key indicator of inwardly directed psychological distress in children. </w:t>
      </w:r>
      <w:r w:rsidR="000D6882" w:rsidRPr="000D6882">
        <w:t xml:space="preserve">The CBCL/6–18 shows high reliability (α = 0.83–0.94; r = 0.88–0.92) and strong clinical validity </w:t>
      </w:r>
      <w:r w:rsidR="000D6882" w:rsidRPr="000D6882">
        <w:fldChar w:fldCharType="begin"/>
      </w:r>
      <w:r w:rsidR="000D6882" w:rsidRPr="000D6882">
        <w:instrText xml:space="preserve"> ADDIN ZOTERO_ITEM CSL_CITATION {"citationID":"9kkvXJTG","properties":{"formattedCitation":"(Achenbach, 2018)","plainCitation":"(Achenbach, 2018)","noteIndex":0},"citationItems":[{"id":4425,"uris":["http://zotero.org/users/13126831/items/594FIY2S"],"itemData":{"id":4425,"type":"chapter","abstract":"'Achenbach System of Empirically Based Assessment (ASEBA)' published in 'Encyclopedia of Clinical Neuropsychology'","container-title":"Encyclopedia of Clinical Neuropsychology","ISBN":"978-3-319-57111-9","language":"en","note":"DOI: 10.1007/978-3-319-57111-9_1529","page":"26-33","publisher":"Springer, Cham","source":"link.springer.com","title":"Achenbach System of Empirically Based Assessment (ASEBA)","URL":"https://link.springer.com/referenceworkentry/10.1007/978-3-319-57111-9_1529","author":[{"family":"Achenbach","given":"Thomas M."}],"accessed":{"date-parts":[["2025",4,14]]},"issued":{"date-parts":[["2018"]]}}}],"schema":"https://github.com/citation-style-language/schema/raw/master/csl-citation.json"} </w:instrText>
      </w:r>
      <w:r w:rsidR="000D6882" w:rsidRPr="000D6882">
        <w:fldChar w:fldCharType="separate"/>
      </w:r>
      <w:r w:rsidR="000D6882" w:rsidRPr="000D6882">
        <w:t>(Achenbach, 2018)</w:t>
      </w:r>
      <w:r w:rsidR="000D6882" w:rsidRPr="000D6882">
        <w:fldChar w:fldCharType="end"/>
      </w:r>
      <w:r w:rsidR="000D6882">
        <w:t>.</w:t>
      </w:r>
    </w:p>
    <w:p w14:paraId="741BB684" w14:textId="68AE7446" w:rsidR="009C4AA5" w:rsidRDefault="009520BB" w:rsidP="00400DB2">
      <w:pPr>
        <w:pStyle w:val="Style4"/>
      </w:pPr>
      <w:bookmarkStart w:id="54" w:name="_Toc196220355"/>
      <w:bookmarkStart w:id="55" w:name="_Toc194515209"/>
      <w:r>
        <w:t>Self-Reported B</w:t>
      </w:r>
      <w:r w:rsidRPr="003B224D">
        <w:t xml:space="preserve">rief </w:t>
      </w:r>
      <w:r>
        <w:t>P</w:t>
      </w:r>
      <w:r w:rsidRPr="003B224D">
        <w:t xml:space="preserve">roblem </w:t>
      </w:r>
      <w:r>
        <w:t>M</w:t>
      </w:r>
      <w:r w:rsidRPr="003B224D">
        <w:t>onitor</w:t>
      </w:r>
      <w:bookmarkEnd w:id="54"/>
      <w:r>
        <w:t xml:space="preserve"> </w:t>
      </w:r>
      <w:bookmarkEnd w:id="55"/>
    </w:p>
    <w:p w14:paraId="2E02FFE5" w14:textId="34E90DD9" w:rsidR="00A10C3B" w:rsidRDefault="009520BB" w:rsidP="009520BB">
      <w:pPr>
        <w:rPr>
          <w:rFonts w:ascii="-webkit-standard" w:hAnsi="-webkit-standard"/>
          <w:color w:val="000000"/>
          <w:sz w:val="27"/>
          <w:szCs w:val="27"/>
        </w:rPr>
      </w:pPr>
      <w:r w:rsidRPr="00676283">
        <w:t xml:space="preserve">The BPM, another component of the ASEBA, was first published in 2011 </w:t>
      </w:r>
      <w:r w:rsidRPr="00676283">
        <w:fldChar w:fldCharType="begin"/>
      </w:r>
      <w:r w:rsidRPr="00676283">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schema":"https://github.com/citation-style-language/schema/raw/master/csl-citation.json"} </w:instrText>
      </w:r>
      <w:r w:rsidRPr="00676283">
        <w:fldChar w:fldCharType="separate"/>
      </w:r>
      <w:r w:rsidRPr="00676283">
        <w:t>(Achenbach et al., 2011)</w:t>
      </w:r>
      <w:r w:rsidRPr="00676283">
        <w:fldChar w:fldCharType="end"/>
      </w:r>
      <w:r w:rsidRPr="00676283">
        <w:t xml:space="preserve">. </w:t>
      </w:r>
      <w:r>
        <w:t xml:space="preserve">Developed to complement </w:t>
      </w:r>
      <w:r w:rsidRPr="00A10C3B">
        <w:t>parental assessments, adolescents provide self-reports on higher</w:t>
      </w:r>
      <w:r w:rsidR="00126CAD" w:rsidRPr="00A10C3B">
        <w:t>-</w:t>
      </w:r>
      <w:r w:rsidRPr="00A10C3B">
        <w:t xml:space="preserve">level domains and attention. It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 As illustrated in Figure 5, </w:t>
      </w:r>
      <w:r w:rsidR="00A10C3B" w:rsidRPr="00A10C3B">
        <w:t xml:space="preserve">the BPM assesses four domains—Internalizing, Attention Problems, </w:t>
      </w:r>
      <w:r w:rsidR="00A10C3B" w:rsidRPr="00A10C3B">
        <w:lastRenderedPageBreak/>
        <w:t xml:space="preserve">Externalizing, and Total Problems—mirroring the structure of the CBCL/6–18 </w:t>
      </w:r>
      <w:r w:rsidRPr="00A10C3B">
        <w:fldChar w:fldCharType="begin"/>
      </w:r>
      <w:r w:rsidRPr="00A10C3B">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schema":"https://github.com/citation-style-language/schema/raw/master/csl-citation.json"} </w:instrText>
      </w:r>
      <w:r w:rsidRPr="00A10C3B">
        <w:fldChar w:fldCharType="separate"/>
      </w:r>
      <w:r w:rsidRPr="00A10C3B">
        <w:t>(Achenbach et al., 2017)</w:t>
      </w:r>
      <w:r w:rsidRPr="00A10C3B">
        <w:fldChar w:fldCharType="end"/>
      </w:r>
      <w:r w:rsidRPr="00A10C3B">
        <w:t xml:space="preserve">. </w:t>
      </w:r>
      <w:r w:rsidR="00A10C3B" w:rsidRPr="00A10C3B">
        <w:t xml:space="preserve">Of </w:t>
      </w:r>
      <w:proofErr w:type="gramStart"/>
      <w:r w:rsidR="00A10C3B" w:rsidRPr="00A10C3B">
        <w:t>particular relevance</w:t>
      </w:r>
      <w:proofErr w:type="gramEnd"/>
      <w:r w:rsidR="00A10C3B" w:rsidRPr="00A10C3B">
        <w:t>, the</w:t>
      </w:r>
      <w:r w:rsidR="00A10C3B" w:rsidRPr="00A10C3B">
        <w:rPr>
          <w:rFonts w:eastAsiaTheme="majorEastAsia"/>
        </w:rPr>
        <w:t> Internalizing </w:t>
      </w:r>
      <w:r w:rsidR="00A10C3B" w:rsidRPr="00A10C3B">
        <w:t>scale captures symptoms of anxiety, depression, and withdrawal. Recent validation in a Norwegian sample confirmed good internal consistency for this domain (α = .76–.88) and supported the original three-factor structure, affirming its utility as a brief and valid tool for identifying internalizing problems in at-risk children</w:t>
      </w:r>
      <w:r w:rsidR="00A10C3B" w:rsidRPr="00A10C3B">
        <w:rPr>
          <w:rFonts w:eastAsiaTheme="majorEastAsia"/>
        </w:rPr>
        <w:t> </w:t>
      </w:r>
      <w:r w:rsidR="00A10C3B" w:rsidRPr="00A10C3B">
        <w:fldChar w:fldCharType="begin"/>
      </w:r>
      <w:r w:rsidR="00A10C3B" w:rsidRPr="00A10C3B">
        <w:instrText xml:space="preserve"> ADDIN ZOTERO_ITEM CSL_CITATION {"citationID":"ZRbXmCKG","properties":{"formattedCitation":"(Pedersen et al., 2021)","plainCitation":"(Pedersen et al., 2021)","noteIndex":0},"citationItems":[{"id":4464,"uris":["http://zotero.org/users/13126831/items/XW27WZ3C"],"itemData":{"id":4464,"type":"article-journal","abstract":"Prevention is essential to reduce the development of symptomology among children and adolescents into disorders, thereby improving public health and reducing costs. Therefore, easily administered screening and early assessment methods with good reliability and validity are necessary to effectively identify children</w:instrText>
      </w:r>
      <w:r w:rsidR="00A10C3B" w:rsidRPr="00A10C3B">
        <w:rPr>
          <w:rFonts w:hint="eastAsia"/>
        </w:rPr>
        <w:instrText>’</w:instrText>
      </w:r>
      <w:r w:rsidR="00A10C3B" w:rsidRPr="00A10C3B">
        <w:instrText>s functioning and how these develop. The Brief Problem Monitor (BPM) is an instrument designed for this purpose. This study examined the psychometric properties of the Norwegian version of the BPM parent (BPM-P) and teacher (BPM-T) versions, including internal reliability and construct validity at assessing children with internalizing problems.","container-title":"BMC Psychology","DOI":"10.1186/s40359-021-00689-1","ISSN":"2050-7283","issue":"1","journalAbbreviation":"BMC Psychology","page":"185","source":"BioMed Central","title":"Psychometric properties of the Brief Problem Monitor (BPM) in children with internalizing symptoms: examining baseline data from a national randomized controlled intervention study","title-short":"Psychometric properties of the Brief Problem Monitor (BPM) in children with internalizing symptoms","volume":"9","author":[{"family":"Pedersen","given":"Marit L</w:instrText>
      </w:r>
      <w:r w:rsidR="00A10C3B" w:rsidRPr="00A10C3B">
        <w:rPr>
          <w:rFonts w:hint="eastAsia"/>
        </w:rPr>
        <w:instrText>ø</w:instrText>
      </w:r>
      <w:r w:rsidR="00A10C3B" w:rsidRPr="00A10C3B">
        <w:instrText xml:space="preserve">tveit"},{"family":"Jozefiak","given":"Thomas"},{"family":"Sund","given":"Anne Mari"},{"family":"Holen","given":"Solveig"},{"family":"Neumer","given":"Simon-Peter"},{"family":"Martinsen","given":"Kristin D."},{"family":"Rasmussen","given":"Lene Mari P."},{"family":"Patras","given":"Joshua"},{"family":"Lydersen","given":"Stian"}],"issued":{"date-parts":[["2021",11,27]]}}}],"schema":"https://github.com/citation-style-language/schema/raw/master/csl-citation.json"} </w:instrText>
      </w:r>
      <w:r w:rsidR="00A10C3B" w:rsidRPr="00A10C3B">
        <w:fldChar w:fldCharType="separate"/>
      </w:r>
      <w:r w:rsidR="00A10C3B" w:rsidRPr="00A10C3B">
        <w:t>(Pedersen et al., 2021)</w:t>
      </w:r>
      <w:r w:rsidR="00A10C3B" w:rsidRPr="00A10C3B">
        <w:fldChar w:fldCharType="end"/>
      </w:r>
      <w:r w:rsidR="00A10C3B" w:rsidRPr="00A10C3B">
        <w:t>.</w:t>
      </w:r>
    </w:p>
    <w:p w14:paraId="212AA70C" w14:textId="565669EE" w:rsidR="007C3D1B" w:rsidRPr="000A4D1C" w:rsidRDefault="000A4D1C" w:rsidP="009520BB">
      <w:r>
        <w:rPr>
          <w:noProof/>
          <w14:ligatures w14:val="standardContextual"/>
        </w:rPr>
        <w:drawing>
          <wp:inline distT="0" distB="0" distL="0" distR="0" wp14:anchorId="4BA0727C" wp14:editId="163451F8">
            <wp:extent cx="6047715" cy="2971245"/>
            <wp:effectExtent l="0" t="0" r="0" b="635"/>
            <wp:docPr id="1553091563"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091563" name="Picture 1553091563"/>
                    <pic:cNvPicPr/>
                  </pic:nvPicPr>
                  <pic:blipFill rotWithShape="1">
                    <a:blip r:embed="rId15"/>
                    <a:srcRect l="5968" t="11851" r="6572" b="27340"/>
                    <a:stretch/>
                  </pic:blipFill>
                  <pic:spPr bwMode="auto">
                    <a:xfrm>
                      <a:off x="0" y="0"/>
                      <a:ext cx="6052432" cy="2973563"/>
                    </a:xfrm>
                    <a:prstGeom prst="rect">
                      <a:avLst/>
                    </a:prstGeom>
                    <a:ln>
                      <a:noFill/>
                    </a:ln>
                    <a:extLst>
                      <a:ext uri="{53640926-AAD7-44D8-BBD7-CCE9431645EC}">
                        <a14:shadowObscured xmlns:a14="http://schemas.microsoft.com/office/drawing/2010/main"/>
                      </a:ext>
                    </a:extLst>
                  </pic:spPr>
                </pic:pic>
              </a:graphicData>
            </a:graphic>
          </wp:inline>
        </w:drawing>
      </w:r>
    </w:p>
    <w:p w14:paraId="3A6E9ED6" w14:textId="7973F05D" w:rsidR="002E6FFB" w:rsidRDefault="009520BB" w:rsidP="00D2005B">
      <w:pPr>
        <w:rPr>
          <w:i/>
          <w:iCs/>
        </w:rPr>
      </w:pPr>
      <w:r w:rsidRPr="0070480A">
        <w:rPr>
          <w:b/>
          <w:bCs/>
          <w:i/>
          <w:iCs/>
        </w:rPr>
        <w:t xml:space="preserve">Figure </w:t>
      </w:r>
      <w:r>
        <w:rPr>
          <w:b/>
          <w:bCs/>
          <w:i/>
          <w:iCs/>
        </w:rPr>
        <w:t>5</w:t>
      </w:r>
      <w:r w:rsidRPr="0070480A">
        <w:rPr>
          <w:b/>
          <w:bCs/>
          <w:i/>
          <w:iCs/>
        </w:rPr>
        <w:t xml:space="preserve">. </w:t>
      </w:r>
      <w:bookmarkStart w:id="56" w:name="_Toc194515211"/>
      <w:r w:rsidR="00126CAD" w:rsidRPr="00126CAD">
        <w:rPr>
          <w:i/>
          <w:iCs/>
        </w:rPr>
        <w:t>The structure of the ASEBA specifically focus</w:t>
      </w:r>
      <w:r w:rsidR="000A4D1C">
        <w:rPr>
          <w:i/>
          <w:iCs/>
        </w:rPr>
        <w:t>ing</w:t>
      </w:r>
      <w:r w:rsidR="00126CAD" w:rsidRPr="00126CAD">
        <w:rPr>
          <w:i/>
          <w:iCs/>
        </w:rPr>
        <w:t xml:space="preserve"> on the </w:t>
      </w:r>
      <w:r w:rsidR="000A4D1C">
        <w:rPr>
          <w:i/>
          <w:iCs/>
        </w:rPr>
        <w:t xml:space="preserve">parallel between </w:t>
      </w:r>
      <w:r w:rsidR="00126CAD" w:rsidRPr="00126CAD">
        <w:rPr>
          <w:i/>
          <w:iCs/>
        </w:rPr>
        <w:t>CBCL and the BPM. The CBCL consists of Syndrome Scales includ</w:t>
      </w:r>
      <w:r w:rsidR="000A4D1C">
        <w:rPr>
          <w:i/>
          <w:iCs/>
        </w:rPr>
        <w:t xml:space="preserve">ing </w:t>
      </w:r>
      <w:r w:rsidR="00126CAD" w:rsidRPr="00126CAD">
        <w:rPr>
          <w:i/>
          <w:iCs/>
        </w:rPr>
        <w:t>clusters of symptoms, which are further grouped into three high-level domains known as (1) Internalizing Problems, (2) Externalizing, and (3) Total Problems score that sums all problem items. The BPM is a shorter version that provides a rapid assessment parallel to dimensions in CBCL for monitoring behavioral and emotional functioning over time.</w:t>
      </w:r>
    </w:p>
    <w:p w14:paraId="7659CDEA" w14:textId="29917105" w:rsidR="000A4D1C" w:rsidRPr="008C0CD7" w:rsidRDefault="00455623" w:rsidP="00455623">
      <w:pPr>
        <w:pStyle w:val="Style2"/>
      </w:pPr>
      <w:bookmarkStart w:id="57" w:name="_Toc196220356"/>
      <w:r>
        <w:t>Sample</w:t>
      </w:r>
      <w:bookmarkEnd w:id="57"/>
    </w:p>
    <w:p w14:paraId="5322D93D" w14:textId="3CC558A2" w:rsidR="0078131D" w:rsidRPr="0078131D" w:rsidRDefault="0078131D" w:rsidP="0078131D">
      <w:r w:rsidRPr="0078131D">
        <w:t>Several criteria were applied to determine the final sample for inclusion in the study.</w:t>
      </w:r>
      <w:r w:rsidRPr="0078131D">
        <w:rPr>
          <w:rFonts w:eastAsiaTheme="majorEastAsia"/>
        </w:rPr>
        <w:t> Figure 4 </w:t>
      </w:r>
      <w:r w:rsidRPr="0078131D">
        <w:t>illustrates the participant selection process. Beginning with the full ABCD Year 2 dataset (N = 10,730), participants were excluded if they lacked an MRI scan (n = 2,757) or if their imaging data did not meet quality control standards (n = 193). Of those with usable MRI data, additional exclusions were made for missing self- and/or parent-reported data on internalizing symptoms (n = 314).</w:t>
      </w:r>
      <w:r>
        <w:t xml:space="preserve"> Moreover, t</w:t>
      </w:r>
      <w:r w:rsidRPr="0078131D">
        <w:t xml:space="preserve">o ensure that medication effects did not confound brain structure findings, </w:t>
      </w:r>
      <w:r w:rsidRPr="0078131D">
        <w:lastRenderedPageBreak/>
        <w:t xml:space="preserve">participants who were currently prescribed common psychotropic medications (e.g., SSRIs, SNRIs, antipsychotics, stimulants) were excluded (n = 169). </w:t>
      </w:r>
      <w:r w:rsidR="00973D0D" w:rsidRPr="00973D0D">
        <w:t>Furthermore, participants who met criteria for a current diagnosis of a psychiatric disorder</w:t>
      </w:r>
      <w:r w:rsidR="00973D0D" w:rsidRPr="00973D0D">
        <w:rPr>
          <w:rFonts w:eastAsiaTheme="majorEastAsia"/>
        </w:rPr>
        <w:t> other than obsessive-compulsive disorder (OCD) </w:t>
      </w:r>
      <w:r w:rsidR="00973D0D" w:rsidRPr="00973D0D">
        <w:t>were excluded from the sample (n = 837). Consequently,</w:t>
      </w:r>
      <w:r w:rsidR="00973D0D" w:rsidRPr="00973D0D">
        <w:rPr>
          <w:rFonts w:eastAsiaTheme="majorEastAsia"/>
        </w:rPr>
        <w:t> healthy control participants</w:t>
      </w:r>
      <w:r w:rsidR="00973D0D">
        <w:rPr>
          <w:rFonts w:eastAsiaTheme="majorEastAsia"/>
        </w:rPr>
        <w:t xml:space="preserve"> </w:t>
      </w:r>
      <w:r w:rsidR="00973D0D" w:rsidRPr="00973D0D">
        <w:t>were defined as individuals who did</w:t>
      </w:r>
      <w:r w:rsidR="00973D0D" w:rsidRPr="00973D0D">
        <w:rPr>
          <w:rFonts w:eastAsiaTheme="majorEastAsia"/>
        </w:rPr>
        <w:t> not meet diagnostic criteria for any current or past psychiatric disorder</w:t>
      </w:r>
      <w:r w:rsidR="00973D0D" w:rsidRPr="00973D0D">
        <w:t>, as assessed by the KSADS-COMP.</w:t>
      </w:r>
      <w:r w:rsidR="00973D0D">
        <w:t xml:space="preserve"> Note </w:t>
      </w:r>
      <w:r w:rsidR="00973D0D" w:rsidRPr="00973D0D">
        <w:t>that participants with OCD were retained in the sample even if they presented with additional current psychiatric diagnoses, reflecting the high comorbidity typically observed in</w:t>
      </w:r>
      <w:r w:rsidR="00973D0D">
        <w:t xml:space="preserve"> pediatric</w:t>
      </w:r>
      <w:r w:rsidR="00973D0D" w:rsidRPr="00973D0D">
        <w:t xml:space="preserve"> OCD</w:t>
      </w:r>
      <w:r w:rsidR="00973D0D">
        <w:t xml:space="preserve"> </w:t>
      </w:r>
      <w:r w:rsidR="00973D0D">
        <w:fldChar w:fldCharType="begin"/>
      </w:r>
      <w:r w:rsidR="00973D0D">
        <w:instrText xml:space="preserve"> ADDIN ZOTERO_ITEM CSL_CITATION {"citationID":"i99VFK1g","properties":{"formattedCitation":"(Geller &amp; March, 2012)","plainCitation":"(Geller &amp; March, 2012)","noteIndex":0},"citationItems":[{"id":4486,"uris":["http://zotero.org/users/13126831/items/REJZA4PA"],"itemData":{"id":4486,"type":"article-journal","abstract":"Research in etiology, neurobiology, genetics, clinical correlates, and evidence-based treatments in children and adolescents with obsessive-compulsive disorder indicate a need for the revision of the Practice Parameters for the Assessment and Treatment of Children and Adolescents with Obsessive-Compulsive Disorder first published a decade ago. The present article highlights the clinical assessment and reviews and summarizes the evidence base for treatment. Based on this evidence, specific recommendations are provided for assessment, cognitive behavioral therapy, pharmacotherapy, combined treatment, and other interventions.","container-title":"J Am Acad Child Adolesc Psychiatry","DOI":"10.1016/j.jaac.2011.09.019","ISSN":"0890-8567","issue":"1","note":"publisher-place: Maryland Heights, MO\npublisher: Maryland Heights, MO: Elsevier Inc","page":"98-113","title":"Practice Parameter for the Assessment and Treatment of Children and Adolescents With Obsessive-Compulsive Disorder","volume":"51","author":[{"family":"Geller","given":"Daniel A.","suffix":"M.B.B.S"},{"family":"March","given":"John","suffix":"M.D"}],"issued":{"date-parts":[["2012"]]}}}],"schema":"https://github.com/citation-style-language/schema/raw/master/csl-citation.json"} </w:instrText>
      </w:r>
      <w:r w:rsidR="00973D0D">
        <w:fldChar w:fldCharType="separate"/>
      </w:r>
      <w:r w:rsidR="00973D0D">
        <w:rPr>
          <w:noProof/>
        </w:rPr>
        <w:t>(Geller &amp; March, 2012)</w:t>
      </w:r>
      <w:r w:rsidR="00973D0D">
        <w:fldChar w:fldCharType="end"/>
      </w:r>
      <w:r w:rsidR="00973D0D" w:rsidRPr="00973D0D">
        <w:t>.</w:t>
      </w:r>
      <w:r w:rsidR="00973D0D" w:rsidRPr="00973D0D">
        <w:rPr>
          <w:rFonts w:eastAsiaTheme="majorEastAsia"/>
        </w:rPr>
        <w:t> </w:t>
      </w:r>
    </w:p>
    <w:p w14:paraId="31E45FEE" w14:textId="038A4B4C" w:rsidR="00973D0D" w:rsidRDefault="00973D0D" w:rsidP="00973D0D">
      <w:pPr>
        <w:ind w:firstLine="720"/>
      </w:pPr>
      <w:r w:rsidRPr="00973D0D">
        <w:t>Following all exclusions, the final study sample included</w:t>
      </w:r>
      <w:r w:rsidRPr="00973D0D">
        <w:rPr>
          <w:rFonts w:eastAsiaTheme="majorEastAsia"/>
        </w:rPr>
        <w:t> 6,460 participants</w:t>
      </w:r>
      <w:r w:rsidRPr="00973D0D">
        <w:t>, comprising</w:t>
      </w:r>
      <w:r w:rsidRPr="00973D0D">
        <w:rPr>
          <w:rFonts w:eastAsiaTheme="majorEastAsia"/>
        </w:rPr>
        <w:t> 6,054 healthy controls </w:t>
      </w:r>
      <w:r w:rsidRPr="00973D0D">
        <w:t>and</w:t>
      </w:r>
      <w:r w:rsidRPr="00973D0D">
        <w:rPr>
          <w:rFonts w:eastAsiaTheme="majorEastAsia"/>
        </w:rPr>
        <w:t> 406 participants with obsessive-compulsive disorder (OCD)</w:t>
      </w:r>
      <w:r w:rsidRPr="00973D0D">
        <w:t>, of whom</w:t>
      </w:r>
      <w:r w:rsidRPr="00973D0D">
        <w:rPr>
          <w:rFonts w:eastAsiaTheme="majorEastAsia"/>
        </w:rPr>
        <w:t> 227 were classified as having only OCD </w:t>
      </w:r>
      <w:r w:rsidRPr="00973D0D">
        <w:t>and</w:t>
      </w:r>
      <w:r w:rsidRPr="00973D0D">
        <w:rPr>
          <w:rFonts w:eastAsiaTheme="majorEastAsia"/>
        </w:rPr>
        <w:t> 179 as having comorbid OCD</w:t>
      </w:r>
      <w:r w:rsidRPr="00973D0D">
        <w:t>. Demographic characteristics for each group are presented in</w:t>
      </w:r>
      <w:r w:rsidRPr="00973D0D">
        <w:rPr>
          <w:rFonts w:eastAsiaTheme="majorEastAsia"/>
        </w:rPr>
        <w:t xml:space="preserve"> Table </w:t>
      </w:r>
      <w:r>
        <w:rPr>
          <w:rFonts w:eastAsiaTheme="majorEastAsia"/>
        </w:rPr>
        <w:t>A</w:t>
      </w:r>
      <w:r w:rsidRPr="00973D0D">
        <w:t>.</w:t>
      </w:r>
      <w:r>
        <w:t xml:space="preserve"> </w:t>
      </w:r>
      <w:r w:rsidRPr="00973D0D">
        <w:t>The</w:t>
      </w:r>
      <w:r w:rsidRPr="00973D0D">
        <w:rPr>
          <w:rFonts w:eastAsiaTheme="majorEastAsia"/>
        </w:rPr>
        <w:t> mean age </w:t>
      </w:r>
      <w:r w:rsidRPr="00973D0D">
        <w:t>was comparable across groups, with the healthy control group averaging</w:t>
      </w:r>
      <w:r w:rsidRPr="00973D0D">
        <w:rPr>
          <w:rFonts w:eastAsiaTheme="majorEastAsia"/>
        </w:rPr>
        <w:t> 9.47 years </w:t>
      </w:r>
      <w:r w:rsidRPr="00973D0D">
        <w:t>(SD = 0.51) and the OCD group averaging</w:t>
      </w:r>
      <w:r w:rsidRPr="00973D0D">
        <w:rPr>
          <w:rFonts w:eastAsiaTheme="majorEastAsia"/>
        </w:rPr>
        <w:t> 9.46 years </w:t>
      </w:r>
      <w:r w:rsidRPr="00973D0D">
        <w:t>(SD = 0.50). In both groups, the</w:t>
      </w:r>
      <w:r w:rsidRPr="00973D0D">
        <w:rPr>
          <w:rFonts w:eastAsiaTheme="majorEastAsia"/>
        </w:rPr>
        <w:t> sex distribution </w:t>
      </w:r>
      <w:r w:rsidRPr="00973D0D">
        <w:t>was identical:</w:t>
      </w:r>
      <w:r w:rsidRPr="00973D0D">
        <w:rPr>
          <w:rFonts w:eastAsiaTheme="majorEastAsia"/>
        </w:rPr>
        <w:t> 47.5% female </w:t>
      </w:r>
      <w:r w:rsidRPr="00973D0D">
        <w:t>and</w:t>
      </w:r>
      <w:r w:rsidRPr="00973D0D">
        <w:rPr>
          <w:rFonts w:eastAsiaTheme="majorEastAsia"/>
        </w:rPr>
        <w:t> 52.5% male</w:t>
      </w:r>
      <w:r w:rsidRPr="00973D0D">
        <w:t>. One participant in the healthy control group identified as</w:t>
      </w:r>
      <w:r w:rsidRPr="00973D0D">
        <w:rPr>
          <w:rFonts w:eastAsiaTheme="majorEastAsia"/>
        </w:rPr>
        <w:t> </w:t>
      </w:r>
      <w:proofErr w:type="gramStart"/>
      <w:r w:rsidRPr="00973D0D">
        <w:rPr>
          <w:rFonts w:eastAsiaTheme="majorEastAsia"/>
        </w:rPr>
        <w:t>intersex-male</w:t>
      </w:r>
      <w:proofErr w:type="gramEnd"/>
      <w:r w:rsidRPr="00973D0D">
        <w:t>; no intersex participants were present in the OCD group.</w:t>
      </w:r>
      <w:r>
        <w:t xml:space="preserve"> </w:t>
      </w:r>
      <w:r w:rsidRPr="00973D0D">
        <w:t>With respect to</w:t>
      </w:r>
      <w:r w:rsidRPr="00973D0D">
        <w:rPr>
          <w:rFonts w:eastAsiaTheme="majorEastAsia"/>
        </w:rPr>
        <w:t> race and ethnicity</w:t>
      </w:r>
      <w:r w:rsidRPr="00973D0D">
        <w:t>, the healthy control group included</w:t>
      </w:r>
      <w:r w:rsidRPr="00973D0D">
        <w:rPr>
          <w:rFonts w:eastAsiaTheme="majorEastAsia"/>
        </w:rPr>
        <w:t> 2.2% Asian</w:t>
      </w:r>
      <w:r w:rsidRPr="00973D0D">
        <w:t>,</w:t>
      </w:r>
      <w:r w:rsidRPr="00973D0D">
        <w:rPr>
          <w:rFonts w:eastAsiaTheme="majorEastAsia"/>
        </w:rPr>
        <w:t> 13.3% Black</w:t>
      </w:r>
      <w:r w:rsidRPr="00973D0D">
        <w:t>,</w:t>
      </w:r>
      <w:r w:rsidRPr="00973D0D">
        <w:rPr>
          <w:rFonts w:eastAsiaTheme="majorEastAsia"/>
        </w:rPr>
        <w:t> 19.2% Hispanic</w:t>
      </w:r>
      <w:r w:rsidRPr="00973D0D">
        <w:t>,</w:t>
      </w:r>
      <w:r w:rsidRPr="00973D0D">
        <w:rPr>
          <w:rFonts w:eastAsiaTheme="majorEastAsia"/>
        </w:rPr>
        <w:t> 9.8% Other</w:t>
      </w:r>
      <w:r w:rsidRPr="00973D0D">
        <w:t>, and</w:t>
      </w:r>
      <w:r w:rsidRPr="00973D0D">
        <w:rPr>
          <w:rFonts w:eastAsiaTheme="majorEastAsia"/>
        </w:rPr>
        <w:t> 55.6% White </w:t>
      </w:r>
      <w:r w:rsidRPr="00973D0D">
        <w:t>participants. In comparison, the OCD group consisted of</w:t>
      </w:r>
      <w:r w:rsidRPr="00973D0D">
        <w:rPr>
          <w:rFonts w:eastAsiaTheme="majorEastAsia"/>
        </w:rPr>
        <w:t> 1.0% Asian</w:t>
      </w:r>
      <w:r w:rsidRPr="00973D0D">
        <w:t>,</w:t>
      </w:r>
      <w:r w:rsidRPr="00973D0D">
        <w:rPr>
          <w:rFonts w:eastAsiaTheme="majorEastAsia"/>
        </w:rPr>
        <w:t> 15.3% Black</w:t>
      </w:r>
      <w:r w:rsidRPr="00973D0D">
        <w:t>,</w:t>
      </w:r>
      <w:r w:rsidRPr="00973D0D">
        <w:rPr>
          <w:rFonts w:eastAsiaTheme="majorEastAsia"/>
        </w:rPr>
        <w:t> 19.5% Hispanic</w:t>
      </w:r>
      <w:r w:rsidRPr="00973D0D">
        <w:t>,</w:t>
      </w:r>
      <w:r w:rsidRPr="00973D0D">
        <w:rPr>
          <w:rFonts w:eastAsiaTheme="majorEastAsia"/>
        </w:rPr>
        <w:t> 14.3% Other</w:t>
      </w:r>
      <w:r w:rsidRPr="00973D0D">
        <w:t>, and</w:t>
      </w:r>
      <w:r w:rsidRPr="00973D0D">
        <w:rPr>
          <w:rFonts w:eastAsiaTheme="majorEastAsia"/>
        </w:rPr>
        <w:t> 50.0% White </w:t>
      </w:r>
      <w:r w:rsidRPr="00973D0D">
        <w:t>participants.</w:t>
      </w:r>
    </w:p>
    <w:p w14:paraId="00037180" w14:textId="77777777" w:rsidR="00A865F3" w:rsidRPr="00973D0D" w:rsidRDefault="00A865F3" w:rsidP="00973D0D">
      <w:pPr>
        <w:ind w:firstLine="720"/>
      </w:pPr>
    </w:p>
    <w:tbl>
      <w:tblPr>
        <w:tblStyle w:val="TableGrid"/>
        <w:tblW w:w="9445" w:type="dxa"/>
        <w:tblLook w:val="04A0" w:firstRow="1" w:lastRow="0" w:firstColumn="1" w:lastColumn="0" w:noHBand="0" w:noVBand="1"/>
      </w:tblPr>
      <w:tblGrid>
        <w:gridCol w:w="2931"/>
        <w:gridCol w:w="2931"/>
        <w:gridCol w:w="3583"/>
      </w:tblGrid>
      <w:tr w:rsidR="003C5C3D" w14:paraId="31FA2AE1" w14:textId="77777777" w:rsidTr="00064539">
        <w:trPr>
          <w:trHeight w:val="20"/>
        </w:trPr>
        <w:tc>
          <w:tcPr>
            <w:tcW w:w="2931" w:type="dxa"/>
          </w:tcPr>
          <w:p w14:paraId="45DB6331" w14:textId="03BD6190" w:rsidR="003C5C3D" w:rsidRPr="00B00E94" w:rsidRDefault="003C5C3D" w:rsidP="00B00E94">
            <w:pPr>
              <w:rPr>
                <w:sz w:val="16"/>
                <w:szCs w:val="16"/>
              </w:rPr>
            </w:pPr>
            <w:r w:rsidRPr="00B00E94">
              <w:rPr>
                <w:sz w:val="16"/>
                <w:szCs w:val="16"/>
              </w:rPr>
              <w:t>Demographic variable</w:t>
            </w:r>
          </w:p>
        </w:tc>
        <w:tc>
          <w:tcPr>
            <w:tcW w:w="2931" w:type="dxa"/>
          </w:tcPr>
          <w:p w14:paraId="0C793010" w14:textId="7F1972B8" w:rsidR="003C5C3D" w:rsidRPr="00B00E94" w:rsidRDefault="003C5C3D" w:rsidP="00B00E94">
            <w:pPr>
              <w:rPr>
                <w:sz w:val="16"/>
                <w:szCs w:val="16"/>
              </w:rPr>
            </w:pPr>
            <w:r w:rsidRPr="00B00E94">
              <w:rPr>
                <w:sz w:val="16"/>
                <w:szCs w:val="16"/>
              </w:rPr>
              <w:t>Healthy Control (n=6,054)</w:t>
            </w:r>
          </w:p>
        </w:tc>
        <w:tc>
          <w:tcPr>
            <w:tcW w:w="3583" w:type="dxa"/>
          </w:tcPr>
          <w:p w14:paraId="014FF482" w14:textId="77777777" w:rsidR="003C5C3D" w:rsidRPr="00B00E94" w:rsidRDefault="003C5C3D" w:rsidP="00B00E94">
            <w:pPr>
              <w:rPr>
                <w:sz w:val="16"/>
                <w:szCs w:val="16"/>
              </w:rPr>
            </w:pPr>
            <w:r w:rsidRPr="00B00E94">
              <w:rPr>
                <w:sz w:val="16"/>
                <w:szCs w:val="16"/>
              </w:rPr>
              <w:t>OCD</w:t>
            </w:r>
          </w:p>
          <w:p w14:paraId="20358073" w14:textId="147FAE57" w:rsidR="003C5C3D" w:rsidRPr="00B00E94" w:rsidRDefault="003C5C3D" w:rsidP="00B00E94">
            <w:pPr>
              <w:rPr>
                <w:sz w:val="16"/>
                <w:szCs w:val="16"/>
              </w:rPr>
            </w:pPr>
            <w:r w:rsidRPr="00B00E94">
              <w:rPr>
                <w:sz w:val="16"/>
                <w:szCs w:val="16"/>
              </w:rPr>
              <w:t xml:space="preserve"> (n=406)</w:t>
            </w:r>
          </w:p>
        </w:tc>
      </w:tr>
      <w:tr w:rsidR="003C5C3D" w14:paraId="6978918C" w14:textId="77777777" w:rsidTr="00064539">
        <w:trPr>
          <w:trHeight w:val="20"/>
        </w:trPr>
        <w:tc>
          <w:tcPr>
            <w:tcW w:w="2931" w:type="dxa"/>
          </w:tcPr>
          <w:p w14:paraId="654BC21E" w14:textId="6D93EB37" w:rsidR="003C5C3D" w:rsidRPr="00B00E94" w:rsidRDefault="003C5C3D" w:rsidP="00B00E94">
            <w:pPr>
              <w:rPr>
                <w:sz w:val="16"/>
                <w:szCs w:val="16"/>
              </w:rPr>
            </w:pPr>
            <w:r w:rsidRPr="00B00E94">
              <w:rPr>
                <w:sz w:val="16"/>
                <w:szCs w:val="16"/>
              </w:rPr>
              <w:t>Mean Age (SD)</w:t>
            </w:r>
          </w:p>
        </w:tc>
        <w:tc>
          <w:tcPr>
            <w:tcW w:w="2931" w:type="dxa"/>
          </w:tcPr>
          <w:p w14:paraId="2662E493" w14:textId="223AEF35" w:rsidR="003C5C3D" w:rsidRPr="00B00E94" w:rsidRDefault="003C5C3D" w:rsidP="00B00E94">
            <w:pPr>
              <w:rPr>
                <w:sz w:val="16"/>
                <w:szCs w:val="16"/>
              </w:rPr>
            </w:pPr>
            <w:r w:rsidRPr="00B00E94">
              <w:rPr>
                <w:sz w:val="16"/>
                <w:szCs w:val="16"/>
              </w:rPr>
              <w:t>9.47(0.51)</w:t>
            </w:r>
          </w:p>
        </w:tc>
        <w:tc>
          <w:tcPr>
            <w:tcW w:w="3583" w:type="dxa"/>
          </w:tcPr>
          <w:p w14:paraId="3AE78F8E" w14:textId="185720D1" w:rsidR="003C5C3D" w:rsidRPr="00B00E94" w:rsidRDefault="003C5C3D" w:rsidP="00B00E94">
            <w:pPr>
              <w:rPr>
                <w:sz w:val="16"/>
                <w:szCs w:val="16"/>
              </w:rPr>
            </w:pPr>
            <w:r w:rsidRPr="00B00E94">
              <w:rPr>
                <w:sz w:val="16"/>
                <w:szCs w:val="16"/>
              </w:rPr>
              <w:t>9.46(0.50)</w:t>
            </w:r>
          </w:p>
        </w:tc>
      </w:tr>
      <w:tr w:rsidR="003C5C3D" w14:paraId="4113802D" w14:textId="77777777" w:rsidTr="00064539">
        <w:trPr>
          <w:trHeight w:val="20"/>
        </w:trPr>
        <w:tc>
          <w:tcPr>
            <w:tcW w:w="2931" w:type="dxa"/>
          </w:tcPr>
          <w:p w14:paraId="51749FD2" w14:textId="01682EC4" w:rsidR="003C5C3D" w:rsidRPr="00B00E94" w:rsidRDefault="003C5C3D" w:rsidP="00064539">
            <w:pPr>
              <w:jc w:val="right"/>
              <w:rPr>
                <w:sz w:val="16"/>
                <w:szCs w:val="16"/>
              </w:rPr>
            </w:pPr>
            <w:r w:rsidRPr="00B00E94">
              <w:rPr>
                <w:sz w:val="16"/>
                <w:szCs w:val="16"/>
              </w:rPr>
              <w:t>Sex</w:t>
            </w:r>
          </w:p>
        </w:tc>
        <w:tc>
          <w:tcPr>
            <w:tcW w:w="2931" w:type="dxa"/>
          </w:tcPr>
          <w:p w14:paraId="02240DB7" w14:textId="77777777" w:rsidR="003C5C3D" w:rsidRPr="00B00E94" w:rsidRDefault="003C5C3D" w:rsidP="00B00E94">
            <w:pPr>
              <w:rPr>
                <w:sz w:val="16"/>
                <w:szCs w:val="16"/>
              </w:rPr>
            </w:pPr>
          </w:p>
        </w:tc>
        <w:tc>
          <w:tcPr>
            <w:tcW w:w="3583" w:type="dxa"/>
          </w:tcPr>
          <w:p w14:paraId="3C2ED177" w14:textId="77777777" w:rsidR="003C5C3D" w:rsidRPr="00B00E94" w:rsidRDefault="003C5C3D" w:rsidP="00B00E94">
            <w:pPr>
              <w:rPr>
                <w:sz w:val="16"/>
                <w:szCs w:val="16"/>
              </w:rPr>
            </w:pPr>
          </w:p>
        </w:tc>
      </w:tr>
      <w:tr w:rsidR="003C5C3D" w14:paraId="76BE4478" w14:textId="77777777" w:rsidTr="00064539">
        <w:trPr>
          <w:trHeight w:val="20"/>
        </w:trPr>
        <w:tc>
          <w:tcPr>
            <w:tcW w:w="2931" w:type="dxa"/>
          </w:tcPr>
          <w:p w14:paraId="24290468" w14:textId="1628F483" w:rsidR="003C5C3D" w:rsidRPr="00B00E94" w:rsidRDefault="003C5C3D" w:rsidP="00B00E94">
            <w:pPr>
              <w:rPr>
                <w:sz w:val="16"/>
                <w:szCs w:val="16"/>
              </w:rPr>
            </w:pPr>
            <w:r w:rsidRPr="00B00E94">
              <w:rPr>
                <w:sz w:val="16"/>
                <w:szCs w:val="16"/>
              </w:rPr>
              <w:t>Female</w:t>
            </w:r>
          </w:p>
        </w:tc>
        <w:tc>
          <w:tcPr>
            <w:tcW w:w="2931" w:type="dxa"/>
          </w:tcPr>
          <w:p w14:paraId="549ADD40" w14:textId="23B5F8BC" w:rsidR="003C5C3D" w:rsidRPr="00B00E94" w:rsidRDefault="003C5C3D" w:rsidP="00B00E94">
            <w:pPr>
              <w:rPr>
                <w:sz w:val="16"/>
                <w:szCs w:val="16"/>
              </w:rPr>
            </w:pPr>
            <w:r w:rsidRPr="00B00E94">
              <w:rPr>
                <w:sz w:val="16"/>
                <w:szCs w:val="16"/>
              </w:rPr>
              <w:t>47,5% (n=2,877)</w:t>
            </w:r>
          </w:p>
        </w:tc>
        <w:tc>
          <w:tcPr>
            <w:tcW w:w="3583" w:type="dxa"/>
          </w:tcPr>
          <w:p w14:paraId="5426C76D" w14:textId="782E3980" w:rsidR="003C5C3D" w:rsidRPr="00B00E94" w:rsidRDefault="003C5C3D" w:rsidP="00B00E94">
            <w:pPr>
              <w:rPr>
                <w:sz w:val="16"/>
                <w:szCs w:val="16"/>
              </w:rPr>
            </w:pPr>
            <w:r w:rsidRPr="00B00E94">
              <w:rPr>
                <w:sz w:val="16"/>
                <w:szCs w:val="16"/>
              </w:rPr>
              <w:t>47.5% (n=193)</w:t>
            </w:r>
          </w:p>
        </w:tc>
      </w:tr>
      <w:tr w:rsidR="003C5C3D" w14:paraId="3C44CD52" w14:textId="77777777" w:rsidTr="00064539">
        <w:trPr>
          <w:trHeight w:val="20"/>
        </w:trPr>
        <w:tc>
          <w:tcPr>
            <w:tcW w:w="2931" w:type="dxa"/>
          </w:tcPr>
          <w:p w14:paraId="7CB78944" w14:textId="4F3CB1FC" w:rsidR="003C5C3D" w:rsidRPr="00B00E94" w:rsidRDefault="003C5C3D" w:rsidP="00B00E94">
            <w:pPr>
              <w:rPr>
                <w:sz w:val="16"/>
                <w:szCs w:val="16"/>
              </w:rPr>
            </w:pPr>
            <w:r w:rsidRPr="00B00E94">
              <w:rPr>
                <w:sz w:val="16"/>
                <w:szCs w:val="16"/>
              </w:rPr>
              <w:t>Intersex-Male</w:t>
            </w:r>
          </w:p>
        </w:tc>
        <w:tc>
          <w:tcPr>
            <w:tcW w:w="2931" w:type="dxa"/>
          </w:tcPr>
          <w:p w14:paraId="2819E5F3" w14:textId="13637BF6" w:rsidR="003C5C3D" w:rsidRPr="00B00E94" w:rsidRDefault="003C5C3D" w:rsidP="00B00E94">
            <w:pPr>
              <w:rPr>
                <w:sz w:val="16"/>
                <w:szCs w:val="16"/>
              </w:rPr>
            </w:pPr>
            <w:r w:rsidRPr="00B00E94">
              <w:rPr>
                <w:sz w:val="16"/>
                <w:szCs w:val="16"/>
              </w:rPr>
              <w:t>0% (n=1)</w:t>
            </w:r>
          </w:p>
        </w:tc>
        <w:tc>
          <w:tcPr>
            <w:tcW w:w="3583" w:type="dxa"/>
          </w:tcPr>
          <w:p w14:paraId="04975281" w14:textId="6A973533" w:rsidR="003C5C3D" w:rsidRPr="00B00E94" w:rsidRDefault="003C5C3D" w:rsidP="00B00E94">
            <w:pPr>
              <w:rPr>
                <w:sz w:val="16"/>
                <w:szCs w:val="16"/>
              </w:rPr>
            </w:pPr>
            <w:r w:rsidRPr="00B00E94">
              <w:rPr>
                <w:sz w:val="16"/>
                <w:szCs w:val="16"/>
              </w:rPr>
              <w:t>-</w:t>
            </w:r>
          </w:p>
        </w:tc>
      </w:tr>
      <w:tr w:rsidR="003C5C3D" w14:paraId="14A370CF" w14:textId="77777777" w:rsidTr="00064539">
        <w:trPr>
          <w:trHeight w:val="20"/>
        </w:trPr>
        <w:tc>
          <w:tcPr>
            <w:tcW w:w="2931" w:type="dxa"/>
          </w:tcPr>
          <w:p w14:paraId="7A47DFA4" w14:textId="61DAFD94" w:rsidR="003C5C3D" w:rsidRPr="00B00E94" w:rsidRDefault="003C5C3D" w:rsidP="00B00E94">
            <w:pPr>
              <w:rPr>
                <w:sz w:val="16"/>
                <w:szCs w:val="16"/>
              </w:rPr>
            </w:pPr>
            <w:r w:rsidRPr="00B00E94">
              <w:rPr>
                <w:sz w:val="16"/>
                <w:szCs w:val="16"/>
              </w:rPr>
              <w:t>Male</w:t>
            </w:r>
          </w:p>
        </w:tc>
        <w:tc>
          <w:tcPr>
            <w:tcW w:w="2931" w:type="dxa"/>
          </w:tcPr>
          <w:p w14:paraId="325B9356" w14:textId="4CD3182D" w:rsidR="003C5C3D" w:rsidRPr="00B00E94" w:rsidRDefault="003C5C3D" w:rsidP="00B00E94">
            <w:pPr>
              <w:rPr>
                <w:sz w:val="16"/>
                <w:szCs w:val="16"/>
              </w:rPr>
            </w:pPr>
            <w:r w:rsidRPr="00B00E94">
              <w:rPr>
                <w:sz w:val="16"/>
                <w:szCs w:val="16"/>
              </w:rPr>
              <w:t>52.5% (n=3,176)</w:t>
            </w:r>
          </w:p>
        </w:tc>
        <w:tc>
          <w:tcPr>
            <w:tcW w:w="3583" w:type="dxa"/>
          </w:tcPr>
          <w:p w14:paraId="7E300E59" w14:textId="30250A96" w:rsidR="003C5C3D" w:rsidRPr="00B00E94" w:rsidRDefault="003C5C3D" w:rsidP="00B00E94">
            <w:pPr>
              <w:rPr>
                <w:sz w:val="16"/>
                <w:szCs w:val="16"/>
              </w:rPr>
            </w:pPr>
            <w:r w:rsidRPr="00B00E94">
              <w:rPr>
                <w:sz w:val="16"/>
                <w:szCs w:val="16"/>
              </w:rPr>
              <w:t>52.5% (n=213)</w:t>
            </w:r>
          </w:p>
        </w:tc>
      </w:tr>
      <w:tr w:rsidR="003C5C3D" w14:paraId="4B352761" w14:textId="77777777" w:rsidTr="00064539">
        <w:trPr>
          <w:trHeight w:val="20"/>
        </w:trPr>
        <w:tc>
          <w:tcPr>
            <w:tcW w:w="2931" w:type="dxa"/>
          </w:tcPr>
          <w:p w14:paraId="16DBFA6C" w14:textId="2ADF2F5B" w:rsidR="003C5C3D" w:rsidRPr="00B00E94" w:rsidRDefault="003C5C3D" w:rsidP="00064539">
            <w:pPr>
              <w:jc w:val="right"/>
              <w:rPr>
                <w:sz w:val="16"/>
                <w:szCs w:val="16"/>
              </w:rPr>
            </w:pPr>
            <w:r w:rsidRPr="00B00E94">
              <w:rPr>
                <w:sz w:val="16"/>
                <w:szCs w:val="16"/>
              </w:rPr>
              <w:t>Race/Ethnicity</w:t>
            </w:r>
          </w:p>
        </w:tc>
        <w:tc>
          <w:tcPr>
            <w:tcW w:w="2931" w:type="dxa"/>
          </w:tcPr>
          <w:p w14:paraId="1022B23E" w14:textId="77777777" w:rsidR="003C5C3D" w:rsidRPr="00B00E94" w:rsidRDefault="003C5C3D" w:rsidP="00B00E94">
            <w:pPr>
              <w:rPr>
                <w:sz w:val="16"/>
                <w:szCs w:val="16"/>
              </w:rPr>
            </w:pPr>
          </w:p>
        </w:tc>
        <w:tc>
          <w:tcPr>
            <w:tcW w:w="3583" w:type="dxa"/>
          </w:tcPr>
          <w:p w14:paraId="1E1CA00F" w14:textId="77777777" w:rsidR="003C5C3D" w:rsidRPr="00B00E94" w:rsidRDefault="003C5C3D" w:rsidP="00B00E94">
            <w:pPr>
              <w:rPr>
                <w:sz w:val="16"/>
                <w:szCs w:val="16"/>
              </w:rPr>
            </w:pPr>
          </w:p>
        </w:tc>
      </w:tr>
      <w:tr w:rsidR="003C5C3D" w14:paraId="19EC84D4" w14:textId="77777777" w:rsidTr="00064539">
        <w:trPr>
          <w:trHeight w:val="20"/>
        </w:trPr>
        <w:tc>
          <w:tcPr>
            <w:tcW w:w="2931" w:type="dxa"/>
          </w:tcPr>
          <w:p w14:paraId="337140C3" w14:textId="26B2A046" w:rsidR="003C5C3D" w:rsidRPr="00B00E94" w:rsidRDefault="003C5C3D" w:rsidP="00B00E94">
            <w:pPr>
              <w:rPr>
                <w:sz w:val="16"/>
                <w:szCs w:val="16"/>
              </w:rPr>
            </w:pPr>
            <w:r w:rsidRPr="00B00E94">
              <w:rPr>
                <w:sz w:val="16"/>
                <w:szCs w:val="16"/>
              </w:rPr>
              <w:t>Asian</w:t>
            </w:r>
          </w:p>
        </w:tc>
        <w:tc>
          <w:tcPr>
            <w:tcW w:w="2931" w:type="dxa"/>
          </w:tcPr>
          <w:p w14:paraId="1ACE3FF3" w14:textId="36E4C75A" w:rsidR="003C5C3D" w:rsidRPr="00B00E94" w:rsidRDefault="003C5C3D" w:rsidP="00B00E94">
            <w:pPr>
              <w:rPr>
                <w:sz w:val="16"/>
                <w:szCs w:val="16"/>
              </w:rPr>
            </w:pPr>
            <w:r w:rsidRPr="00B00E94">
              <w:rPr>
                <w:sz w:val="16"/>
                <w:szCs w:val="16"/>
              </w:rPr>
              <w:t>2.2% (n=131)</w:t>
            </w:r>
          </w:p>
        </w:tc>
        <w:tc>
          <w:tcPr>
            <w:tcW w:w="3583" w:type="dxa"/>
          </w:tcPr>
          <w:p w14:paraId="75780F36" w14:textId="0AFE1140" w:rsidR="003C5C3D" w:rsidRPr="00B00E94" w:rsidRDefault="003C5C3D" w:rsidP="00B00E94">
            <w:pPr>
              <w:rPr>
                <w:sz w:val="16"/>
                <w:szCs w:val="16"/>
              </w:rPr>
            </w:pPr>
            <w:r w:rsidRPr="00B00E94">
              <w:rPr>
                <w:sz w:val="16"/>
                <w:szCs w:val="16"/>
              </w:rPr>
              <w:t>1.0% (n=4)</w:t>
            </w:r>
          </w:p>
        </w:tc>
      </w:tr>
      <w:tr w:rsidR="003C5C3D" w14:paraId="14EE09E3" w14:textId="77777777" w:rsidTr="00064539">
        <w:trPr>
          <w:trHeight w:val="20"/>
        </w:trPr>
        <w:tc>
          <w:tcPr>
            <w:tcW w:w="2931" w:type="dxa"/>
          </w:tcPr>
          <w:p w14:paraId="68914595" w14:textId="514EEFC3" w:rsidR="003C5C3D" w:rsidRPr="00B00E94" w:rsidRDefault="003C5C3D" w:rsidP="00B00E94">
            <w:pPr>
              <w:rPr>
                <w:sz w:val="16"/>
                <w:szCs w:val="16"/>
              </w:rPr>
            </w:pPr>
            <w:r w:rsidRPr="00B00E94">
              <w:rPr>
                <w:sz w:val="16"/>
                <w:szCs w:val="16"/>
              </w:rPr>
              <w:t>Black</w:t>
            </w:r>
          </w:p>
        </w:tc>
        <w:tc>
          <w:tcPr>
            <w:tcW w:w="2931" w:type="dxa"/>
          </w:tcPr>
          <w:p w14:paraId="282754B3" w14:textId="7F73C1AD" w:rsidR="003C5C3D" w:rsidRPr="00B00E94" w:rsidRDefault="003C5C3D" w:rsidP="00B00E94">
            <w:pPr>
              <w:rPr>
                <w:sz w:val="16"/>
                <w:szCs w:val="16"/>
              </w:rPr>
            </w:pPr>
            <w:r w:rsidRPr="00B00E94">
              <w:rPr>
                <w:sz w:val="16"/>
                <w:szCs w:val="16"/>
              </w:rPr>
              <w:t>13.3% (n=806)</w:t>
            </w:r>
          </w:p>
        </w:tc>
        <w:tc>
          <w:tcPr>
            <w:tcW w:w="3583" w:type="dxa"/>
          </w:tcPr>
          <w:p w14:paraId="07E91C44" w14:textId="6A6EC813" w:rsidR="003C5C3D" w:rsidRPr="00B00E94" w:rsidRDefault="003C5C3D" w:rsidP="00B00E94">
            <w:pPr>
              <w:rPr>
                <w:sz w:val="16"/>
                <w:szCs w:val="16"/>
              </w:rPr>
            </w:pPr>
            <w:r w:rsidRPr="00B00E94">
              <w:rPr>
                <w:sz w:val="16"/>
                <w:szCs w:val="16"/>
              </w:rPr>
              <w:t>15.3% (n=62)</w:t>
            </w:r>
          </w:p>
        </w:tc>
      </w:tr>
      <w:tr w:rsidR="003C5C3D" w14:paraId="070DCAAC" w14:textId="77777777" w:rsidTr="00064539">
        <w:trPr>
          <w:trHeight w:val="20"/>
        </w:trPr>
        <w:tc>
          <w:tcPr>
            <w:tcW w:w="2931" w:type="dxa"/>
          </w:tcPr>
          <w:p w14:paraId="7DF88330" w14:textId="2DABC4D3" w:rsidR="003C5C3D" w:rsidRPr="00B00E94" w:rsidRDefault="003C5C3D" w:rsidP="00B00E94">
            <w:pPr>
              <w:rPr>
                <w:sz w:val="16"/>
                <w:szCs w:val="16"/>
              </w:rPr>
            </w:pPr>
            <w:r w:rsidRPr="00B00E94">
              <w:rPr>
                <w:sz w:val="16"/>
                <w:szCs w:val="16"/>
              </w:rPr>
              <w:t>Hispanic</w:t>
            </w:r>
          </w:p>
        </w:tc>
        <w:tc>
          <w:tcPr>
            <w:tcW w:w="2931" w:type="dxa"/>
          </w:tcPr>
          <w:p w14:paraId="41CDCA97" w14:textId="6FFA6B87" w:rsidR="003C5C3D" w:rsidRPr="00B00E94" w:rsidRDefault="003C5C3D" w:rsidP="00B00E94">
            <w:pPr>
              <w:rPr>
                <w:sz w:val="16"/>
                <w:szCs w:val="16"/>
              </w:rPr>
            </w:pPr>
            <w:r w:rsidRPr="00B00E94">
              <w:rPr>
                <w:sz w:val="16"/>
                <w:szCs w:val="16"/>
              </w:rPr>
              <w:t>19.2% (n=1,160)</w:t>
            </w:r>
          </w:p>
        </w:tc>
        <w:tc>
          <w:tcPr>
            <w:tcW w:w="3583" w:type="dxa"/>
          </w:tcPr>
          <w:p w14:paraId="0EE1C9F7" w14:textId="788EE8E2" w:rsidR="003C5C3D" w:rsidRPr="00B00E94" w:rsidRDefault="003C5C3D" w:rsidP="00B00E94">
            <w:pPr>
              <w:rPr>
                <w:sz w:val="16"/>
                <w:szCs w:val="16"/>
              </w:rPr>
            </w:pPr>
            <w:r w:rsidRPr="00B00E94">
              <w:rPr>
                <w:sz w:val="16"/>
                <w:szCs w:val="16"/>
              </w:rPr>
              <w:t>19.5% (n=79)</w:t>
            </w:r>
          </w:p>
        </w:tc>
      </w:tr>
      <w:tr w:rsidR="003C5C3D" w14:paraId="0E6E46DE" w14:textId="77777777" w:rsidTr="00064539">
        <w:trPr>
          <w:trHeight w:val="20"/>
        </w:trPr>
        <w:tc>
          <w:tcPr>
            <w:tcW w:w="2931" w:type="dxa"/>
          </w:tcPr>
          <w:p w14:paraId="62C36867" w14:textId="372D00BD" w:rsidR="003C5C3D" w:rsidRPr="00B00E94" w:rsidRDefault="003C5C3D" w:rsidP="00B00E94">
            <w:pPr>
              <w:rPr>
                <w:sz w:val="16"/>
                <w:szCs w:val="16"/>
              </w:rPr>
            </w:pPr>
            <w:r w:rsidRPr="00B00E94">
              <w:rPr>
                <w:sz w:val="16"/>
                <w:szCs w:val="16"/>
              </w:rPr>
              <w:t>Other</w:t>
            </w:r>
          </w:p>
        </w:tc>
        <w:tc>
          <w:tcPr>
            <w:tcW w:w="2931" w:type="dxa"/>
          </w:tcPr>
          <w:p w14:paraId="7D893166" w14:textId="6ED835D5" w:rsidR="003C5C3D" w:rsidRPr="00B00E94" w:rsidRDefault="003C5C3D" w:rsidP="00B00E94">
            <w:pPr>
              <w:rPr>
                <w:sz w:val="16"/>
                <w:szCs w:val="16"/>
              </w:rPr>
            </w:pPr>
            <w:r w:rsidRPr="00B00E94">
              <w:rPr>
                <w:sz w:val="16"/>
                <w:szCs w:val="16"/>
              </w:rPr>
              <w:t>9.8% (n=593)</w:t>
            </w:r>
          </w:p>
        </w:tc>
        <w:tc>
          <w:tcPr>
            <w:tcW w:w="3583" w:type="dxa"/>
          </w:tcPr>
          <w:p w14:paraId="13390B2C" w14:textId="7BB1EEB3" w:rsidR="003C5C3D" w:rsidRPr="00B00E94" w:rsidRDefault="003C5C3D" w:rsidP="00B00E94">
            <w:pPr>
              <w:rPr>
                <w:sz w:val="16"/>
                <w:szCs w:val="16"/>
              </w:rPr>
            </w:pPr>
            <w:r w:rsidRPr="00B00E94">
              <w:rPr>
                <w:sz w:val="16"/>
                <w:szCs w:val="16"/>
              </w:rPr>
              <w:t>14.3% (n=58)</w:t>
            </w:r>
          </w:p>
        </w:tc>
      </w:tr>
      <w:tr w:rsidR="003C5C3D" w14:paraId="140A5B3A" w14:textId="77777777" w:rsidTr="00064539">
        <w:trPr>
          <w:trHeight w:val="20"/>
        </w:trPr>
        <w:tc>
          <w:tcPr>
            <w:tcW w:w="2931" w:type="dxa"/>
          </w:tcPr>
          <w:p w14:paraId="3C7C0EC2" w14:textId="595486C6" w:rsidR="003C5C3D" w:rsidRPr="00B00E94" w:rsidRDefault="003C5C3D" w:rsidP="00B00E94">
            <w:pPr>
              <w:rPr>
                <w:sz w:val="16"/>
                <w:szCs w:val="16"/>
              </w:rPr>
            </w:pPr>
            <w:r w:rsidRPr="00B00E94">
              <w:rPr>
                <w:sz w:val="16"/>
                <w:szCs w:val="16"/>
              </w:rPr>
              <w:t>White</w:t>
            </w:r>
          </w:p>
        </w:tc>
        <w:tc>
          <w:tcPr>
            <w:tcW w:w="2931" w:type="dxa"/>
          </w:tcPr>
          <w:p w14:paraId="7E4F0C21" w14:textId="37F12F30" w:rsidR="003C5C3D" w:rsidRPr="00B00E94" w:rsidRDefault="003C5C3D" w:rsidP="00B00E94">
            <w:pPr>
              <w:rPr>
                <w:sz w:val="16"/>
                <w:szCs w:val="16"/>
              </w:rPr>
            </w:pPr>
            <w:r w:rsidRPr="00B00E94">
              <w:rPr>
                <w:sz w:val="16"/>
                <w:szCs w:val="16"/>
              </w:rPr>
              <w:t>55.6% (n=3,364)</w:t>
            </w:r>
          </w:p>
        </w:tc>
        <w:tc>
          <w:tcPr>
            <w:tcW w:w="3583" w:type="dxa"/>
          </w:tcPr>
          <w:p w14:paraId="39913E28" w14:textId="571D6E5C" w:rsidR="003C5C3D" w:rsidRPr="00B00E94" w:rsidRDefault="003C5C3D" w:rsidP="00B00E94">
            <w:pPr>
              <w:rPr>
                <w:sz w:val="16"/>
                <w:szCs w:val="16"/>
              </w:rPr>
            </w:pPr>
            <w:r w:rsidRPr="00B00E94">
              <w:rPr>
                <w:sz w:val="16"/>
                <w:szCs w:val="16"/>
              </w:rPr>
              <w:t>50.0% (n=203)</w:t>
            </w:r>
          </w:p>
        </w:tc>
      </w:tr>
    </w:tbl>
    <w:p w14:paraId="6AC23CAD" w14:textId="77777777" w:rsidR="00633A7F" w:rsidRDefault="00633A7F" w:rsidP="009520BB">
      <w:pPr>
        <w:rPr>
          <w:b/>
          <w:bCs/>
          <w:i/>
          <w:iCs/>
        </w:rPr>
      </w:pPr>
    </w:p>
    <w:p w14:paraId="27B1D2AD" w14:textId="7A2417D8" w:rsidR="00064539" w:rsidRPr="00286F30" w:rsidRDefault="00286F30" w:rsidP="009520BB">
      <w:pPr>
        <w:rPr>
          <w:b/>
          <w:bCs/>
        </w:rPr>
      </w:pPr>
      <w:r>
        <w:rPr>
          <w:b/>
          <w:bCs/>
        </w:rPr>
        <w:t xml:space="preserve">KSADS Lifetime Diagnosis </w:t>
      </w:r>
    </w:p>
    <w:tbl>
      <w:tblPr>
        <w:tblStyle w:val="TableGrid"/>
        <w:tblW w:w="0" w:type="auto"/>
        <w:tblLook w:val="04A0" w:firstRow="1" w:lastRow="0" w:firstColumn="1" w:lastColumn="0" w:noHBand="0" w:noVBand="1"/>
      </w:tblPr>
      <w:tblGrid>
        <w:gridCol w:w="1795"/>
        <w:gridCol w:w="7551"/>
      </w:tblGrid>
      <w:tr w:rsidR="00064539" w:rsidRPr="00B00E94" w14:paraId="0CA4407B" w14:textId="77777777" w:rsidTr="00286F30">
        <w:trPr>
          <w:trHeight w:val="26"/>
        </w:trPr>
        <w:tc>
          <w:tcPr>
            <w:tcW w:w="1795" w:type="dxa"/>
          </w:tcPr>
          <w:p w14:paraId="32E2B31B" w14:textId="76639224" w:rsidR="00064539" w:rsidRPr="00064539" w:rsidRDefault="00064539" w:rsidP="00E50B7D">
            <w:pPr>
              <w:jc w:val="right"/>
              <w:rPr>
                <w:sz w:val="16"/>
                <w:szCs w:val="16"/>
              </w:rPr>
            </w:pPr>
            <w:r>
              <w:rPr>
                <w:sz w:val="16"/>
                <w:szCs w:val="16"/>
              </w:rPr>
              <w:lastRenderedPageBreak/>
              <w:t>Comorbidities</w:t>
            </w:r>
            <w:r w:rsidRPr="00064539">
              <w:rPr>
                <w:sz w:val="16"/>
                <w:szCs w:val="16"/>
              </w:rPr>
              <w:t xml:space="preserve"> </w:t>
            </w:r>
          </w:p>
        </w:tc>
        <w:tc>
          <w:tcPr>
            <w:tcW w:w="7551" w:type="dxa"/>
          </w:tcPr>
          <w:p w14:paraId="3DFDEE85" w14:textId="43FDF813" w:rsidR="00064539" w:rsidRPr="00B00E94" w:rsidRDefault="00286F30" w:rsidP="00E50B7D">
            <w:pPr>
              <w:rPr>
                <w:sz w:val="16"/>
                <w:szCs w:val="16"/>
              </w:rPr>
            </w:pPr>
            <w:r>
              <w:rPr>
                <w:sz w:val="16"/>
                <w:szCs w:val="16"/>
              </w:rPr>
              <w:t>OCD</w:t>
            </w:r>
            <w:r w:rsidR="00064539">
              <w:rPr>
                <w:sz w:val="16"/>
                <w:szCs w:val="16"/>
              </w:rPr>
              <w:t xml:space="preserve"> (</w:t>
            </w:r>
            <w:r>
              <w:rPr>
                <w:sz w:val="16"/>
                <w:szCs w:val="16"/>
              </w:rPr>
              <w:t>n =</w:t>
            </w:r>
            <w:r w:rsidR="00064539">
              <w:rPr>
                <w:sz w:val="16"/>
                <w:szCs w:val="16"/>
              </w:rPr>
              <w:t>406)</w:t>
            </w:r>
          </w:p>
        </w:tc>
      </w:tr>
      <w:tr w:rsidR="00064539" w:rsidRPr="00B00E94" w14:paraId="492AC851" w14:textId="77777777" w:rsidTr="00286F30">
        <w:trPr>
          <w:trHeight w:val="26"/>
        </w:trPr>
        <w:tc>
          <w:tcPr>
            <w:tcW w:w="1795" w:type="dxa"/>
          </w:tcPr>
          <w:p w14:paraId="144A5FEA" w14:textId="77777777" w:rsidR="00064539" w:rsidRPr="00064539" w:rsidRDefault="00064539" w:rsidP="00E50B7D">
            <w:pPr>
              <w:rPr>
                <w:sz w:val="16"/>
                <w:szCs w:val="16"/>
              </w:rPr>
            </w:pPr>
            <w:r w:rsidRPr="00064539">
              <w:rPr>
                <w:sz w:val="16"/>
                <w:szCs w:val="16"/>
              </w:rPr>
              <w:t>Any depressive disorder</w:t>
            </w:r>
          </w:p>
        </w:tc>
        <w:tc>
          <w:tcPr>
            <w:tcW w:w="7551" w:type="dxa"/>
          </w:tcPr>
          <w:p w14:paraId="044E5473" w14:textId="77777777" w:rsidR="00064539" w:rsidRPr="00B00E94" w:rsidRDefault="00064539" w:rsidP="00E50B7D">
            <w:pPr>
              <w:rPr>
                <w:sz w:val="16"/>
                <w:szCs w:val="16"/>
              </w:rPr>
            </w:pPr>
            <w:r>
              <w:rPr>
                <w:sz w:val="16"/>
                <w:szCs w:val="16"/>
              </w:rPr>
              <w:t>5</w:t>
            </w:r>
          </w:p>
        </w:tc>
      </w:tr>
      <w:tr w:rsidR="00064539" w:rsidRPr="00B00E94" w14:paraId="51FE9E26" w14:textId="77777777" w:rsidTr="00286F30">
        <w:trPr>
          <w:trHeight w:val="26"/>
        </w:trPr>
        <w:tc>
          <w:tcPr>
            <w:tcW w:w="1795" w:type="dxa"/>
          </w:tcPr>
          <w:p w14:paraId="0953B41B" w14:textId="77777777" w:rsidR="00064539" w:rsidRPr="00064539" w:rsidRDefault="00064539" w:rsidP="00E50B7D">
            <w:pPr>
              <w:rPr>
                <w:sz w:val="16"/>
                <w:szCs w:val="16"/>
              </w:rPr>
            </w:pPr>
            <w:r w:rsidRPr="00064539">
              <w:rPr>
                <w:sz w:val="16"/>
                <w:szCs w:val="16"/>
              </w:rPr>
              <w:t>Any anxiety disorder</w:t>
            </w:r>
          </w:p>
        </w:tc>
        <w:tc>
          <w:tcPr>
            <w:tcW w:w="7551" w:type="dxa"/>
          </w:tcPr>
          <w:p w14:paraId="6B3119C4" w14:textId="77777777" w:rsidR="00064539" w:rsidRPr="00B00E94" w:rsidRDefault="00064539" w:rsidP="00E50B7D">
            <w:pPr>
              <w:rPr>
                <w:sz w:val="16"/>
                <w:szCs w:val="16"/>
              </w:rPr>
            </w:pPr>
            <w:r>
              <w:rPr>
                <w:sz w:val="16"/>
                <w:szCs w:val="16"/>
              </w:rPr>
              <w:t>46</w:t>
            </w:r>
          </w:p>
        </w:tc>
      </w:tr>
      <w:tr w:rsidR="00064539" w:rsidRPr="00B00E94" w14:paraId="088D4E22" w14:textId="77777777" w:rsidTr="00286F30">
        <w:trPr>
          <w:trHeight w:val="26"/>
        </w:trPr>
        <w:tc>
          <w:tcPr>
            <w:tcW w:w="1795" w:type="dxa"/>
          </w:tcPr>
          <w:p w14:paraId="30060A26" w14:textId="77777777" w:rsidR="00064539" w:rsidRPr="00064539" w:rsidRDefault="00064539" w:rsidP="00E50B7D">
            <w:pPr>
              <w:rPr>
                <w:sz w:val="16"/>
                <w:szCs w:val="16"/>
              </w:rPr>
            </w:pPr>
            <w:r w:rsidRPr="00064539">
              <w:rPr>
                <w:sz w:val="16"/>
                <w:szCs w:val="16"/>
              </w:rPr>
              <w:t>ADHD</w:t>
            </w:r>
          </w:p>
        </w:tc>
        <w:tc>
          <w:tcPr>
            <w:tcW w:w="7551" w:type="dxa"/>
          </w:tcPr>
          <w:p w14:paraId="72C00E52" w14:textId="77777777" w:rsidR="00064539" w:rsidRPr="00B00E94" w:rsidRDefault="00064539" w:rsidP="00E50B7D">
            <w:pPr>
              <w:rPr>
                <w:sz w:val="16"/>
                <w:szCs w:val="16"/>
              </w:rPr>
            </w:pPr>
            <w:r>
              <w:rPr>
                <w:sz w:val="16"/>
                <w:szCs w:val="16"/>
              </w:rPr>
              <w:t>71</w:t>
            </w:r>
          </w:p>
        </w:tc>
      </w:tr>
      <w:tr w:rsidR="00064539" w:rsidRPr="00B00E94" w14:paraId="4084CCCC" w14:textId="77777777" w:rsidTr="00286F30">
        <w:trPr>
          <w:trHeight w:val="26"/>
        </w:trPr>
        <w:tc>
          <w:tcPr>
            <w:tcW w:w="1795" w:type="dxa"/>
          </w:tcPr>
          <w:p w14:paraId="2FFB1311" w14:textId="77777777" w:rsidR="00064539" w:rsidRPr="00064539" w:rsidRDefault="00064539" w:rsidP="00E50B7D">
            <w:pPr>
              <w:rPr>
                <w:sz w:val="16"/>
                <w:szCs w:val="16"/>
              </w:rPr>
            </w:pPr>
            <w:r w:rsidRPr="00064539">
              <w:rPr>
                <w:sz w:val="16"/>
                <w:szCs w:val="16"/>
              </w:rPr>
              <w:t>ODD/CD</w:t>
            </w:r>
          </w:p>
        </w:tc>
        <w:tc>
          <w:tcPr>
            <w:tcW w:w="7551" w:type="dxa"/>
          </w:tcPr>
          <w:p w14:paraId="4E174D2A" w14:textId="77777777" w:rsidR="00064539" w:rsidRPr="00B00E94" w:rsidRDefault="00064539" w:rsidP="00E50B7D">
            <w:pPr>
              <w:rPr>
                <w:sz w:val="16"/>
                <w:szCs w:val="16"/>
              </w:rPr>
            </w:pPr>
            <w:r>
              <w:rPr>
                <w:sz w:val="16"/>
                <w:szCs w:val="16"/>
              </w:rPr>
              <w:t>62</w:t>
            </w:r>
          </w:p>
        </w:tc>
      </w:tr>
      <w:tr w:rsidR="00064539" w:rsidRPr="00B00E94" w14:paraId="67369E25" w14:textId="77777777" w:rsidTr="00286F30">
        <w:trPr>
          <w:trHeight w:val="26"/>
        </w:trPr>
        <w:tc>
          <w:tcPr>
            <w:tcW w:w="1795" w:type="dxa"/>
          </w:tcPr>
          <w:p w14:paraId="41B17D29" w14:textId="77777777" w:rsidR="00064539" w:rsidRPr="00064539" w:rsidRDefault="00064539" w:rsidP="00E50B7D">
            <w:pPr>
              <w:rPr>
                <w:sz w:val="16"/>
                <w:szCs w:val="16"/>
              </w:rPr>
            </w:pPr>
            <w:r w:rsidRPr="00064539">
              <w:rPr>
                <w:sz w:val="16"/>
                <w:szCs w:val="16"/>
              </w:rPr>
              <w:t>Bipolar</w:t>
            </w:r>
          </w:p>
        </w:tc>
        <w:tc>
          <w:tcPr>
            <w:tcW w:w="7551" w:type="dxa"/>
          </w:tcPr>
          <w:p w14:paraId="511B5992" w14:textId="77777777" w:rsidR="00064539" w:rsidRPr="00B00E94" w:rsidRDefault="00064539" w:rsidP="00E50B7D">
            <w:pPr>
              <w:rPr>
                <w:sz w:val="16"/>
                <w:szCs w:val="16"/>
              </w:rPr>
            </w:pPr>
            <w:r>
              <w:rPr>
                <w:sz w:val="16"/>
                <w:szCs w:val="16"/>
              </w:rPr>
              <w:t>49</w:t>
            </w:r>
          </w:p>
        </w:tc>
      </w:tr>
      <w:tr w:rsidR="00064539" w:rsidRPr="00B00E94" w14:paraId="32230C7D" w14:textId="77777777" w:rsidTr="00286F30">
        <w:trPr>
          <w:trHeight w:val="26"/>
        </w:trPr>
        <w:tc>
          <w:tcPr>
            <w:tcW w:w="1795" w:type="dxa"/>
          </w:tcPr>
          <w:p w14:paraId="355DEBF3" w14:textId="77777777" w:rsidR="00064539" w:rsidRPr="00064539" w:rsidRDefault="00064539" w:rsidP="00E50B7D">
            <w:pPr>
              <w:rPr>
                <w:sz w:val="16"/>
                <w:szCs w:val="16"/>
              </w:rPr>
            </w:pPr>
            <w:r w:rsidRPr="00064539">
              <w:rPr>
                <w:sz w:val="16"/>
                <w:szCs w:val="16"/>
              </w:rPr>
              <w:t>Drug use disorder</w:t>
            </w:r>
          </w:p>
        </w:tc>
        <w:tc>
          <w:tcPr>
            <w:tcW w:w="7551" w:type="dxa"/>
          </w:tcPr>
          <w:p w14:paraId="6F31A271" w14:textId="77777777" w:rsidR="00064539" w:rsidRPr="00B00E94" w:rsidRDefault="00064539" w:rsidP="00E50B7D">
            <w:pPr>
              <w:rPr>
                <w:sz w:val="16"/>
                <w:szCs w:val="16"/>
              </w:rPr>
            </w:pPr>
            <w:r>
              <w:rPr>
                <w:sz w:val="16"/>
                <w:szCs w:val="16"/>
              </w:rPr>
              <w:t>2</w:t>
            </w:r>
          </w:p>
        </w:tc>
      </w:tr>
      <w:tr w:rsidR="00064539" w:rsidRPr="00B00E94" w14:paraId="35B06C28" w14:textId="77777777" w:rsidTr="00286F30">
        <w:trPr>
          <w:trHeight w:val="26"/>
        </w:trPr>
        <w:tc>
          <w:tcPr>
            <w:tcW w:w="1795" w:type="dxa"/>
          </w:tcPr>
          <w:p w14:paraId="05A2E93C" w14:textId="77777777" w:rsidR="00064539" w:rsidRPr="00064539" w:rsidRDefault="00064539" w:rsidP="00E50B7D">
            <w:pPr>
              <w:rPr>
                <w:sz w:val="16"/>
                <w:szCs w:val="16"/>
              </w:rPr>
            </w:pPr>
            <w:r w:rsidRPr="00064539">
              <w:rPr>
                <w:sz w:val="16"/>
                <w:szCs w:val="16"/>
              </w:rPr>
              <w:t>Any suicidality</w:t>
            </w:r>
          </w:p>
        </w:tc>
        <w:tc>
          <w:tcPr>
            <w:tcW w:w="7551" w:type="dxa"/>
          </w:tcPr>
          <w:p w14:paraId="55DA63C2" w14:textId="77777777" w:rsidR="00064539" w:rsidRPr="00B00E94" w:rsidRDefault="00064539" w:rsidP="00E50B7D">
            <w:pPr>
              <w:rPr>
                <w:sz w:val="16"/>
                <w:szCs w:val="16"/>
              </w:rPr>
            </w:pPr>
            <w:r>
              <w:rPr>
                <w:sz w:val="16"/>
                <w:szCs w:val="16"/>
              </w:rPr>
              <w:t>39</w:t>
            </w:r>
          </w:p>
        </w:tc>
      </w:tr>
      <w:tr w:rsidR="00064539" w:rsidRPr="00B00E94" w14:paraId="193370E3" w14:textId="77777777" w:rsidTr="00286F30">
        <w:trPr>
          <w:trHeight w:val="26"/>
        </w:trPr>
        <w:tc>
          <w:tcPr>
            <w:tcW w:w="1795" w:type="dxa"/>
          </w:tcPr>
          <w:p w14:paraId="4C31FF77" w14:textId="77777777" w:rsidR="00064539" w:rsidRPr="00064539" w:rsidRDefault="00064539" w:rsidP="00E50B7D">
            <w:pPr>
              <w:rPr>
                <w:sz w:val="16"/>
                <w:szCs w:val="16"/>
              </w:rPr>
            </w:pPr>
            <w:r w:rsidRPr="00064539">
              <w:rPr>
                <w:sz w:val="16"/>
                <w:szCs w:val="16"/>
              </w:rPr>
              <w:t>Any eating disorder</w:t>
            </w:r>
          </w:p>
        </w:tc>
        <w:tc>
          <w:tcPr>
            <w:tcW w:w="7551" w:type="dxa"/>
          </w:tcPr>
          <w:p w14:paraId="35225644" w14:textId="77777777" w:rsidR="00064539" w:rsidRPr="00B00E94" w:rsidRDefault="00064539" w:rsidP="00E50B7D">
            <w:pPr>
              <w:rPr>
                <w:sz w:val="16"/>
                <w:szCs w:val="16"/>
              </w:rPr>
            </w:pPr>
            <w:r>
              <w:rPr>
                <w:sz w:val="16"/>
                <w:szCs w:val="16"/>
              </w:rPr>
              <w:t>14</w:t>
            </w:r>
          </w:p>
        </w:tc>
      </w:tr>
    </w:tbl>
    <w:p w14:paraId="54F0BF2B" w14:textId="1C7CB789" w:rsidR="00064539" w:rsidRDefault="00286F30" w:rsidP="009520BB">
      <w:pPr>
        <w:rPr>
          <w:b/>
          <w:bCs/>
        </w:rPr>
      </w:pPr>
      <w:r>
        <w:rPr>
          <w:b/>
          <w:bCs/>
        </w:rPr>
        <w:t>ASEBA T-Score</w:t>
      </w:r>
    </w:p>
    <w:tbl>
      <w:tblPr>
        <w:tblStyle w:val="TableGrid"/>
        <w:tblW w:w="0" w:type="auto"/>
        <w:tblLook w:val="04A0" w:firstRow="1" w:lastRow="0" w:firstColumn="1" w:lastColumn="0" w:noHBand="0" w:noVBand="1"/>
      </w:tblPr>
      <w:tblGrid>
        <w:gridCol w:w="1802"/>
        <w:gridCol w:w="3692"/>
        <w:gridCol w:w="3856"/>
      </w:tblGrid>
      <w:tr w:rsidR="00286F30" w:rsidRPr="00B00E94" w14:paraId="04821A55" w14:textId="77777777" w:rsidTr="00286F30">
        <w:trPr>
          <w:trHeight w:val="26"/>
        </w:trPr>
        <w:tc>
          <w:tcPr>
            <w:tcW w:w="1802" w:type="dxa"/>
          </w:tcPr>
          <w:p w14:paraId="4B525C8A" w14:textId="49408091" w:rsidR="00286F30" w:rsidRPr="00286F30" w:rsidRDefault="00286F30" w:rsidP="00286F30">
            <w:pPr>
              <w:rPr>
                <w:sz w:val="16"/>
                <w:szCs w:val="16"/>
              </w:rPr>
            </w:pPr>
          </w:p>
        </w:tc>
        <w:tc>
          <w:tcPr>
            <w:tcW w:w="3692" w:type="dxa"/>
          </w:tcPr>
          <w:p w14:paraId="493F3080" w14:textId="2DAC1980" w:rsidR="00286F30" w:rsidRPr="00286F30" w:rsidRDefault="00286F30" w:rsidP="00286F30">
            <w:pPr>
              <w:rPr>
                <w:sz w:val="16"/>
                <w:szCs w:val="16"/>
              </w:rPr>
            </w:pPr>
            <w:r>
              <w:rPr>
                <w:sz w:val="16"/>
                <w:szCs w:val="16"/>
              </w:rPr>
              <w:t xml:space="preserve">Healthy Control </w:t>
            </w:r>
          </w:p>
        </w:tc>
        <w:tc>
          <w:tcPr>
            <w:tcW w:w="3856" w:type="dxa"/>
          </w:tcPr>
          <w:p w14:paraId="31B4EA02" w14:textId="3C3B24C2" w:rsidR="00286F30" w:rsidRPr="00286F30" w:rsidRDefault="00286F30" w:rsidP="00286F30">
            <w:pPr>
              <w:rPr>
                <w:sz w:val="16"/>
                <w:szCs w:val="16"/>
              </w:rPr>
            </w:pPr>
            <w:r>
              <w:rPr>
                <w:sz w:val="16"/>
                <w:szCs w:val="16"/>
              </w:rPr>
              <w:t>OCD</w:t>
            </w:r>
            <w:r w:rsidRPr="00286F30">
              <w:rPr>
                <w:sz w:val="16"/>
                <w:szCs w:val="16"/>
              </w:rPr>
              <w:t xml:space="preserve"> (</w:t>
            </w:r>
            <w:r>
              <w:rPr>
                <w:sz w:val="16"/>
                <w:szCs w:val="16"/>
              </w:rPr>
              <w:t>n =</w:t>
            </w:r>
            <w:r w:rsidRPr="00286F30">
              <w:rPr>
                <w:sz w:val="16"/>
                <w:szCs w:val="16"/>
              </w:rPr>
              <w:t>406)</w:t>
            </w:r>
          </w:p>
        </w:tc>
      </w:tr>
      <w:tr w:rsidR="00286F30" w:rsidRPr="00B00E94" w14:paraId="13D726A3" w14:textId="77777777" w:rsidTr="00286F30">
        <w:trPr>
          <w:trHeight w:val="26"/>
        </w:trPr>
        <w:tc>
          <w:tcPr>
            <w:tcW w:w="1802" w:type="dxa"/>
          </w:tcPr>
          <w:p w14:paraId="19C1F10F" w14:textId="34FBEA85" w:rsidR="00286F30" w:rsidRPr="00286F30" w:rsidRDefault="00286F30" w:rsidP="00286F30">
            <w:pPr>
              <w:rPr>
                <w:sz w:val="16"/>
                <w:szCs w:val="16"/>
              </w:rPr>
            </w:pPr>
            <w:r>
              <w:rPr>
                <w:sz w:val="16"/>
                <w:szCs w:val="16"/>
              </w:rPr>
              <w:t>Attention Problems</w:t>
            </w:r>
          </w:p>
        </w:tc>
        <w:tc>
          <w:tcPr>
            <w:tcW w:w="3692" w:type="dxa"/>
          </w:tcPr>
          <w:p w14:paraId="404989BE" w14:textId="77777777" w:rsidR="00286F30" w:rsidRPr="00286F30" w:rsidRDefault="00286F30" w:rsidP="00286F30">
            <w:pPr>
              <w:rPr>
                <w:sz w:val="16"/>
                <w:szCs w:val="16"/>
              </w:rPr>
            </w:pPr>
          </w:p>
        </w:tc>
        <w:tc>
          <w:tcPr>
            <w:tcW w:w="3856" w:type="dxa"/>
          </w:tcPr>
          <w:p w14:paraId="603607D3" w14:textId="77777777" w:rsidR="00286F30" w:rsidRPr="00286F30" w:rsidRDefault="00286F30" w:rsidP="00286F30">
            <w:pPr>
              <w:rPr>
                <w:sz w:val="16"/>
                <w:szCs w:val="16"/>
              </w:rPr>
            </w:pPr>
          </w:p>
        </w:tc>
      </w:tr>
      <w:tr w:rsidR="00286F30" w:rsidRPr="00B00E94" w14:paraId="6548C7E8" w14:textId="77777777" w:rsidTr="00286F30">
        <w:trPr>
          <w:trHeight w:val="26"/>
        </w:trPr>
        <w:tc>
          <w:tcPr>
            <w:tcW w:w="1802" w:type="dxa"/>
          </w:tcPr>
          <w:p w14:paraId="0E38ECEC" w14:textId="359963DB" w:rsidR="00286F30" w:rsidRPr="00286F30" w:rsidRDefault="00286F30" w:rsidP="00286F30">
            <w:pPr>
              <w:rPr>
                <w:sz w:val="16"/>
                <w:szCs w:val="16"/>
              </w:rPr>
            </w:pPr>
            <w:r w:rsidRPr="00286F30">
              <w:rPr>
                <w:sz w:val="16"/>
                <w:szCs w:val="16"/>
              </w:rPr>
              <w:t>DSM-5 Anxiety</w:t>
            </w:r>
          </w:p>
        </w:tc>
        <w:tc>
          <w:tcPr>
            <w:tcW w:w="3692" w:type="dxa"/>
          </w:tcPr>
          <w:p w14:paraId="3186216E" w14:textId="77777777" w:rsidR="00286F30" w:rsidRPr="00286F30" w:rsidRDefault="00286F30" w:rsidP="00286F30">
            <w:pPr>
              <w:rPr>
                <w:sz w:val="16"/>
                <w:szCs w:val="16"/>
              </w:rPr>
            </w:pPr>
          </w:p>
        </w:tc>
        <w:tc>
          <w:tcPr>
            <w:tcW w:w="3856" w:type="dxa"/>
          </w:tcPr>
          <w:p w14:paraId="38E5DC7F" w14:textId="183482AF" w:rsidR="00286F30" w:rsidRPr="00286F30" w:rsidRDefault="00286F30" w:rsidP="00286F30">
            <w:pPr>
              <w:rPr>
                <w:sz w:val="16"/>
                <w:szCs w:val="16"/>
              </w:rPr>
            </w:pPr>
          </w:p>
        </w:tc>
      </w:tr>
      <w:tr w:rsidR="00286F30" w:rsidRPr="00B00E94" w14:paraId="236D3110" w14:textId="77777777" w:rsidTr="00286F30">
        <w:trPr>
          <w:trHeight w:val="26"/>
        </w:trPr>
        <w:tc>
          <w:tcPr>
            <w:tcW w:w="1802" w:type="dxa"/>
          </w:tcPr>
          <w:p w14:paraId="3429EBF8" w14:textId="71DA5D63" w:rsidR="00286F30" w:rsidRPr="00286F30" w:rsidRDefault="00286F30" w:rsidP="00286F30">
            <w:pPr>
              <w:rPr>
                <w:sz w:val="16"/>
                <w:szCs w:val="16"/>
              </w:rPr>
            </w:pPr>
            <w:r w:rsidRPr="00286F30">
              <w:rPr>
                <w:sz w:val="16"/>
                <w:szCs w:val="16"/>
              </w:rPr>
              <w:t>DSM-5 Depression</w:t>
            </w:r>
          </w:p>
        </w:tc>
        <w:tc>
          <w:tcPr>
            <w:tcW w:w="3692" w:type="dxa"/>
          </w:tcPr>
          <w:p w14:paraId="580FC948" w14:textId="77777777" w:rsidR="00286F30" w:rsidRPr="00286F30" w:rsidRDefault="00286F30" w:rsidP="00286F30">
            <w:pPr>
              <w:rPr>
                <w:sz w:val="16"/>
                <w:szCs w:val="16"/>
              </w:rPr>
            </w:pPr>
          </w:p>
        </w:tc>
        <w:tc>
          <w:tcPr>
            <w:tcW w:w="3856" w:type="dxa"/>
          </w:tcPr>
          <w:p w14:paraId="474E5705" w14:textId="01BD5919" w:rsidR="00286F30" w:rsidRPr="00286F30" w:rsidRDefault="00286F30" w:rsidP="00286F30">
            <w:pPr>
              <w:rPr>
                <w:sz w:val="16"/>
                <w:szCs w:val="16"/>
              </w:rPr>
            </w:pPr>
          </w:p>
        </w:tc>
      </w:tr>
      <w:tr w:rsidR="00286F30" w:rsidRPr="00B00E94" w14:paraId="009B7927" w14:textId="77777777" w:rsidTr="00286F30">
        <w:trPr>
          <w:trHeight w:val="26"/>
        </w:trPr>
        <w:tc>
          <w:tcPr>
            <w:tcW w:w="1802" w:type="dxa"/>
          </w:tcPr>
          <w:p w14:paraId="2EFFE8E9" w14:textId="15211A03" w:rsidR="00286F30" w:rsidRPr="00286F30" w:rsidRDefault="00286F30" w:rsidP="00286F30">
            <w:pPr>
              <w:rPr>
                <w:sz w:val="16"/>
                <w:szCs w:val="16"/>
              </w:rPr>
            </w:pPr>
            <w:r w:rsidRPr="00286F30">
              <w:rPr>
                <w:sz w:val="16"/>
                <w:szCs w:val="16"/>
              </w:rPr>
              <w:t xml:space="preserve">DSM-5 Somatic </w:t>
            </w:r>
          </w:p>
        </w:tc>
        <w:tc>
          <w:tcPr>
            <w:tcW w:w="3692" w:type="dxa"/>
          </w:tcPr>
          <w:p w14:paraId="379169A4" w14:textId="77777777" w:rsidR="00286F30" w:rsidRPr="00286F30" w:rsidRDefault="00286F30" w:rsidP="00286F30">
            <w:pPr>
              <w:rPr>
                <w:sz w:val="16"/>
                <w:szCs w:val="16"/>
              </w:rPr>
            </w:pPr>
          </w:p>
        </w:tc>
        <w:tc>
          <w:tcPr>
            <w:tcW w:w="3856" w:type="dxa"/>
          </w:tcPr>
          <w:p w14:paraId="2A971208" w14:textId="70A9A7A5" w:rsidR="00286F30" w:rsidRPr="00286F30" w:rsidRDefault="00286F30" w:rsidP="00286F30">
            <w:pPr>
              <w:rPr>
                <w:sz w:val="16"/>
                <w:szCs w:val="16"/>
              </w:rPr>
            </w:pPr>
          </w:p>
        </w:tc>
      </w:tr>
      <w:tr w:rsidR="00286F30" w:rsidRPr="00B00E94" w14:paraId="03A9B0B5" w14:textId="77777777" w:rsidTr="00286F30">
        <w:trPr>
          <w:trHeight w:val="26"/>
        </w:trPr>
        <w:tc>
          <w:tcPr>
            <w:tcW w:w="1802" w:type="dxa"/>
          </w:tcPr>
          <w:p w14:paraId="67838224" w14:textId="4E7DB2B4" w:rsidR="00286F30" w:rsidRPr="00286F30" w:rsidRDefault="00286F30" w:rsidP="00286F30">
            <w:pPr>
              <w:rPr>
                <w:sz w:val="16"/>
                <w:szCs w:val="16"/>
              </w:rPr>
            </w:pPr>
            <w:r w:rsidRPr="00286F30">
              <w:rPr>
                <w:sz w:val="16"/>
                <w:szCs w:val="16"/>
              </w:rPr>
              <w:t>DSM-5 ADHD</w:t>
            </w:r>
          </w:p>
        </w:tc>
        <w:tc>
          <w:tcPr>
            <w:tcW w:w="3692" w:type="dxa"/>
          </w:tcPr>
          <w:p w14:paraId="56C7F93C" w14:textId="77777777" w:rsidR="00286F30" w:rsidRPr="00286F30" w:rsidRDefault="00286F30" w:rsidP="00286F30">
            <w:pPr>
              <w:rPr>
                <w:sz w:val="16"/>
                <w:szCs w:val="16"/>
              </w:rPr>
            </w:pPr>
          </w:p>
        </w:tc>
        <w:tc>
          <w:tcPr>
            <w:tcW w:w="3856" w:type="dxa"/>
          </w:tcPr>
          <w:p w14:paraId="3B248907" w14:textId="608E866D" w:rsidR="00286F30" w:rsidRPr="00286F30" w:rsidRDefault="00286F30" w:rsidP="00286F30">
            <w:pPr>
              <w:rPr>
                <w:sz w:val="16"/>
                <w:szCs w:val="16"/>
              </w:rPr>
            </w:pPr>
          </w:p>
        </w:tc>
      </w:tr>
      <w:tr w:rsidR="00286F30" w:rsidRPr="00B00E94" w14:paraId="3A5262E9" w14:textId="77777777" w:rsidTr="00286F30">
        <w:trPr>
          <w:trHeight w:val="26"/>
        </w:trPr>
        <w:tc>
          <w:tcPr>
            <w:tcW w:w="1802" w:type="dxa"/>
          </w:tcPr>
          <w:p w14:paraId="1FECB718" w14:textId="1C78B7ED" w:rsidR="00286F30" w:rsidRPr="00286F30" w:rsidRDefault="00286F30" w:rsidP="00286F30">
            <w:pPr>
              <w:rPr>
                <w:sz w:val="16"/>
                <w:szCs w:val="16"/>
              </w:rPr>
            </w:pPr>
            <w:r w:rsidRPr="00286F30">
              <w:rPr>
                <w:sz w:val="16"/>
                <w:szCs w:val="16"/>
              </w:rPr>
              <w:t>DSM-5 Opposite</w:t>
            </w:r>
          </w:p>
        </w:tc>
        <w:tc>
          <w:tcPr>
            <w:tcW w:w="3692" w:type="dxa"/>
          </w:tcPr>
          <w:p w14:paraId="3DD88F3F" w14:textId="77777777" w:rsidR="00286F30" w:rsidRPr="00286F30" w:rsidRDefault="00286F30" w:rsidP="00286F30">
            <w:pPr>
              <w:rPr>
                <w:sz w:val="16"/>
                <w:szCs w:val="16"/>
              </w:rPr>
            </w:pPr>
          </w:p>
        </w:tc>
        <w:tc>
          <w:tcPr>
            <w:tcW w:w="3856" w:type="dxa"/>
          </w:tcPr>
          <w:p w14:paraId="5738D50E" w14:textId="50B15361" w:rsidR="00286F30" w:rsidRPr="00286F30" w:rsidRDefault="00286F30" w:rsidP="00286F30">
            <w:pPr>
              <w:rPr>
                <w:sz w:val="16"/>
                <w:szCs w:val="16"/>
              </w:rPr>
            </w:pPr>
          </w:p>
        </w:tc>
      </w:tr>
      <w:tr w:rsidR="00286F30" w:rsidRPr="00B00E94" w14:paraId="274FAFC9" w14:textId="77777777" w:rsidTr="00286F30">
        <w:trPr>
          <w:trHeight w:val="26"/>
        </w:trPr>
        <w:tc>
          <w:tcPr>
            <w:tcW w:w="1802" w:type="dxa"/>
          </w:tcPr>
          <w:p w14:paraId="05A962E9" w14:textId="14537ACE" w:rsidR="00286F30" w:rsidRPr="00286F30" w:rsidRDefault="00286F30" w:rsidP="00286F30">
            <w:pPr>
              <w:rPr>
                <w:sz w:val="16"/>
                <w:szCs w:val="16"/>
              </w:rPr>
            </w:pPr>
            <w:r w:rsidRPr="00286F30">
              <w:rPr>
                <w:sz w:val="16"/>
                <w:szCs w:val="16"/>
              </w:rPr>
              <w:t>DSM-5</w:t>
            </w:r>
            <w:r>
              <w:rPr>
                <w:sz w:val="16"/>
                <w:szCs w:val="16"/>
              </w:rPr>
              <w:t xml:space="preserve"> </w:t>
            </w:r>
            <w:r w:rsidRPr="00286F30">
              <w:rPr>
                <w:sz w:val="16"/>
                <w:szCs w:val="16"/>
              </w:rPr>
              <w:t xml:space="preserve">Conduct </w:t>
            </w:r>
          </w:p>
        </w:tc>
        <w:tc>
          <w:tcPr>
            <w:tcW w:w="3692" w:type="dxa"/>
          </w:tcPr>
          <w:p w14:paraId="64B04508" w14:textId="77777777" w:rsidR="00286F30" w:rsidRPr="00286F30" w:rsidRDefault="00286F30" w:rsidP="00286F30">
            <w:pPr>
              <w:rPr>
                <w:sz w:val="16"/>
                <w:szCs w:val="16"/>
              </w:rPr>
            </w:pPr>
          </w:p>
        </w:tc>
        <w:tc>
          <w:tcPr>
            <w:tcW w:w="3856" w:type="dxa"/>
          </w:tcPr>
          <w:p w14:paraId="4E442517" w14:textId="37FC4A04" w:rsidR="00286F30" w:rsidRPr="00286F30" w:rsidRDefault="00286F30" w:rsidP="00286F30">
            <w:pPr>
              <w:rPr>
                <w:sz w:val="16"/>
                <w:szCs w:val="16"/>
              </w:rPr>
            </w:pPr>
          </w:p>
        </w:tc>
      </w:tr>
      <w:tr w:rsidR="00286F30" w:rsidRPr="00B00E94" w14:paraId="6064E948" w14:textId="77777777" w:rsidTr="00286F30">
        <w:trPr>
          <w:trHeight w:val="26"/>
        </w:trPr>
        <w:tc>
          <w:tcPr>
            <w:tcW w:w="1802" w:type="dxa"/>
          </w:tcPr>
          <w:p w14:paraId="37176FFC" w14:textId="07956C0F" w:rsidR="00286F30" w:rsidRPr="00286F30" w:rsidRDefault="00286F30" w:rsidP="00286F30">
            <w:pPr>
              <w:rPr>
                <w:sz w:val="16"/>
                <w:szCs w:val="16"/>
              </w:rPr>
            </w:pPr>
            <w:r w:rsidRPr="00286F30">
              <w:rPr>
                <w:sz w:val="16"/>
                <w:szCs w:val="16"/>
              </w:rPr>
              <w:t xml:space="preserve">OCD </w:t>
            </w:r>
          </w:p>
        </w:tc>
        <w:tc>
          <w:tcPr>
            <w:tcW w:w="3692" w:type="dxa"/>
          </w:tcPr>
          <w:p w14:paraId="3385217D" w14:textId="77777777" w:rsidR="00286F30" w:rsidRPr="00286F30" w:rsidRDefault="00286F30" w:rsidP="00286F30">
            <w:pPr>
              <w:rPr>
                <w:sz w:val="16"/>
                <w:szCs w:val="16"/>
              </w:rPr>
            </w:pPr>
          </w:p>
        </w:tc>
        <w:tc>
          <w:tcPr>
            <w:tcW w:w="3856" w:type="dxa"/>
          </w:tcPr>
          <w:p w14:paraId="192FF8B5" w14:textId="59552BFB" w:rsidR="00286F30" w:rsidRPr="00286F30" w:rsidRDefault="00286F30" w:rsidP="00286F30">
            <w:pPr>
              <w:rPr>
                <w:sz w:val="16"/>
                <w:szCs w:val="16"/>
              </w:rPr>
            </w:pPr>
          </w:p>
        </w:tc>
      </w:tr>
      <w:tr w:rsidR="00286F30" w:rsidRPr="00B00E94" w14:paraId="5FCCC67B" w14:textId="77777777" w:rsidTr="00286F30">
        <w:trPr>
          <w:trHeight w:val="26"/>
        </w:trPr>
        <w:tc>
          <w:tcPr>
            <w:tcW w:w="1802" w:type="dxa"/>
          </w:tcPr>
          <w:p w14:paraId="1A564B78" w14:textId="038EE9A2" w:rsidR="00286F30" w:rsidRPr="00286F30" w:rsidRDefault="00286F30" w:rsidP="00286F30">
            <w:pPr>
              <w:rPr>
                <w:sz w:val="16"/>
                <w:szCs w:val="16"/>
              </w:rPr>
            </w:pPr>
            <w:r w:rsidRPr="00286F30">
              <w:rPr>
                <w:sz w:val="16"/>
                <w:szCs w:val="16"/>
              </w:rPr>
              <w:t>Total problem score</w:t>
            </w:r>
          </w:p>
        </w:tc>
        <w:tc>
          <w:tcPr>
            <w:tcW w:w="3692" w:type="dxa"/>
          </w:tcPr>
          <w:p w14:paraId="7F248EDA" w14:textId="77777777" w:rsidR="00286F30" w:rsidRPr="00286F30" w:rsidRDefault="00286F30" w:rsidP="00286F30">
            <w:pPr>
              <w:rPr>
                <w:sz w:val="16"/>
                <w:szCs w:val="16"/>
              </w:rPr>
            </w:pPr>
          </w:p>
        </w:tc>
        <w:tc>
          <w:tcPr>
            <w:tcW w:w="3856" w:type="dxa"/>
          </w:tcPr>
          <w:p w14:paraId="7B9A0C0A" w14:textId="15628211" w:rsidR="00286F30" w:rsidRPr="00286F30" w:rsidRDefault="00286F30" w:rsidP="00286F30">
            <w:pPr>
              <w:rPr>
                <w:sz w:val="16"/>
                <w:szCs w:val="16"/>
              </w:rPr>
            </w:pPr>
          </w:p>
        </w:tc>
      </w:tr>
    </w:tbl>
    <w:p w14:paraId="50BF05E7" w14:textId="77777777" w:rsidR="00286F30" w:rsidRPr="00286F30" w:rsidRDefault="00286F30" w:rsidP="009520BB">
      <w:pPr>
        <w:rPr>
          <w:b/>
          <w:bCs/>
        </w:rPr>
      </w:pPr>
    </w:p>
    <w:p w14:paraId="48B6F3B4" w14:textId="48D9E8BB" w:rsidR="000A4D1C" w:rsidRPr="00633A7F" w:rsidRDefault="00633A7F" w:rsidP="009520BB">
      <w:pPr>
        <w:rPr>
          <w:rFonts w:eastAsiaTheme="majorEastAsia"/>
          <w:i/>
          <w:iCs/>
        </w:rPr>
      </w:pPr>
      <w:r w:rsidRPr="00496D86">
        <w:rPr>
          <w:b/>
          <w:bCs/>
          <w:i/>
          <w:iCs/>
        </w:rPr>
        <w:t>Figure 4.</w:t>
      </w:r>
      <w:r w:rsidRPr="00496D86">
        <w:rPr>
          <w:i/>
          <w:iCs/>
        </w:rPr>
        <w:t xml:space="preserve"> </w:t>
      </w:r>
      <w:r w:rsidRPr="00496D86">
        <w:rPr>
          <w:rFonts w:eastAsiaTheme="majorEastAsia"/>
          <w:i/>
          <w:iCs/>
        </w:rPr>
        <w:t>Flowchart</w:t>
      </w:r>
      <w:r>
        <w:rPr>
          <w:rFonts w:eastAsiaTheme="majorEastAsia"/>
          <w:i/>
          <w:iCs/>
        </w:rPr>
        <w:t xml:space="preserve"> of </w:t>
      </w:r>
      <w:r w:rsidRPr="00496D86">
        <w:rPr>
          <w:rFonts w:eastAsiaTheme="majorEastAsia"/>
          <w:i/>
          <w:iCs/>
        </w:rPr>
        <w:t>participant selection and subgroup classification at 2-year follow-up</w:t>
      </w:r>
      <w:r>
        <w:rPr>
          <w:rFonts w:eastAsiaTheme="majorEastAsia"/>
          <w:i/>
          <w:iCs/>
        </w:rPr>
        <w:t>.</w:t>
      </w:r>
    </w:p>
    <w:p w14:paraId="4B2C8BF2" w14:textId="5914B287" w:rsidR="0030659D" w:rsidRDefault="003F47D9" w:rsidP="003F47D9">
      <w:pPr>
        <w:jc w:val="center"/>
      </w:pPr>
      <w:r>
        <w:rPr>
          <w:noProof/>
          <w14:ligatures w14:val="standardContextual"/>
        </w:rPr>
        <w:lastRenderedPageBreak/>
        <w:drawing>
          <wp:inline distT="0" distB="0" distL="0" distR="0" wp14:anchorId="256F0013" wp14:editId="65395C23">
            <wp:extent cx="6252922" cy="4652683"/>
            <wp:effectExtent l="0" t="0" r="0" b="0"/>
            <wp:docPr id="985385092"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5385092" name="Picture 985385092"/>
                    <pic:cNvPicPr/>
                  </pic:nvPicPr>
                  <pic:blipFill rotWithShape="1">
                    <a:blip r:embed="rId16"/>
                    <a:srcRect l="13406" t="14657" r="18203" b="13325"/>
                    <a:stretch/>
                  </pic:blipFill>
                  <pic:spPr bwMode="auto">
                    <a:xfrm>
                      <a:off x="0" y="0"/>
                      <a:ext cx="6387804" cy="4753046"/>
                    </a:xfrm>
                    <a:prstGeom prst="rect">
                      <a:avLst/>
                    </a:prstGeom>
                    <a:ln>
                      <a:noFill/>
                    </a:ln>
                    <a:extLst>
                      <a:ext uri="{53640926-AAD7-44D8-BBD7-CCE9431645EC}">
                        <a14:shadowObscured xmlns:a14="http://schemas.microsoft.com/office/drawing/2010/main"/>
                      </a:ext>
                    </a:extLst>
                  </pic:spPr>
                </pic:pic>
              </a:graphicData>
            </a:graphic>
          </wp:inline>
        </w:drawing>
      </w:r>
    </w:p>
    <w:p w14:paraId="599DD46D" w14:textId="77777777" w:rsidR="009520BB" w:rsidRDefault="009520BB" w:rsidP="009520BB">
      <w:pPr>
        <w:pStyle w:val="Style2"/>
      </w:pPr>
      <w:bookmarkStart w:id="58" w:name="_Toc196220357"/>
      <w:r w:rsidRPr="00676283">
        <w:t>Modelling approach</w:t>
      </w:r>
      <w:bookmarkEnd w:id="56"/>
      <w:bookmarkEnd w:id="58"/>
    </w:p>
    <w:p w14:paraId="75F46CAE" w14:textId="3ECA76F6" w:rsidR="00941584" w:rsidRPr="00941584" w:rsidRDefault="00941584" w:rsidP="00941584">
      <w:pPr>
        <w:pStyle w:val="Style3"/>
      </w:pPr>
      <w:bookmarkStart w:id="59" w:name="_Toc196220358"/>
      <w:r>
        <w:t>Modeling Framework</w:t>
      </w:r>
      <w:bookmarkEnd w:id="59"/>
    </w:p>
    <w:p w14:paraId="562DF307" w14:textId="45DD06E9" w:rsidR="00231BFE" w:rsidRPr="003B1851" w:rsidRDefault="000F7CF0" w:rsidP="0030659D">
      <w:pPr>
        <w:rPr>
          <w:color w:val="8DD873" w:themeColor="accent6" w:themeTint="99"/>
        </w:rPr>
      </w:pPr>
      <w:r w:rsidRPr="000F7CF0">
        <w:t xml:space="preserve">All analyses were conducted in </w:t>
      </w:r>
      <w:commentRangeStart w:id="60"/>
      <w:commentRangeStart w:id="61"/>
      <w:r w:rsidR="00BA3646" w:rsidRPr="00D37B21">
        <w:t xml:space="preserve">R </w:t>
      </w:r>
      <w:r w:rsidR="00BA3646" w:rsidRPr="005E7B4A">
        <w:t xml:space="preserve">version 4.3.3. </w:t>
      </w:r>
      <w:commentRangeEnd w:id="60"/>
      <w:r w:rsidR="00BA3646">
        <w:rPr>
          <w:rStyle w:val="CommentReference"/>
        </w:rPr>
        <w:commentReference w:id="60"/>
      </w:r>
      <w:commentRangeEnd w:id="61"/>
      <w:r w:rsidR="00BA3646">
        <w:rPr>
          <w:rStyle w:val="CommentReference"/>
        </w:rPr>
        <w:commentReference w:id="61"/>
      </w:r>
      <w:r w:rsidR="00BA3646">
        <w:t xml:space="preserve"> </w:t>
      </w:r>
      <w:r w:rsidRPr="000F7CF0">
        <w:t xml:space="preserve">and all models were implemented using the </w:t>
      </w:r>
      <w:proofErr w:type="spellStart"/>
      <w:r w:rsidRPr="000F7CF0">
        <w:t>XGBoost</w:t>
      </w:r>
      <w:proofErr w:type="spellEnd"/>
      <w:r w:rsidRPr="000F7CF0">
        <w:t xml:space="preserve"> 3.0 package. </w:t>
      </w:r>
      <w:r w:rsidR="0030659D" w:rsidRPr="0030659D">
        <w:t xml:space="preserve">Under the </w:t>
      </w:r>
      <w:proofErr w:type="spellStart"/>
      <w:r w:rsidR="0030659D" w:rsidRPr="0030659D">
        <w:t>XGBoost</w:t>
      </w:r>
      <w:proofErr w:type="spellEnd"/>
      <w:r w:rsidR="0030659D" w:rsidRPr="0030659D">
        <w:t xml:space="preserve"> framework, model performance is optimized by minimizing a specified loss function</w:t>
      </w:r>
      <w:r w:rsidR="009D0B17">
        <w:t xml:space="preserve"> which defines the objective of the model</w:t>
      </w:r>
      <w:r w:rsidR="0030659D" w:rsidRPr="0030659D">
        <w:t xml:space="preserve">. The objective function serves as a core component of model specification, as it directly reflects the type of prediction task being addressed </w:t>
      </w:r>
      <w:r w:rsidRPr="0030659D">
        <w:fldChar w:fldCharType="begin"/>
      </w:r>
      <w:r w:rsidRPr="0030659D">
        <w:instrText xml:space="preserve"> ADDIN ZOTERO_ITEM CSL_CITATION {"citationID":"qJsXgypA","properties":{"formattedCitation":"(Brownlee, 2021)","plainCitation":"(Brownlee, 2021)","noteIndex":0},"citationItems":[{"id":4431,"uris":["http://zotero.org/users/13126831/items/NFLF2VRS"],"itemData":{"id":4431,"type":"post-weblog","abstract":"XGBoost is a powerful and popular implementation of the gradient boosting ensemble algorithm. An important aspect in configuring XGBoost models is the choice of loss function that is minimized during the training of the model. The loss function must be matched to the predictive modeling problem type, in the same way we must choose appropriate […]","container-title":"MachineLearningMastery.com","language":"en-US","title":"A Gentle Introduction to XGBoost Loss Functions","URL":"https://www.machinelearningmastery.com/xgboost-loss-functions/","author":[{"family":"Brownlee","given":"Jason"}],"accessed":{"date-parts":[["2025",4,15]]},"issued":{"date-parts":[["2021",3,21]]}}}],"schema":"https://github.com/citation-style-language/schema/raw/master/csl-citation.json"} </w:instrText>
      </w:r>
      <w:r w:rsidRPr="0030659D">
        <w:fldChar w:fldCharType="separate"/>
      </w:r>
      <w:r w:rsidRPr="0030659D">
        <w:t>(Brownlee, 2021)</w:t>
      </w:r>
      <w:r w:rsidRPr="0030659D">
        <w:fldChar w:fldCharType="end"/>
      </w:r>
      <w:r w:rsidRPr="0030659D">
        <w:t>.</w:t>
      </w:r>
      <w:r w:rsidR="0030659D" w:rsidRPr="0030659D">
        <w:t xml:space="preserve"> To prevent data leakage, the dataset was stratified and split into three subsets prior to any model building or feature selection. Specifically, 70%</w:t>
      </w:r>
      <w:r w:rsidR="00C21C59">
        <w:t xml:space="preserve"> (n=4522)</w:t>
      </w:r>
      <w:r w:rsidR="0030659D" w:rsidRPr="0030659D">
        <w:t xml:space="preserve"> of the data was allocated for training </w:t>
      </w:r>
      <w:r w:rsidR="00C21C59">
        <w:t xml:space="preserve">and tuning the hyperparameters of </w:t>
      </w:r>
      <w:r w:rsidR="0030659D" w:rsidRPr="0030659D">
        <w:t>the model, 15%</w:t>
      </w:r>
      <w:r w:rsidR="00C21C59">
        <w:t xml:space="preserve"> (n=969)</w:t>
      </w:r>
      <w:r w:rsidR="0030659D" w:rsidRPr="0030659D">
        <w:t xml:space="preserve"> for threshold calibration, and the remaining 15%</w:t>
      </w:r>
      <w:r w:rsidR="00C21C59">
        <w:t xml:space="preserve"> (n=969)</w:t>
      </w:r>
      <w:r w:rsidR="0030659D" w:rsidRPr="0030659D">
        <w:t xml:space="preserve"> for model evaluation. This separation ensured that information from the evaluation set did not inadvertently </w:t>
      </w:r>
      <w:r w:rsidR="0030659D" w:rsidRPr="0030659D">
        <w:lastRenderedPageBreak/>
        <w:t>influence model training or parameter tuning</w:t>
      </w:r>
      <w:r w:rsidR="0030659D">
        <w:t xml:space="preserve"> </w:t>
      </w:r>
      <w:r w:rsidR="0030659D">
        <w:fldChar w:fldCharType="begin"/>
      </w:r>
      <w:r w:rsidR="0078131D">
        <w:instrText xml:space="preserve"> ADDIN ZOTERO_ITEM CSL_CITATION {"citationID":"J8AiOEX0","properties":{"formattedCitation":"(S. Kaufman et al., 2012)","plainCitation":"(S. Kaufman et al., 2012)","noteIndex":0},"citationItems":[{"id":4457,"uris":["http://zotero.org/users/13126831/items/PLQ7FXB5"],"itemData":{"id":4457,"type":"article-journal","abstract":"Deemed “one of the top ten data mining mistakes”, leakage is the introduction of information about the data mining target that should not be legitimately available to mine from. In addition to our own industry experience with real-life projects, controversies around several major public data mining competitions held recently such as the INFORMS 2010 Data Mining Challenge and the IJCNN 2011 Social Network Challenge are evidence that this issue is as relevant today as it has ever been. While acknowledging the importance and prevalence of leakage in both synthetic competitions and real-life data mining projects, existing literature has largely left this idea unexplored. What little has been said turns out not to be broad enough to cover more complex cases of leakage, such as those where the classical independently and identically distributed (i.i.d.) assumption is violated, that have been recently documented. In our new approach, these cases and others are explained by explicitly defining modeling goals and analyzing the broader framework of the data mining problem. The resulting definition enables us to derive general methodology for dealing with the issue. We show that it is possible to avoid leakage with a simple specific approach to data management followed by what we call a learn-predict separation, and present several ways of detecting leakage when the modeler has no control over how the data have been collected. We also offer an alternative point of view on leakage that is based on causal graph modeling concepts.","container-title":"ACM Trans. Knowl. Discov. Data","DOI":"10.1145/2382577.2382579","ISSN":"1556-4681","issue":"4","page":"15:1–15:21","source":"ACM Digital Library","title":"Leakage in data mining: Formulation, detection, and avoidance","title-short":"Leakage in data mining","volume":"6","author":[{"family":"Kaufman","given":"Shachar"},{"family":"Rosset","given":"Saharon"},{"family":"Perlich","given":"Claudia"},{"family":"Stitelman","given":"Ori"}],"issued":{"date-parts":[["2012",12,18]]}}}],"schema":"https://github.com/citation-style-language/schema/raw/master/csl-citation.json"} </w:instrText>
      </w:r>
      <w:r w:rsidR="0030659D">
        <w:fldChar w:fldCharType="separate"/>
      </w:r>
      <w:r w:rsidR="0078131D">
        <w:rPr>
          <w:noProof/>
        </w:rPr>
        <w:t>(S. Kaufman et al., 2012)</w:t>
      </w:r>
      <w:r w:rsidR="0030659D">
        <w:fldChar w:fldCharType="end"/>
      </w:r>
      <w:r w:rsidR="00231BFE" w:rsidRPr="0030659D">
        <w:t>.</w:t>
      </w:r>
      <w:r w:rsidR="003B1851">
        <w:t xml:space="preserve"> </w:t>
      </w:r>
      <w:r w:rsidR="003B1851" w:rsidRPr="003B1851">
        <w:rPr>
          <w:color w:val="8DD873" w:themeColor="accent6" w:themeTint="99"/>
        </w:rPr>
        <w:t xml:space="preserve">Also did stratified sampling of target </w:t>
      </w:r>
      <w:proofErr w:type="spellStart"/>
      <w:r w:rsidR="003B1851" w:rsidRPr="003B1851">
        <w:rPr>
          <w:color w:val="8DD873" w:themeColor="accent6" w:themeTint="99"/>
        </w:rPr>
        <w:t>varaibles</w:t>
      </w:r>
      <w:proofErr w:type="spellEnd"/>
      <w:r w:rsidR="003B1851" w:rsidRPr="003B1851">
        <w:rPr>
          <w:color w:val="8DD873" w:themeColor="accent6" w:themeTint="99"/>
        </w:rPr>
        <w:t>.</w:t>
      </w:r>
    </w:p>
    <w:p w14:paraId="2FC54700" w14:textId="2A8E79D0" w:rsidR="00941584" w:rsidRPr="000F7CF0" w:rsidRDefault="00941584" w:rsidP="00941584">
      <w:pPr>
        <w:pStyle w:val="Style3"/>
      </w:pPr>
      <w:bookmarkStart w:id="62" w:name="_Toc196220359"/>
      <w:r>
        <w:t>Initial Regression Approach</w:t>
      </w:r>
      <w:bookmarkEnd w:id="62"/>
      <w:r>
        <w:t xml:space="preserve"> </w:t>
      </w:r>
    </w:p>
    <w:p w14:paraId="2C1F9E5F" w14:textId="0409967F" w:rsidR="00C21C59" w:rsidRPr="00C21C59" w:rsidRDefault="00C21C59" w:rsidP="0093595A">
      <w:r w:rsidRPr="00C21C59">
        <w:t>The prediction of the internalizing</w:t>
      </w:r>
      <w:r w:rsidR="00973D0D">
        <w:t xml:space="preserve"> symptoms</w:t>
      </w:r>
      <w:r w:rsidRPr="00C21C59">
        <w:t xml:space="preserve"> was initially formulated as a regression task, using the continuous T-score derived from the Achenbach scale</w:t>
      </w:r>
      <w:r w:rsidR="00573DD1">
        <w:t xml:space="preserve"> </w:t>
      </w:r>
      <w:r w:rsidR="00573DD1" w:rsidRPr="00573DD1">
        <w:rPr>
          <w:color w:val="3A7C22" w:themeColor="accent6" w:themeShade="BF"/>
        </w:rPr>
        <w:t>ref</w:t>
      </w:r>
      <w:r w:rsidRPr="00C21C59">
        <w:t xml:space="preserve">. </w:t>
      </w:r>
      <w:r w:rsidR="00E8513A">
        <w:t>The model was trained to</w:t>
      </w:r>
      <w:r w:rsidRPr="00C21C59">
        <w:t xml:space="preserve"> minimiz</w:t>
      </w:r>
      <w:r w:rsidR="00E8513A">
        <w:t>e</w:t>
      </w:r>
      <w:r w:rsidRPr="00C21C59">
        <w:t xml:space="preserve"> the squared error loss function. However, the distribution of symptom severity was found to be highly skewed, with relatively few individuals classified within the clinical range. This imbalance in the outcome variable resulted in suboptimal model performance and limited interpretability, as the squared error loss function assumes equal importance across all prediction errors, irrespective of class prevalence</w:t>
      </w:r>
      <w:r>
        <w:t xml:space="preserve"> </w:t>
      </w:r>
      <w:r w:rsidR="0093595A">
        <w:fldChar w:fldCharType="begin"/>
      </w:r>
      <w:r w:rsidR="0093595A">
        <w:instrText xml:space="preserve"> ADDIN ZOTERO_ITEM CSL_CITATION {"citationID":"Icwb7k7h","properties":{"formattedCitation":"(Hastie et al., 2009)","plainCitation":"(Hastie et al., 2009)","noteIndex":0},"citationItems":[{"id":4487,"uris":["http://zotero.org/users/13126831/items/TD49AC2N"],"itemData":{"id":4487,"type":"book","collection-title":"Springer Series in Statistics","event-place":"New York, NY","ISBN":"978-0-387-84857-0","license":"http://www.springer.com/tdm","note":"DOI: 10.1007/978-0-387-84858-7","publisher":"Springer","publisher-place":"New York, NY","source":"DOI.org (Crossref)","title":"The Elements of Statistical Learning","URL":"http://link.springer.com/10.1007/978-0-387-84858-7","author":[{"family":"Hastie","given":"Trevor"},{"family":"Tibshirani","given":"Robert"},{"family":"Friedman","given":"Jerome"}],"accessed":{"date-parts":[["2025",4,20]]},"issued":{"date-parts":[["2009"]]}}}],"schema":"https://github.com/citation-style-language/schema/raw/master/csl-citation.json"} </w:instrText>
      </w:r>
      <w:r w:rsidR="0093595A">
        <w:fldChar w:fldCharType="separate"/>
      </w:r>
      <w:r w:rsidR="0093595A">
        <w:rPr>
          <w:noProof/>
        </w:rPr>
        <w:t>(Hastie et al., 2009)</w:t>
      </w:r>
      <w:r w:rsidR="0093595A">
        <w:fldChar w:fldCharType="end"/>
      </w:r>
      <w:r w:rsidRPr="00C21C59">
        <w:t>. In contrast, classification models are better equipped to handle imbalanced outcome distributions, particularly when combined with class weighting strategies that adjust for disparities in group sizes</w:t>
      </w:r>
      <w:r>
        <w:t xml:space="preserve"> </w:t>
      </w:r>
      <w:r>
        <w:fldChar w:fldCharType="begin"/>
      </w:r>
      <w:r w:rsidR="00E8513A">
        <w:instrText xml:space="preserve"> ADDIN ZOTERO_ITEM CSL_CITATION {"citationID":"l0eoGyrL","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fldChar w:fldCharType="separate"/>
      </w:r>
      <w:r w:rsidR="00E8513A">
        <w:rPr>
          <w:noProof/>
        </w:rPr>
        <w:t>(He &amp; Garcia, 2009)</w:t>
      </w:r>
      <w:r>
        <w:fldChar w:fldCharType="end"/>
      </w:r>
      <w:r w:rsidR="00E8513A">
        <w:t>.</w:t>
      </w:r>
    </w:p>
    <w:p w14:paraId="6A66AA38" w14:textId="2E6D248A" w:rsidR="00941584" w:rsidRPr="00B44D1D" w:rsidRDefault="00941584" w:rsidP="00941584">
      <w:pPr>
        <w:pStyle w:val="Style3"/>
      </w:pPr>
      <w:bookmarkStart w:id="63" w:name="_Toc196220360"/>
      <w:r>
        <w:t>Redefining the Task as Multiclass Classification</w:t>
      </w:r>
      <w:bookmarkEnd w:id="63"/>
    </w:p>
    <w:p w14:paraId="51A131A6" w14:textId="77777777" w:rsidR="00663874" w:rsidRPr="00AE0F6A" w:rsidRDefault="00E8513A" w:rsidP="00AE0F6A">
      <w:pPr>
        <w:rPr>
          <w:rFonts w:eastAsiaTheme="majorEastAsia"/>
        </w:rPr>
      </w:pPr>
      <w:r w:rsidRPr="00E8513A">
        <w:t xml:space="preserve">To improve clinical interpretability and model performance, the task was reframed as a multiclass </w:t>
      </w:r>
      <w:r w:rsidRPr="00AE0F6A">
        <w:t>classification problem by mapping T-scores to established clinical categories</w:t>
      </w:r>
      <w:r w:rsidRPr="00AE0F6A">
        <w:rPr>
          <w:rFonts w:eastAsiaTheme="majorEastAsia"/>
        </w:rPr>
        <w:t> </w:t>
      </w:r>
      <w:r w:rsidR="000F7CF0" w:rsidRPr="00AE0F6A">
        <w:fldChar w:fldCharType="begin"/>
      </w:r>
      <w:r w:rsidR="000F7CF0" w:rsidRPr="00AE0F6A">
        <w:instrText xml:space="preserve"> ADDIN ZOTERO_ITEM CSL_CITATION {"citationID":"RYA7vjNJ","properties":{"formattedCitation":"(Achenbach, 2009)","plainCitation":"(Achenbach, 2009)","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000F7CF0" w:rsidRPr="00AE0F6A">
        <w:fldChar w:fldCharType="separate"/>
      </w:r>
      <w:r w:rsidR="000F7CF0" w:rsidRPr="00AE0F6A">
        <w:t>(Achenbach, 2009)</w:t>
      </w:r>
      <w:r w:rsidR="000F7CF0" w:rsidRPr="00AE0F6A">
        <w:fldChar w:fldCharType="end"/>
      </w:r>
      <w:r w:rsidRPr="00AE0F6A">
        <w:t>:</w:t>
      </w:r>
      <w:r w:rsidR="000F7CF0" w:rsidRPr="00AE0F6A">
        <w:t xml:space="preserve"> </w:t>
      </w:r>
      <w:r w:rsidRPr="00AE0F6A">
        <w:rPr>
          <w:rFonts w:eastAsiaTheme="majorEastAsia"/>
        </w:rPr>
        <w:t>Normal </w:t>
      </w:r>
      <w:r w:rsidRPr="00AE0F6A">
        <w:t>(&lt;65),</w:t>
      </w:r>
      <w:r w:rsidRPr="00AE0F6A">
        <w:rPr>
          <w:rFonts w:eastAsiaTheme="majorEastAsia"/>
        </w:rPr>
        <w:t> Borderline </w:t>
      </w:r>
      <w:r w:rsidRPr="00AE0F6A">
        <w:t>(65–69), and</w:t>
      </w:r>
      <w:r w:rsidRPr="00AE0F6A">
        <w:rPr>
          <w:rFonts w:eastAsiaTheme="majorEastAsia"/>
        </w:rPr>
        <w:t> Clinical </w:t>
      </w:r>
      <w:r w:rsidRPr="00AE0F6A">
        <w:t>(≥70).</w:t>
      </w:r>
      <w:r w:rsidRPr="00AE0F6A">
        <w:rPr>
          <w:rFonts w:eastAsiaTheme="majorEastAsia"/>
        </w:rPr>
        <w:t> </w:t>
      </w:r>
    </w:p>
    <w:p w14:paraId="4AF1A372" w14:textId="099B0624" w:rsidR="00D649C4" w:rsidRDefault="00AE0F6A" w:rsidP="00AE0F6A">
      <w:r w:rsidRPr="00AE0F6A">
        <w:t>The model was trained using the</w:t>
      </w:r>
      <w:r w:rsidRPr="00AE0F6A">
        <w:rPr>
          <w:rFonts w:eastAsiaTheme="majorEastAsia"/>
        </w:rPr>
        <w:t> multiclass log-loss (cross-entropy) objective</w:t>
      </w:r>
      <w:r w:rsidRPr="00AE0F6A">
        <w:t xml:space="preserve">, which provides a probabilistic output across all categories </w:t>
      </w:r>
      <w:r w:rsidRPr="00AE0F6A">
        <w:fldChar w:fldCharType="begin"/>
      </w:r>
      <w:r w:rsidRPr="00AE0F6A">
        <w:instrText xml:space="preserve"> ADDIN ZOTERO_ITEM CSL_CITATION {"citationID":"ce7orrNw","properties":{"formattedCitation":"({\\i{}XGBoost}, 2022)","plainCitation":"(XGBoost, 2022)","noteIndex":0},"citationItems":[{"id":4462,"uris":["http://zotero.org/users/13126831/items/XEI5Y2N4"],"itemData":{"id":4462,"type":"webpage","title":"XGBoost","URL":"https://xgboost.readthedocs.io/en/stable/parameter.html","accessed":{"date-parts":[["2025",4,19]]},"issued":{"date-parts":[["2022"]]}}}],"schema":"https://github.com/citation-style-language/schema/raw/master/csl-citation.json"} </w:instrText>
      </w:r>
      <w:r w:rsidRPr="00AE0F6A">
        <w:fldChar w:fldCharType="separate"/>
      </w:r>
      <w:r w:rsidRPr="00AE0F6A">
        <w:t>(XGBoost, 2022)</w:t>
      </w:r>
      <w:r w:rsidRPr="00AE0F6A">
        <w:fldChar w:fldCharType="end"/>
      </w:r>
      <w:r w:rsidRPr="00AE0F6A">
        <w:t>. This approach, mathematically equivalent to</w:t>
      </w:r>
      <w:r w:rsidRPr="00AE0F6A">
        <w:rPr>
          <w:rFonts w:eastAsiaTheme="majorEastAsia"/>
        </w:rPr>
        <w:t> multinomial logistic regression</w:t>
      </w:r>
      <w:r w:rsidRPr="00AE0F6A">
        <w:t>, enables a symmetric and interpretable estimation of class membership probabilities</w:t>
      </w:r>
      <w:r w:rsidRPr="00AE0F6A">
        <w:rPr>
          <w:rFonts w:eastAsiaTheme="majorEastAsia"/>
        </w:rPr>
        <w:t xml:space="preserve"> </w:t>
      </w:r>
      <w:r w:rsidR="00663874" w:rsidRPr="00AE0F6A">
        <w:fldChar w:fldCharType="begin"/>
      </w:r>
      <w:r w:rsidR="00663874" w:rsidRPr="00AE0F6A">
        <w:instrText xml:space="preserve"> ADDIN ZOTERO_ITEM CSL_CITATION {"citationID":"2hudebWq","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663874" w:rsidRPr="00AE0F6A">
        <w:fldChar w:fldCharType="separate"/>
      </w:r>
      <w:r w:rsidR="00663874" w:rsidRPr="00AE0F6A">
        <w:t>(James et al., 2021)</w:t>
      </w:r>
      <w:r w:rsidR="00663874" w:rsidRPr="00AE0F6A">
        <w:fldChar w:fldCharType="end"/>
      </w:r>
      <w:r w:rsidR="00663874" w:rsidRPr="00AE0F6A">
        <w:t xml:space="preserve">. </w:t>
      </w:r>
      <w:r w:rsidRPr="00AE0F6A">
        <w:t>Multiclass log-loss is particularly suited for imbalanced classification settings, as it penalizes confident but incorrect predictions more heavily than uncertain ones. This results in a more informative loss signal than traditional accuracy metrics, which may obscure poor performance on minority classes</w:t>
      </w:r>
      <w:r w:rsidR="000A4D1C" w:rsidRPr="00AE0F6A">
        <w:t xml:space="preserve"> </w:t>
      </w:r>
      <w:r w:rsidR="00663874" w:rsidRPr="00AE0F6A">
        <w:fldChar w:fldCharType="begin"/>
      </w:r>
      <w:r w:rsidR="00663874" w:rsidRPr="00AE0F6A">
        <w:instrText xml:space="preserve"> ADDIN ZOTERO_ITEM CSL_CITATION {"citationID":"4wBwo9lE","properties":{"formattedCitation":"(Niculescu-Mizil &amp; Caruana, 2005)","plainCitation":"(Niculescu-Mizil &amp; Caruana, 2005)","noteIndex":0},"citationItems":[{"id":4461,"uris":["http://zotero.org/users/13126831/items/HXYJZACM"],"itemData":{"id":4461,"type":"paper-conference","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collection-title":"ICML '05","container-title":"Proceedings of the 22nd international conference on Machine learning","DOI":"10.1145/1102351.1102430","event-place":"New York, NY, USA","ISBN":"978-1-59593-180-1","page":"625</w:instrText>
      </w:r>
      <w:r w:rsidR="00663874" w:rsidRPr="00AE0F6A">
        <w:rPr>
          <w:rFonts w:hint="eastAsia"/>
        </w:rPr>
        <w:instrText>–</w:instrText>
      </w:r>
      <w:r w:rsidR="00663874" w:rsidRPr="00AE0F6A">
        <w:instrText xml:space="preserve">632","publisher":"Association for Computing Machinery","publisher-place":"New York, NY, USA","source":"ACM Digital Library","title":"Predicting good probabilities with supervised learning","URL":"https://dl.acm.org/doi/10.1145/1102351.1102430","author":[{"family":"Niculescu-Mizil","given":"Alexandru"},{"family":"Caruana","given":"Rich"}],"accessed":{"date-parts":[["2025",4,18]]},"issued":{"date-parts":[["2005",8,7]]}}}],"schema":"https://github.com/citation-style-language/schema/raw/master/csl-citation.json"} </w:instrText>
      </w:r>
      <w:r w:rsidR="00663874" w:rsidRPr="00AE0F6A">
        <w:fldChar w:fldCharType="separate"/>
      </w:r>
      <w:r w:rsidR="00663874" w:rsidRPr="00AE0F6A">
        <w:t>(Niculescu-Mizil &amp; Caruana, 2005)</w:t>
      </w:r>
      <w:r w:rsidR="00663874" w:rsidRPr="00AE0F6A">
        <w:fldChar w:fldCharType="end"/>
      </w:r>
      <w:r w:rsidR="00663874" w:rsidRPr="00663874">
        <w:t>.</w:t>
      </w:r>
      <w:r w:rsidR="00663874">
        <w:t xml:space="preserve"> </w:t>
      </w:r>
    </w:p>
    <w:p w14:paraId="3BFDA5C1" w14:textId="1D13DC11" w:rsidR="00956541" w:rsidRPr="00956541" w:rsidRDefault="00941584" w:rsidP="00956541">
      <w:pPr>
        <w:pStyle w:val="Style3"/>
      </w:pPr>
      <w:bookmarkStart w:id="64" w:name="_Toc196220361"/>
      <w:r w:rsidRPr="00941584">
        <w:t>Addressing Class Imbalance with Cost-Sensitive Learning</w:t>
      </w:r>
      <w:bookmarkEnd w:id="64"/>
    </w:p>
    <w:p w14:paraId="2FCA039C" w14:textId="2FA036A2" w:rsidR="00AE0F6A" w:rsidRPr="00AE0F6A" w:rsidRDefault="00AE0F6A" w:rsidP="00AE0F6A">
      <w:r w:rsidRPr="00AE0F6A">
        <w:t>To enhance classification performance in the context of</w:t>
      </w:r>
      <w:r w:rsidRPr="00AE0F6A">
        <w:rPr>
          <w:rFonts w:eastAsiaTheme="majorEastAsia"/>
        </w:rPr>
        <w:t> unequal class distributions</w:t>
      </w:r>
      <w:r w:rsidRPr="00AE0F6A">
        <w:t>, both</w:t>
      </w:r>
      <w:r w:rsidRPr="00AE0F6A">
        <w:rPr>
          <w:rFonts w:eastAsiaTheme="majorEastAsia"/>
        </w:rPr>
        <w:t> data-level </w:t>
      </w:r>
      <w:r w:rsidRPr="00AE0F6A">
        <w:t>and</w:t>
      </w:r>
      <w:r w:rsidRPr="00AE0F6A">
        <w:rPr>
          <w:rFonts w:eastAsiaTheme="majorEastAsia"/>
        </w:rPr>
        <w:t> algorithm-level</w:t>
      </w:r>
      <w:r w:rsidR="00805A1F">
        <w:rPr>
          <w:rFonts w:eastAsiaTheme="majorEastAsia"/>
        </w:rPr>
        <w:t xml:space="preserve"> </w:t>
      </w:r>
      <w:r w:rsidRPr="00AE0F6A">
        <w:t>strategies were employed. A commonly used approach for addressing</w:t>
      </w:r>
      <w:r w:rsidRPr="00AE0F6A">
        <w:rPr>
          <w:rFonts w:eastAsiaTheme="majorEastAsia"/>
        </w:rPr>
        <w:t> class imbalance </w:t>
      </w:r>
      <w:r w:rsidRPr="00AE0F6A">
        <w:t>involves assigning</w:t>
      </w:r>
      <w:r w:rsidRPr="00AE0F6A">
        <w:rPr>
          <w:rFonts w:eastAsiaTheme="majorEastAsia"/>
        </w:rPr>
        <w:t> greater weights to minority class samples </w:t>
      </w:r>
      <w:r w:rsidRPr="00AE0F6A">
        <w:t xml:space="preserve">during model training, thereby mitigating the tendency of the model to prioritize the majority class </w:t>
      </w:r>
      <w:r>
        <w:lastRenderedPageBreak/>
        <w:fldChar w:fldCharType="begin"/>
      </w:r>
      <w:r>
        <w:instrText xml:space="preserve"> ADDIN ZOTERO_ITEM CSL_CITATION {"citationID":"L4pZe2e5","properties":{"formattedCitation":"(Kuhn &amp; Johnson, 2013; Ting, 2002)","plainCitation":"(Kuhn &amp; Johnson, 2013; Ting, 2002)","noteIndex":0},"citationItems":[{"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label":"page"},{"id":4488,"uris":["http://zotero.org/users/13126831/items/JF3C54LM"],"itemData":{"id":4488,"type":"article-journal","abstract":"We introduce an instance-weighting method to induce cost-sensitive trees. It is a generalization of the standard tree induction process where only the initial instance weights determine the type of tree to be induced-minimum error trees or minimum high cost error trees. We demonstrate that it can be easily adapted to an existing tree learning algorithm. Previous research provides insufficient evidence to support the idea that the greedy divide-and-conquer algorithm can effectively induce a truly cost-sensitive tree directly from the training data. We provide this empirical evidence in this paper. The algorithm incorporating the instance-weighting method is found to be better than the original algorithm in in of total misclassification costs, the number of high cost errors, and tree size two-class data sets. The instance-weighting method is simpler and more effective in implementation than a previous method based on altered priors.","container-title":"IEEE transactions on knowledge and data engineering","DOI":"10.1109/TKDE.2002.1000348","ISSN":"1041-4347","issue":"3","journalAbbreviation":"TKDE","note":"publisher-place: New York\npublisher: New York: IEEE","page":"659-665","title":"An instance-weighting method to induce cost-sensitive trees","volume":"14","author":[{"family":"Ting","given":"Kai Ming"}],"issued":{"date-parts":[["2002"]]}},"label":"page"}],"schema":"https://github.com/citation-style-language/schema/raw/master/csl-citation.json"} </w:instrText>
      </w:r>
      <w:r>
        <w:fldChar w:fldCharType="separate"/>
      </w:r>
      <w:r>
        <w:rPr>
          <w:noProof/>
        </w:rPr>
        <w:t>(Kuhn &amp; Johnson, 2013; Ting, 2002)</w:t>
      </w:r>
      <w:r>
        <w:fldChar w:fldCharType="end"/>
      </w:r>
      <w:r>
        <w:t>.</w:t>
      </w:r>
      <w:r w:rsidRPr="00AE0F6A">
        <w:t xml:space="preserve"> In this study,</w:t>
      </w:r>
      <w:r w:rsidRPr="00AE0F6A">
        <w:rPr>
          <w:rFonts w:eastAsiaTheme="majorEastAsia"/>
        </w:rPr>
        <w:t> class weights were applied </w:t>
      </w:r>
      <w:r w:rsidRPr="00AE0F6A">
        <w:t>to increase the influence of participants categorized in the</w:t>
      </w:r>
      <w:r w:rsidRPr="00AE0F6A">
        <w:rPr>
          <w:rFonts w:eastAsiaTheme="majorEastAsia"/>
        </w:rPr>
        <w:t> borderline </w:t>
      </w:r>
      <w:r w:rsidRPr="00AE0F6A">
        <w:t>and</w:t>
      </w:r>
      <w:r w:rsidRPr="00AE0F6A">
        <w:rPr>
          <w:rFonts w:eastAsiaTheme="majorEastAsia"/>
        </w:rPr>
        <w:t> clinical </w:t>
      </w:r>
      <w:r w:rsidRPr="00AE0F6A">
        <w:t>symptom groups, relative to those in the normal range.</w:t>
      </w:r>
      <w:r>
        <w:t xml:space="preserve"> </w:t>
      </w:r>
      <w:r w:rsidRPr="00AE0F6A">
        <w:t>This strategy was particularly important given the</w:t>
      </w:r>
      <w:r w:rsidRPr="00AE0F6A">
        <w:rPr>
          <w:rFonts w:eastAsiaTheme="majorEastAsia"/>
        </w:rPr>
        <w:t> disproportionately smaller size of the clinically significant group</w:t>
      </w:r>
      <w:r w:rsidR="00805A1F">
        <w:rPr>
          <w:rFonts w:eastAsiaTheme="majorEastAsia"/>
        </w:rPr>
        <w:t xml:space="preserve"> </w:t>
      </w:r>
      <w:r w:rsidRPr="00AE0F6A">
        <w:t>and the</w:t>
      </w:r>
      <w:r w:rsidRPr="00AE0F6A">
        <w:rPr>
          <w:rFonts w:eastAsiaTheme="majorEastAsia"/>
        </w:rPr>
        <w:t> high dimensionality </w:t>
      </w:r>
      <w:r w:rsidRPr="00AE0F6A">
        <w:t>of the neuroimaging feature space, both of which increase the risk of</w:t>
      </w:r>
      <w:r w:rsidRPr="00AE0F6A">
        <w:rPr>
          <w:rFonts w:eastAsiaTheme="majorEastAsia"/>
        </w:rPr>
        <w:t> model bias, variance inflation</w:t>
      </w:r>
      <w:r w:rsidRPr="00AE0F6A">
        <w:t>, and</w:t>
      </w:r>
      <w:r w:rsidRPr="00AE0F6A">
        <w:rPr>
          <w:rFonts w:eastAsiaTheme="majorEastAsia"/>
        </w:rPr>
        <w:t> overfitting</w:t>
      </w:r>
      <w:r w:rsidRPr="00AE0F6A">
        <w:t>. Weighting the minority classes ensured that the model remained sensitive to clinically meaningful patterns, even when those patterns were underrepresented in the training data.</w:t>
      </w:r>
    </w:p>
    <w:p w14:paraId="7749C88F" w14:textId="3450A4EE" w:rsidR="000F7CF0" w:rsidRPr="000F7CF0" w:rsidRDefault="000F7CF0" w:rsidP="00941584">
      <w:pPr>
        <w:pStyle w:val="Style3"/>
      </w:pPr>
      <w:bookmarkStart w:id="65" w:name="_Toc196220362"/>
      <w:r w:rsidRPr="000F7CF0">
        <w:t>Hyperparameter Tuning and Validation</w:t>
      </w:r>
      <w:bookmarkEnd w:id="65"/>
    </w:p>
    <w:p w14:paraId="5339BA49" w14:textId="29388556" w:rsidR="00AE0F6A" w:rsidRPr="00AE0F6A" w:rsidRDefault="00AE0F6A" w:rsidP="00AE0F6A">
      <w:r w:rsidRPr="00AE0F6A">
        <w:t>Hyperparameter optimization was conducted using a</w:t>
      </w:r>
      <w:r w:rsidRPr="00AE0F6A">
        <w:rPr>
          <w:rFonts w:eastAsiaTheme="majorEastAsia"/>
        </w:rPr>
        <w:t> grid search </w:t>
      </w:r>
      <w:r w:rsidRPr="00AE0F6A">
        <w:t>across a predefined set of key tuning parameters, including</w:t>
      </w:r>
      <w:r w:rsidRPr="00AE0F6A">
        <w:rPr>
          <w:rFonts w:eastAsiaTheme="majorEastAsia"/>
        </w:rPr>
        <w:t> maximum tree depth</w:t>
      </w:r>
      <w:r w:rsidRPr="00AE0F6A">
        <w:t>,</w:t>
      </w:r>
      <w:r w:rsidRPr="00AE0F6A">
        <w:rPr>
          <w:rFonts w:eastAsiaTheme="majorEastAsia"/>
        </w:rPr>
        <w:t> learning rate</w:t>
      </w:r>
      <w:r w:rsidRPr="00AE0F6A">
        <w:t>,</w:t>
      </w:r>
      <w:r w:rsidRPr="00AE0F6A">
        <w:rPr>
          <w:rFonts w:eastAsiaTheme="majorEastAsia"/>
        </w:rPr>
        <w:t> regularization strength</w:t>
      </w:r>
      <w:r w:rsidRPr="00AE0F6A">
        <w:t>, and</w:t>
      </w:r>
      <w:r w:rsidRPr="00AE0F6A">
        <w:rPr>
          <w:rFonts w:eastAsiaTheme="majorEastAsia"/>
        </w:rPr>
        <w:t> row and column sampling ratios</w:t>
      </w:r>
      <w:r w:rsidR="00036012">
        <w:rPr>
          <w:rFonts w:eastAsiaTheme="majorEastAsia"/>
        </w:rPr>
        <w:t xml:space="preserve"> </w:t>
      </w:r>
      <w:r w:rsidR="00036012">
        <w:rPr>
          <w:rFonts w:eastAsiaTheme="majorEastAsia"/>
        </w:rPr>
        <w:fldChar w:fldCharType="begin"/>
      </w:r>
      <w:r w:rsidR="00036012">
        <w:rPr>
          <w:rFonts w:eastAsiaTheme="majorEastAsia"/>
        </w:rPr>
        <w:instrText xml:space="preserve"> ADDIN ZOTERO_ITEM CSL_CITATION {"citationID":"N5WNTng9","properties":{"formattedCitation":"({\\i{}Xgboost Grid Search - R}, n.d.)","plainCitation":"(Xgboost Grid Search - R, n.d.)","noteIndex":0},"citationItems":[{"id":4489,"uris":["http://zotero.org/users/13126831/items/QUFZG84G"],"itemData":{"id":4489,"type":"webpage","abstract":"Explore and run machine learning code with Kaggle Notebooks | Using data from Mercedes-Benz Greener Manufacturing","language":"en","title":"xgboost Grid Search - R","URL":"https://kaggle.com/code/silverstone1903/xgboost-grid-search-r","accessed":{"date-parts":[["2025",4,20]]}}}],"schema":"https://github.com/citation-style-language/schema/raw/master/csl-citation.json"} </w:instrText>
      </w:r>
      <w:r w:rsidR="00036012">
        <w:rPr>
          <w:rFonts w:eastAsiaTheme="majorEastAsia"/>
        </w:rPr>
        <w:fldChar w:fldCharType="separate"/>
      </w:r>
      <w:r w:rsidR="00036012" w:rsidRPr="00036012">
        <w:t>(</w:t>
      </w:r>
      <w:r w:rsidR="00036012" w:rsidRPr="00036012">
        <w:rPr>
          <w:i/>
          <w:iCs/>
        </w:rPr>
        <w:t>Xgboost Grid Search - R</w:t>
      </w:r>
      <w:r w:rsidR="00036012" w:rsidRPr="00036012">
        <w:t>, n.d.)</w:t>
      </w:r>
      <w:r w:rsidR="00036012">
        <w:rPr>
          <w:rFonts w:eastAsiaTheme="majorEastAsia"/>
        </w:rPr>
        <w:fldChar w:fldCharType="end"/>
      </w:r>
      <w:r w:rsidRPr="00AE0F6A">
        <w:t>. To evaluate model performance, a</w:t>
      </w:r>
      <w:r w:rsidRPr="00AE0F6A">
        <w:rPr>
          <w:rFonts w:eastAsiaTheme="majorEastAsia"/>
        </w:rPr>
        <w:t> five-fold cross-validation </w:t>
      </w:r>
      <w:r w:rsidRPr="00AE0F6A">
        <w:t>procedure was implemented on the training dataset, with</w:t>
      </w:r>
      <w:r w:rsidRPr="00AE0F6A">
        <w:rPr>
          <w:rFonts w:eastAsiaTheme="majorEastAsia"/>
        </w:rPr>
        <w:t> early stopping </w:t>
      </w:r>
      <w:r w:rsidRPr="00AE0F6A">
        <w:t>employed to prevent overfitting and reduce computational burden.</w:t>
      </w:r>
      <w:r w:rsidR="00036012" w:rsidRPr="00036012">
        <w:t xml:space="preserve"> Early stopping is a regularization technique that terminates model training when performance on a validation set ceases to improve</w:t>
      </w:r>
      <w:r w:rsidR="00805A1F">
        <w:t xml:space="preserve"> after 10 iterations</w:t>
      </w:r>
      <w:r w:rsidR="00036012" w:rsidRPr="00036012">
        <w:t>, thereby preventing overfitting and reducing training time</w:t>
      </w:r>
      <w:r w:rsidR="00036012">
        <w:t xml:space="preserve"> </w:t>
      </w:r>
      <w:r w:rsidR="00036012">
        <w:fldChar w:fldCharType="begin"/>
      </w:r>
      <w:r w:rsidR="00036012">
        <w:instrText xml:space="preserve"> ADDIN ZOTERO_ITEM CSL_CITATION {"citationID":"XBfoM8Yy","properties":{"formattedCitation":"(Prechelt, 1998)","plainCitation":"(Prechelt, 1998)","noteIndex":0},"citationItems":[{"id":4491,"uris":["http://zotero.org/users/13126831/items/G25XUQZB"],"itemData":{"id":4491,"type":"chapter","abstract":"Validation can be used to detect when overfitting starts during supervised training of a neural network","collection-title":"Lecture Notes in Computer Science","event-place":"Germany","ISBN":"0302-9743","note":"DOI: 10.1007/3-540-49430-8_3","page":"55-69","publisher":"Germany: Springer Berlin / Heidelberg","publisher-place":"Germany","title":"Early Stopping - But When?","volume":"1524","author":[{"family":"Prechelt","given":"Lutz"}],"editor":[{"family":"Orr","given":"Genevieve B"},{"family":"Müller","given":"Klaus-Robert"}],"issued":{"date-parts":[["1998"]]}}}],"schema":"https://github.com/citation-style-language/schema/raw/master/csl-citation.json"} </w:instrText>
      </w:r>
      <w:r w:rsidR="00036012">
        <w:fldChar w:fldCharType="separate"/>
      </w:r>
      <w:r w:rsidR="00036012">
        <w:rPr>
          <w:noProof/>
        </w:rPr>
        <w:t>(Prechelt, 1998)</w:t>
      </w:r>
      <w:r w:rsidR="00036012">
        <w:fldChar w:fldCharType="end"/>
      </w:r>
      <w:r w:rsidR="00036012" w:rsidRPr="00036012">
        <w:t>.</w:t>
      </w:r>
      <w:r w:rsidRPr="00036012">
        <w:t xml:space="preserve"> </w:t>
      </w:r>
      <w:r w:rsidRPr="00AE0F6A">
        <w:t>The grid search explored</w:t>
      </w:r>
      <w:r w:rsidRPr="00AE0F6A">
        <w:rPr>
          <w:rFonts w:eastAsiaTheme="majorEastAsia"/>
        </w:rPr>
        <w:t> 864 unique parameter combinations</w:t>
      </w:r>
      <w:r w:rsidRPr="00AE0F6A">
        <w:t>, each evaluated across</w:t>
      </w:r>
      <w:r w:rsidRPr="00AE0F6A">
        <w:rPr>
          <w:rFonts w:eastAsiaTheme="majorEastAsia"/>
        </w:rPr>
        <w:t> five validation folds</w:t>
      </w:r>
      <w:r w:rsidRPr="00AE0F6A">
        <w:t>, resulting in a total of</w:t>
      </w:r>
      <w:r w:rsidRPr="00AE0F6A">
        <w:rPr>
          <w:rFonts w:eastAsiaTheme="majorEastAsia"/>
        </w:rPr>
        <w:t> 4,320 model fits</w:t>
      </w:r>
      <w:r>
        <w:rPr>
          <w:rFonts w:eastAsiaTheme="majorEastAsia"/>
        </w:rPr>
        <w:t xml:space="preserve">. </w:t>
      </w:r>
      <w:r w:rsidRPr="00AE0F6A">
        <w:t>The configuration that achieved the</w:t>
      </w:r>
      <w:r w:rsidRPr="00AE0F6A">
        <w:rPr>
          <w:rFonts w:eastAsiaTheme="majorEastAsia"/>
        </w:rPr>
        <w:t> lowest average multiclass log-loss </w:t>
      </w:r>
      <w:r w:rsidRPr="00AE0F6A">
        <w:t>across validation folds was selected as the final model.</w:t>
      </w:r>
      <w:r>
        <w:t xml:space="preserve"> </w:t>
      </w:r>
      <w:r w:rsidRPr="00AE0F6A">
        <w:t>This tailored tuning procedure enabled the application of</w:t>
      </w:r>
      <w:r w:rsidRPr="00AE0F6A">
        <w:rPr>
          <w:rFonts w:eastAsiaTheme="majorEastAsia"/>
        </w:rPr>
        <w:t> stronger regularization</w:t>
      </w:r>
      <w:r w:rsidRPr="00AE0F6A">
        <w:t>, controlled</w:t>
      </w:r>
      <w:r w:rsidRPr="00AE0F6A">
        <w:rPr>
          <w:rFonts w:eastAsiaTheme="majorEastAsia"/>
        </w:rPr>
        <w:t> model complexity</w:t>
      </w:r>
      <w:r w:rsidRPr="00AE0F6A">
        <w:t>, and optimized</w:t>
      </w:r>
      <w:r w:rsidRPr="00AE0F6A">
        <w:rPr>
          <w:rFonts w:eastAsiaTheme="majorEastAsia"/>
        </w:rPr>
        <w:t> sampling strategies</w:t>
      </w:r>
      <w:r w:rsidRPr="00AE0F6A">
        <w:t>, collectively contributing to a more</w:t>
      </w:r>
      <w:r w:rsidRPr="00AE0F6A">
        <w:rPr>
          <w:rFonts w:eastAsiaTheme="majorEastAsia"/>
        </w:rPr>
        <w:t> robust</w:t>
      </w:r>
      <w:r w:rsidRPr="00AE0F6A">
        <w:t>,</w:t>
      </w:r>
      <w:r w:rsidRPr="00AE0F6A">
        <w:rPr>
          <w:rFonts w:eastAsiaTheme="majorEastAsia"/>
        </w:rPr>
        <w:t> stable</w:t>
      </w:r>
      <w:r w:rsidRPr="00AE0F6A">
        <w:t>, and</w:t>
      </w:r>
      <w:r w:rsidRPr="00AE0F6A">
        <w:rPr>
          <w:rFonts w:eastAsiaTheme="majorEastAsia"/>
        </w:rPr>
        <w:t> generalizable classifier </w:t>
      </w:r>
      <w:r w:rsidRPr="00AE0F6A">
        <w:t>suitable for high-dimensional neuroimaging data</w:t>
      </w:r>
      <w:r>
        <w:t xml:space="preserve"> </w:t>
      </w:r>
      <w:r>
        <w:fldChar w:fldCharType="begin"/>
      </w:r>
      <w:r>
        <w:instrText xml:space="preserve"> ADDIN ZOTERO_ITEM CSL_CITATION {"citationID":"q75cymLd","properties":{"formattedCitation":"(James et al., 2021; Kuhn &amp; Johnson, 2013)","plainCitation":"(James et al., 2021; Kuhn &amp; Johnson, 2013)","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label":"page"},{"id":4439,"uris":["http://zotero.org/users/13126831/items/KAK9ICVS"],"itemData":{"id":4439,"type":"book","event-place":"New York, NY","ISBN":"978-1-4614-6848-6","language":"en","license":"http://www.springer.com/tdm","note":"DOI: 10.1007/978-1-4614-6849-3","publisher":"Springer New York","publisher-place":"New York, NY","source":"DOI.org (Crossref)","title":"Applied Predictive Modeling","URL":"http://link.springer.com/10.1007/978-1-4614-6849-3","author":[{"family":"Kuhn","given":"Max"},{"family":"Johnson","given":"Kjell"}],"accessed":{"date-parts":[["2025",4,17]]},"issued":{"date-parts":[["2013"]]}},"label":"page"}],"schema":"https://github.com/citation-style-language/schema/raw/master/csl-citation.json"} </w:instrText>
      </w:r>
      <w:r>
        <w:fldChar w:fldCharType="separate"/>
      </w:r>
      <w:r>
        <w:rPr>
          <w:noProof/>
        </w:rPr>
        <w:t>(James et al., 2021; Kuhn &amp; Johnson, 2013)</w:t>
      </w:r>
      <w:r>
        <w:fldChar w:fldCharType="end"/>
      </w:r>
      <w:r w:rsidRPr="00AE0F6A">
        <w:t>.</w:t>
      </w:r>
    </w:p>
    <w:p w14:paraId="6DB30505" w14:textId="77777777" w:rsidR="000F7CF0" w:rsidRPr="000F7CF0" w:rsidRDefault="000F7CF0" w:rsidP="0065032C">
      <w:pPr>
        <w:pStyle w:val="Style3"/>
      </w:pPr>
      <w:bookmarkStart w:id="66" w:name="_Toc196220363"/>
      <w:r w:rsidRPr="000F7CF0">
        <w:t>Threshold Calibration</w:t>
      </w:r>
      <w:bookmarkEnd w:id="66"/>
    </w:p>
    <w:p w14:paraId="19804F73" w14:textId="72276A01" w:rsidR="00805A1F" w:rsidRDefault="00574C63" w:rsidP="00805A1F">
      <w:bookmarkStart w:id="67" w:name="_Toc194515214"/>
      <w:r w:rsidRPr="00574C63">
        <w:t xml:space="preserve">To improve classification performance and ensure that predicted labels aligned more closely with clinically meaningful groupings, a post-hoc threshold calibration was performed </w:t>
      </w:r>
      <w:r>
        <w:t>using</w:t>
      </w:r>
      <w:r w:rsidRPr="00574C63">
        <w:t xml:space="preserve"> the class probabilities generated by the </w:t>
      </w:r>
      <w:proofErr w:type="spellStart"/>
      <w:r w:rsidRPr="00574C63">
        <w:t>XGBoost</w:t>
      </w:r>
      <w:proofErr w:type="spellEnd"/>
      <w:r w:rsidRPr="00574C63">
        <w:t xml:space="preserve"> model</w:t>
      </w:r>
      <w:r>
        <w:t xml:space="preserve"> </w:t>
      </w:r>
      <w:r w:rsidR="00805A1F">
        <w:fldChar w:fldCharType="begin"/>
      </w:r>
      <w:r w:rsidR="00805A1F">
        <w:instrText xml:space="preserve"> ADDIN ZOTERO_ITEM CSL_CITATION {"citationID":"QPIdzIZC","properties":{"formattedCitation":"({\\i{}3.3. Tuning the Decision Threshold for Class Prediction}, n.d.)","plainCitation":"(3.3. Tuning the Decision Threshold for Class Prediction, n.d.)","noteIndex":0},"citationItems":[{"id":4495,"uris":["http://zotero.org/users/13126831/items/VVDQGTP6"],"itemData":{"id":4495,"type":"webpage","abstract":"Classification is best divided into two parts: the statistical problem of learning a model to predict, ideally, class probabilities;, the decision problem to take concrete action based on those pro...","container-title":"scikit-learn","language":"en","title":"3.3. Tuning the decision threshold for class prediction","URL":"https://scikit-learn/stable/modules/classification_threshold.html","accessed":{"date-parts":[["2025",4,20]]}}}],"schema":"https://github.com/citation-style-language/schema/raw/master/csl-citation.json"} </w:instrText>
      </w:r>
      <w:r w:rsidR="00805A1F">
        <w:fldChar w:fldCharType="separate"/>
      </w:r>
      <w:r w:rsidR="00805A1F" w:rsidRPr="00805A1F">
        <w:t>(</w:t>
      </w:r>
      <w:r w:rsidR="00805A1F" w:rsidRPr="00805A1F">
        <w:rPr>
          <w:i/>
          <w:iCs/>
        </w:rPr>
        <w:t>3.3. Tuning the Decision Threshold for Class Prediction</w:t>
      </w:r>
      <w:r w:rsidR="00805A1F" w:rsidRPr="00805A1F">
        <w:t>, n.d.)</w:t>
      </w:r>
      <w:r w:rsidR="00805A1F">
        <w:fldChar w:fldCharType="end"/>
      </w:r>
      <w:r w:rsidR="00805A1F" w:rsidRPr="00805A1F">
        <w:t>. In standard multiclass classification, labels are assigned using the</w:t>
      </w:r>
      <w:r w:rsidR="00805A1F" w:rsidRPr="00805A1F">
        <w:rPr>
          <w:rFonts w:eastAsiaTheme="majorEastAsia"/>
        </w:rPr>
        <w:t> argmax rule</w:t>
      </w:r>
      <w:r w:rsidR="00805A1F" w:rsidRPr="00805A1F">
        <w:t>, which selects the class with the highest predicted probability. However, this default strategy can introduce bias toward the</w:t>
      </w:r>
      <w:r w:rsidR="00805A1F" w:rsidRPr="00805A1F">
        <w:rPr>
          <w:rFonts w:eastAsiaTheme="majorEastAsia"/>
        </w:rPr>
        <w:t> majority class</w:t>
      </w:r>
      <w:r w:rsidR="00805A1F" w:rsidRPr="00805A1F">
        <w:t>, particularly in</w:t>
      </w:r>
      <w:r w:rsidR="00805A1F" w:rsidRPr="00805A1F">
        <w:rPr>
          <w:rFonts w:eastAsiaTheme="majorEastAsia"/>
        </w:rPr>
        <w:t> imbalanced datasets</w:t>
      </w:r>
      <w:r w:rsidR="00805A1F" w:rsidRPr="00805A1F">
        <w:t>, which are common in clinical research contexts</w:t>
      </w:r>
      <w:r w:rsidR="00805A1F">
        <w:t xml:space="preserve"> </w:t>
      </w:r>
      <w:r w:rsidR="00805A1F">
        <w:fldChar w:fldCharType="begin"/>
      </w:r>
      <w:r w:rsidR="00805A1F">
        <w:instrText xml:space="preserve"> ADDIN ZOTERO_ITEM CSL_CITATION {"citationID":"usgB1E64","properties":{"formattedCitation":"(Van Calster et al., 2019)","plainCitation":"(Van Calster et al., 2019)","noteIndex":0},"citationItems":[{"id":4497,"uris":["http://zotero.org/users/13126831/items/IMDDT4X8"],"itemData":{"id":4497,"type":"article-journal","abstract":"The assessment of calibration performance of risk prediction models based on regression or more flexible machine learning algorithms receives little attention.","container-title":"BMC Medicine","DOI":"10.1186/s12916-019-1466-7","ISSN":"1741-7015","issue":"1","journalAbbreviation":"BMC Medicine","page":"230","source":"BioMed Central","title":"Calibration: the Achilles heel of predictive analytics","title-short":"Calibration","volume":"17","author":[{"family":"Van Calster","given":"Ben"},{"family":"McLernon","given":"David J."},{"family":"Smeden","given":"Maarten","non-dropping-particle":"van"},{"family":"Wynants","given":"Laure"},{"family":"Steyerberg","given":"Ewout W."},{"family":"Bossuyt","given":"Patrick"},{"family":"Collins","given":"Gary S."},{"family":"Macaskill","given":"Petra"},{"family":"McLernon","given":"David J."},{"family":"Moons","given":"Karel G. M."},{"family":"Steyerberg","given":"Ewout W."},{"family":"Van Calster","given":"Ben"},{"family":"van Smeden","given":"Maarten"},{"family":"Vickers","given":"Andrew J."},{"literal":"On behalf of Topic Group ‘Evaluating diagnostic tests and prediction models’ of the STRATOS initiative"}],"issued":{"date-parts":[["2019",12,16]]}}}],"schema":"https://github.com/citation-style-language/schema/raw/master/csl-citation.json"} </w:instrText>
      </w:r>
      <w:r w:rsidR="00805A1F">
        <w:fldChar w:fldCharType="separate"/>
      </w:r>
      <w:r w:rsidR="00805A1F">
        <w:rPr>
          <w:noProof/>
        </w:rPr>
        <w:t>(Van Calster et al., 2019)</w:t>
      </w:r>
      <w:r w:rsidR="00805A1F">
        <w:fldChar w:fldCharType="end"/>
      </w:r>
      <w:r w:rsidR="00805A1F" w:rsidRPr="00805A1F">
        <w:t>.</w:t>
      </w:r>
      <w:r w:rsidR="00805A1F">
        <w:t xml:space="preserve"> </w:t>
      </w:r>
      <w:r w:rsidR="00805A1F" w:rsidRPr="00805A1F">
        <w:t>To address this issue, a</w:t>
      </w:r>
      <w:r w:rsidR="00805A1F" w:rsidRPr="00805A1F">
        <w:rPr>
          <w:rFonts w:eastAsiaTheme="majorEastAsia"/>
        </w:rPr>
        <w:t xml:space="preserve"> class-specific </w:t>
      </w:r>
      <w:r w:rsidR="00805A1F" w:rsidRPr="00805A1F">
        <w:rPr>
          <w:rFonts w:eastAsiaTheme="majorEastAsia"/>
        </w:rPr>
        <w:lastRenderedPageBreak/>
        <w:t>threshold calibration </w:t>
      </w:r>
      <w:r w:rsidR="00805A1F" w:rsidRPr="00805A1F">
        <w:t>approach was implemented. Using a</w:t>
      </w:r>
      <w:r w:rsidR="00805A1F" w:rsidRPr="00805A1F">
        <w:rPr>
          <w:rFonts w:eastAsiaTheme="majorEastAsia"/>
        </w:rPr>
        <w:t> one-vs-rest</w:t>
      </w:r>
      <w:r w:rsidR="004939E9">
        <w:rPr>
          <w:rFonts w:eastAsiaTheme="majorEastAsia"/>
        </w:rPr>
        <w:t xml:space="preserve"> </w:t>
      </w:r>
      <w:r w:rsidR="004939E9" w:rsidRPr="004939E9">
        <w:rPr>
          <w:rFonts w:eastAsiaTheme="majorEastAsia"/>
        </w:rPr>
        <w:t>(</w:t>
      </w:r>
      <w:proofErr w:type="spellStart"/>
      <w:r w:rsidR="004939E9" w:rsidRPr="004939E9">
        <w:rPr>
          <w:rFonts w:eastAsiaTheme="majorEastAsia"/>
        </w:rPr>
        <w:t>OvR</w:t>
      </w:r>
      <w:proofErr w:type="spellEnd"/>
      <w:r w:rsidR="004939E9" w:rsidRPr="004939E9">
        <w:rPr>
          <w:rFonts w:eastAsiaTheme="majorEastAsia"/>
        </w:rPr>
        <w:t>)</w:t>
      </w:r>
      <w:r w:rsidR="00805A1F" w:rsidRPr="00805A1F">
        <w:rPr>
          <w:rFonts w:eastAsiaTheme="majorEastAsia"/>
        </w:rPr>
        <w:t xml:space="preserve"> framework</w:t>
      </w:r>
      <w:r w:rsidR="00805A1F">
        <w:rPr>
          <w:rFonts w:eastAsiaTheme="majorEastAsia"/>
        </w:rPr>
        <w:t xml:space="preserve"> </w:t>
      </w:r>
      <w:r w:rsidR="00805A1F" w:rsidRPr="00805A1F">
        <w:t xml:space="preserve">on a held-out validation set, the model evaluated </w:t>
      </w:r>
      <w:r w:rsidR="008B279E" w:rsidRPr="008B279E">
        <w:t xml:space="preserve">the decision threshold for </w:t>
      </w:r>
      <w:r w:rsidR="00805A1F" w:rsidRPr="00805A1F">
        <w:t>each class in</w:t>
      </w:r>
      <w:r w:rsidR="008B279E" w:rsidRPr="008B279E">
        <w:t>dependently</w:t>
      </w:r>
      <w:r w:rsidR="00805A1F" w:rsidRPr="008B279E">
        <w:t xml:space="preserve"> </w:t>
      </w:r>
      <w:r w:rsidR="00805A1F" w:rsidRPr="008B279E">
        <w:fldChar w:fldCharType="begin"/>
      </w:r>
      <w:r w:rsidR="00805A1F" w:rsidRPr="008B279E">
        <w:instrText xml:space="preserve"> ADDIN ZOTERO_ITEM CSL_CITATION {"citationID":"dFArg0Hd","properties":{"formattedCitation":"(Rifkin &amp; Klautau, 2004)","plainCitation":"(Rifkin &amp; Klautau, 2004)","noteIndex":0},"citationItems":[{"id":4502,"uris":["http://zotero.org/users/13126831/items/73ZUVAAF"],"itemData":{"id":4502,"type":"article-journal","abstract":"We consider the problem of multiclass classification. Our main thesis is that a simple \"one-vs-all\" scheme is as accurate as any other approach, assuming that the underlying binary classifiers are well-tuned regularized classifiers such as support vector machines. This thesis is interesting in that it disagrees with a large body of recent published work on multiclass classification. We support our position by means of a critical review of the existing literature, a substantial collection of carefully controlled experimental work, and theoretical arguments.","container-title":"Journal of Machine Learning Research","ISSN":"ISSN 1533-7928","issue":"Jan","page":"101-141","source":"www.jmlr.org","title":"In Defense of One-Vs-All Classification","volume":"5","author":[{"family":"Rifkin","given":"Ryan"},{"family":"Klautau","given":"Aldebaro"}],"issued":{"date-parts":[["2004"]]}}}],"schema":"https://github.com/citation-style-language/schema/raw/master/csl-citation.json"} </w:instrText>
      </w:r>
      <w:r w:rsidR="00805A1F" w:rsidRPr="008B279E">
        <w:fldChar w:fldCharType="separate"/>
      </w:r>
      <w:r w:rsidR="00805A1F" w:rsidRPr="008B279E">
        <w:t>(Rifkin &amp; Klautau, 2004)</w:t>
      </w:r>
      <w:r w:rsidR="00805A1F" w:rsidRPr="008B279E">
        <w:fldChar w:fldCharType="end"/>
      </w:r>
      <w:r w:rsidR="00805A1F" w:rsidRPr="00805A1F">
        <w:t xml:space="preserve">. </w:t>
      </w:r>
      <w:r w:rsidR="008B279E" w:rsidRPr="008B279E">
        <w:t xml:space="preserve">Accordingly, each category—Normal, Borderline, and Clinical—was assessed independently during threshold calibration. For each binary classification (e.g., Class A vs. not Class A), the optimal decision threshold was determined by maximizing balanced accuracy, which accounts for both sensitivity (true positive rate) and specificity (true negative rate), providing a more equitable measure of performance in imbalanced datasets </w:t>
      </w:r>
      <w:r w:rsidR="008B279E" w:rsidRPr="008B279E">
        <w:fldChar w:fldCharType="begin"/>
      </w:r>
      <w:r w:rsidR="008B279E" w:rsidRPr="008B279E">
        <w:instrText xml:space="preserve"> ADDIN ZOTERO_ITEM CSL_CITATION {"citationID":"RhAiGD2I","properties":{"formattedCitation":"(Brodersen et al., 2010)","plainCitation":"(Brodersen et al., 2010)","noteIndex":0},"citationItems":[{"id":4506,"uris":["http://zotero.org/users/13126831/items/HW9ZMYPN"],"itemData":{"id":4506,"type":"paper-conference","abstract":"Evaluating the performance of a classification algorithm critically requires a measure of the degree to which unseen examples have been identified with their correct class labels. In practice, generalizability is frequently estimated by averaging the accuracies obtained on individual cross-validation folds. This procedure, however, is problematic in two ways. First, it does not allow for the derivation of meaningful confidence intervals. Second, it leads to an optimistic estimate when a biased classifier is tested on an imbalanced dataset. We show that both problems can be overcome by replacing the conventional point estimate of accuracy by an estimate of the posterior distribution of the balanced accuracy.","container-title":"ICPR","DOI":"10.1109/ICPR.2010.764","ISBN":"1051-4651","note":"journalAbbreviation: ICPR","page":"3121-3124","publisher":"IEEE","title":"The Balanced Accuracy and Its Posterior Distribution","author":[{"family":"Brodersen","given":"Kay H"},{"literal":"Cheng Soon Ong"},{"family":"Stephan","given":"Klaas E"},{"family":"Buhmann","given":"Joachim M"}],"issued":{"date-parts":[["2010"]]}}}],"schema":"https://github.com/citation-style-language/schema/raw/master/csl-citation.json"} </w:instrText>
      </w:r>
      <w:r w:rsidR="008B279E" w:rsidRPr="008B279E">
        <w:fldChar w:fldCharType="separate"/>
      </w:r>
      <w:r w:rsidR="008B279E" w:rsidRPr="008B279E">
        <w:t>(Brodersen et al., 2010)</w:t>
      </w:r>
      <w:r w:rsidR="008B279E" w:rsidRPr="008B279E">
        <w:fldChar w:fldCharType="end"/>
      </w:r>
      <w:r w:rsidR="008B279E" w:rsidRPr="008B279E">
        <w:t xml:space="preserve">. This process yielded individualized decision thresholds for each class, providing a more flexible alternative to the standard argmax-based decision rule. It addresses the model's inherent tendency to underrepresent minority classes—an effect rooted in the objective function of most machine learning classifiers, including </w:t>
      </w:r>
      <w:proofErr w:type="spellStart"/>
      <w:r w:rsidR="008B279E" w:rsidRPr="008B279E">
        <w:t>XGBoost</w:t>
      </w:r>
      <w:proofErr w:type="spellEnd"/>
      <w:r w:rsidR="008B279E" w:rsidRPr="008B279E">
        <w:t>, which typically aim to minimize overall loss (e.g., log-loss) across all samples. In imbalanced datasets, this global loss is disproportionately influenced by the majority class, causing the model to prioritize accuracy on the more prevalent classes while neglecting performance on underrepresented ones</w:t>
      </w:r>
      <w:r w:rsidR="00860320">
        <w:t xml:space="preserve"> </w:t>
      </w:r>
      <w:r w:rsidR="00860320">
        <w:fldChar w:fldCharType="begin"/>
      </w:r>
      <w:r w:rsidR="00860320">
        <w:instrText xml:space="preserve"> ADDIN ZOTERO_ITEM CSL_CITATION {"citationID":"vQClH6ds","properties":{"formattedCitation":"(He &amp; Garcia, 2009)","plainCitation":"(He &amp; Garcia, 2009)","noteIndex":0},"citationItems":[{"id":4458,"uris":["http://zotero.org/users/13126831/items/9PDAPIKY"],"itemData":{"id":4458,"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page":"1263-1284","source":"IEEE Xplore","title":"Learning from Imbalanced Data","volume":"21","author":[{"family":"He","given":"Haibo"},{"family":"Garcia","given":"Edwardo A."}],"issued":{"date-parts":[["2009",9]]}}}],"schema":"https://github.com/citation-style-language/schema/raw/master/csl-citation.json"} </w:instrText>
      </w:r>
      <w:r w:rsidR="00860320">
        <w:fldChar w:fldCharType="separate"/>
      </w:r>
      <w:r w:rsidR="00860320">
        <w:rPr>
          <w:noProof/>
        </w:rPr>
        <w:t>(He &amp; Garcia, 2009)</w:t>
      </w:r>
      <w:r w:rsidR="00860320">
        <w:fldChar w:fldCharType="end"/>
      </w:r>
      <w:r w:rsidR="008B279E" w:rsidRPr="008B279E">
        <w:t>. As a result, the default argmax rule systematically favors majority class predictions, even when the minority class probabilities are clinically meaningful.</w:t>
      </w:r>
    </w:p>
    <w:p w14:paraId="1FC4D12A" w14:textId="22279A03" w:rsidR="00AF35C1" w:rsidRPr="00AF35C1" w:rsidRDefault="00DA4637" w:rsidP="00AF35C1">
      <w:pPr>
        <w:pStyle w:val="Style3"/>
      </w:pPr>
      <w:bookmarkStart w:id="68" w:name="_Toc196220364"/>
      <w:r w:rsidRPr="000F7CF0">
        <w:t>Evaluation Metrics</w:t>
      </w:r>
      <w:bookmarkEnd w:id="68"/>
    </w:p>
    <w:p w14:paraId="369FDC2F" w14:textId="77777777" w:rsidR="00860320" w:rsidRDefault="00860320" w:rsidP="00860320">
      <w:r>
        <w:t xml:space="preserve">The final tuned and calibrated models’ performance was assessed on a held-out test set. The </w:t>
      </w:r>
      <w:r w:rsidR="00AF35C1" w:rsidRPr="00AF35C1">
        <w:t>performance was assessed using a comprehensive set of evaluation metrics selected to address the</w:t>
      </w:r>
      <w:r w:rsidR="00AF35C1" w:rsidRPr="00AF35C1">
        <w:rPr>
          <w:rFonts w:eastAsiaTheme="majorEastAsia"/>
        </w:rPr>
        <w:t> imbalanced nature of the outcome classes</w:t>
      </w:r>
      <w:r w:rsidR="00AF35C1" w:rsidRPr="00AF35C1">
        <w:t xml:space="preserve">, particularly the underrepresentation of individuals with clinically significant OCD symptoms. Overall accuracy was not used as the sole performance indicator, as it can obscure poor detection of minority classes in imbalanced datasets (Saito &amp; </w:t>
      </w:r>
      <w:proofErr w:type="spellStart"/>
      <w:r w:rsidR="00AF35C1" w:rsidRPr="00AF35C1">
        <w:t>Rehmsmeier</w:t>
      </w:r>
      <w:proofErr w:type="spellEnd"/>
      <w:r w:rsidR="00AF35C1" w:rsidRPr="00AF35C1">
        <w:t xml:space="preserve">, 2015). </w:t>
      </w:r>
    </w:p>
    <w:p w14:paraId="11E595DC" w14:textId="5EA337C8" w:rsidR="00AF35C1" w:rsidRPr="00AF35C1" w:rsidRDefault="00AF35C1" w:rsidP="001678A6">
      <w:pPr>
        <w:ind w:firstLine="720"/>
      </w:pPr>
      <w:r w:rsidRPr="00AF35C1">
        <w:t>Instead, a</w:t>
      </w:r>
      <w:r w:rsidRPr="00AF35C1">
        <w:rPr>
          <w:rFonts w:eastAsiaTheme="majorEastAsia"/>
        </w:rPr>
        <w:t> multidimensional evaluation strategy </w:t>
      </w:r>
      <w:r w:rsidRPr="00AF35C1">
        <w:t>was implemented. The</w:t>
      </w:r>
      <w:r w:rsidRPr="00AF35C1">
        <w:rPr>
          <w:rFonts w:eastAsiaTheme="majorEastAsia"/>
        </w:rPr>
        <w:t> caret </w:t>
      </w:r>
      <w:r w:rsidRPr="00AF35C1">
        <w:t>package was used to compute</w:t>
      </w:r>
      <w:r w:rsidRPr="00AF35C1">
        <w:rPr>
          <w:rFonts w:eastAsiaTheme="majorEastAsia"/>
        </w:rPr>
        <w:t> confusion matrices </w:t>
      </w:r>
      <w:r w:rsidRPr="00AF35C1">
        <w:t>and extract key metrics, including</w:t>
      </w:r>
      <w:r w:rsidRPr="00AF35C1">
        <w:rPr>
          <w:rFonts w:eastAsiaTheme="majorEastAsia"/>
        </w:rPr>
        <w:t> balanced accuracy</w:t>
      </w:r>
      <w:r w:rsidRPr="00AF35C1">
        <w:t>,</w:t>
      </w:r>
      <w:r w:rsidRPr="00AF35C1">
        <w:rPr>
          <w:rFonts w:eastAsiaTheme="majorEastAsia"/>
        </w:rPr>
        <w:t> sensitivity</w:t>
      </w:r>
      <w:r w:rsidRPr="00AF35C1">
        <w:t>,</w:t>
      </w:r>
      <w:r w:rsidRPr="00AF35C1">
        <w:rPr>
          <w:rFonts w:eastAsiaTheme="majorEastAsia"/>
        </w:rPr>
        <w:t> specificity</w:t>
      </w:r>
      <w:r w:rsidRPr="00AF35C1">
        <w:t>, and</w:t>
      </w:r>
      <w:r w:rsidRPr="00AF35C1">
        <w:rPr>
          <w:rFonts w:eastAsiaTheme="majorEastAsia"/>
        </w:rPr>
        <w:t> positive predictive value </w:t>
      </w:r>
      <w:r w:rsidRPr="00AF35C1">
        <w:t>for each class</w:t>
      </w:r>
      <w:r w:rsidR="00574C63">
        <w:t xml:space="preserve"> </w:t>
      </w:r>
      <w:r w:rsidR="00574C63" w:rsidRPr="00AF35C1">
        <w:t>(Kuhn, 2008)</w:t>
      </w:r>
      <w:r w:rsidRPr="00AF35C1">
        <w:t xml:space="preserve">. </w:t>
      </w:r>
      <w:r w:rsidRPr="004939E9">
        <w:rPr>
          <w:rFonts w:eastAsiaTheme="majorEastAsia"/>
        </w:rPr>
        <w:t>Balanced accuracy </w:t>
      </w:r>
      <w:r w:rsidRPr="004939E9">
        <w:t>was used to account for class imbalance by averaging sensitivity and specificity (true negative rate) for each class, providing a more equitable evaluation of performance</w:t>
      </w:r>
      <w:r w:rsidRPr="00AF35C1">
        <w:t xml:space="preserve"> (Brodersen et al., 2010).</w:t>
      </w:r>
      <w:r w:rsidRPr="00AF35C1">
        <w:rPr>
          <w:rFonts w:eastAsiaTheme="majorEastAsia"/>
        </w:rPr>
        <w:t> Precision, recall, and F1 scores </w:t>
      </w:r>
      <w:r w:rsidRPr="00AF35C1">
        <w:t>were calculated for each class using the</w:t>
      </w:r>
      <w:r w:rsidRPr="00AF35C1">
        <w:rPr>
          <w:rFonts w:eastAsiaTheme="majorEastAsia"/>
        </w:rPr>
        <w:t xml:space="preserve"> </w:t>
      </w:r>
      <w:proofErr w:type="spellStart"/>
      <w:r w:rsidRPr="00AF35C1">
        <w:rPr>
          <w:rFonts w:eastAsiaTheme="majorEastAsia"/>
        </w:rPr>
        <w:t>MLmetrics</w:t>
      </w:r>
      <w:proofErr w:type="spellEnd"/>
      <w:r w:rsidRPr="00AF35C1">
        <w:rPr>
          <w:rFonts w:eastAsiaTheme="majorEastAsia"/>
        </w:rPr>
        <w:t xml:space="preserve"> </w:t>
      </w:r>
      <w:r w:rsidRPr="00AF35C1">
        <w:t xml:space="preserve">package </w:t>
      </w:r>
      <w:r w:rsidR="00574C63" w:rsidRPr="00AF35C1">
        <w:t>(Yan, 2016)</w:t>
      </w:r>
      <w:r w:rsidRPr="004939E9">
        <w:t>.</w:t>
      </w:r>
      <w:r w:rsidRPr="00AF35C1">
        <w:t xml:space="preserve"> </w:t>
      </w:r>
      <w:r w:rsidRPr="004939E9">
        <w:t xml:space="preserve">Precision reflects the proportion of true positives among all positive predictions, while recall captures the proportion of actual positives </w:t>
      </w:r>
      <w:r w:rsidRPr="004939E9">
        <w:lastRenderedPageBreak/>
        <w:t>correctly identified. The F1 score, defined as the harmonic mean of precision and recall, offers a balanced measure of classification performance that is particularly valuable when the costs of false positives and false negatives are asymmetric.</w:t>
      </w:r>
      <w:r w:rsidR="00860320">
        <w:t xml:space="preserve"> </w:t>
      </w:r>
      <w:r w:rsidRPr="00AF35C1">
        <w:t>To assess the model's ability to discriminate between classes,</w:t>
      </w:r>
      <w:r w:rsidRPr="00AF35C1">
        <w:rPr>
          <w:rFonts w:eastAsiaTheme="majorEastAsia"/>
        </w:rPr>
        <w:t> </w:t>
      </w:r>
      <w:r w:rsidRPr="004939E9">
        <w:t>the</w:t>
      </w:r>
      <w:r w:rsidRPr="004939E9">
        <w:rPr>
          <w:rFonts w:eastAsiaTheme="majorEastAsia"/>
        </w:rPr>
        <w:t> Area Under the Receiver Operating Characteristic Curve (AUC-ROC) </w:t>
      </w:r>
      <w:r w:rsidRPr="004939E9">
        <w:t>was computed using a</w:t>
      </w:r>
      <w:r w:rsidRPr="004939E9">
        <w:rPr>
          <w:rFonts w:eastAsiaTheme="majorEastAsia"/>
        </w:rPr>
        <w:t> </w:t>
      </w:r>
      <w:proofErr w:type="spellStart"/>
      <w:r w:rsidRPr="004939E9">
        <w:rPr>
          <w:rFonts w:eastAsiaTheme="majorEastAsia"/>
        </w:rPr>
        <w:t>OvR</w:t>
      </w:r>
      <w:proofErr w:type="spellEnd"/>
      <w:r w:rsidRPr="00AF35C1">
        <w:rPr>
          <w:rFonts w:eastAsiaTheme="majorEastAsia"/>
        </w:rPr>
        <w:t xml:space="preserve"> </w:t>
      </w:r>
      <w:r w:rsidRPr="004939E9">
        <w:t>approach</w:t>
      </w:r>
      <w:r w:rsidRPr="00AF35C1">
        <w:t xml:space="preserve"> with the</w:t>
      </w:r>
      <w:r w:rsidRPr="00AF35C1">
        <w:rPr>
          <w:rFonts w:eastAsiaTheme="majorEastAsia"/>
        </w:rPr>
        <w:t> </w:t>
      </w:r>
      <w:proofErr w:type="spellStart"/>
      <w:r w:rsidRPr="00AF35C1">
        <w:rPr>
          <w:rFonts w:eastAsiaTheme="majorEastAsia"/>
        </w:rPr>
        <w:t>pROC</w:t>
      </w:r>
      <w:proofErr w:type="spellEnd"/>
      <w:r w:rsidRPr="00AF35C1">
        <w:rPr>
          <w:rFonts w:eastAsiaTheme="majorEastAsia"/>
        </w:rPr>
        <w:t> </w:t>
      </w:r>
      <w:r w:rsidRPr="00AF35C1">
        <w:t xml:space="preserve">package (Robin et al., 2011). These metrics visualize and quantify the trade-off between sensitivity and specificity across thresholds and offer insight into the model’s separability across all classes. </w:t>
      </w:r>
    </w:p>
    <w:p w14:paraId="6A5FABDF" w14:textId="4F0BAB6F" w:rsidR="001678A6" w:rsidRDefault="001678A6" w:rsidP="00633A7F">
      <w:pPr>
        <w:rPr>
          <w:i/>
          <w:iCs/>
        </w:rPr>
      </w:pPr>
      <w:r>
        <w:rPr>
          <w:noProof/>
          <w14:ligatures w14:val="standardContextual"/>
        </w:rPr>
        <w:drawing>
          <wp:anchor distT="0" distB="0" distL="114300" distR="114300" simplePos="0" relativeHeight="251670528" behindDoc="0" locked="0" layoutInCell="1" allowOverlap="1" wp14:anchorId="3EF16A1F" wp14:editId="56EB6536">
            <wp:simplePos x="0" y="0"/>
            <wp:positionH relativeFrom="column">
              <wp:posOffset>1235947</wp:posOffset>
            </wp:positionH>
            <wp:positionV relativeFrom="paragraph">
              <wp:posOffset>262993</wp:posOffset>
            </wp:positionV>
            <wp:extent cx="3557116" cy="3934254"/>
            <wp:effectExtent l="0" t="0" r="0" b="3175"/>
            <wp:wrapTopAndBottom/>
            <wp:docPr id="1807146895"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46895" name="Picture 1807146895"/>
                    <pic:cNvPicPr/>
                  </pic:nvPicPr>
                  <pic:blipFill rotWithShape="1">
                    <a:blip r:embed="rId17"/>
                    <a:srcRect l="12512" t="7418" r="39645" b="17697"/>
                    <a:stretch/>
                  </pic:blipFill>
                  <pic:spPr bwMode="auto">
                    <a:xfrm>
                      <a:off x="0" y="0"/>
                      <a:ext cx="3557116" cy="3934254"/>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939E9">
        <w:rPr>
          <w:i/>
          <w:iCs/>
        </w:rPr>
        <w:t xml:space="preserve">Figure. A </w:t>
      </w:r>
      <w:r w:rsidR="004939E9" w:rsidRPr="001972CB">
        <w:rPr>
          <w:i/>
          <w:iCs/>
        </w:rPr>
        <w:t>Flowchart illustrating the machine learning pipeline</w:t>
      </w:r>
    </w:p>
    <w:p w14:paraId="0B83573F" w14:textId="66B829DA" w:rsidR="00947E5B" w:rsidRDefault="00947E5B" w:rsidP="00633A7F"/>
    <w:p w14:paraId="0EC36810" w14:textId="67F735F1" w:rsidR="001972CB" w:rsidRPr="0085206F" w:rsidRDefault="00860320" w:rsidP="00633A7F">
      <w:pPr>
        <w:rPr>
          <w:i/>
          <w:iCs/>
        </w:rPr>
      </w:pPr>
      <w:r w:rsidRPr="0085206F">
        <w:rPr>
          <w:i/>
          <w:iCs/>
        </w:rPr>
        <w:t xml:space="preserve">Note: </w:t>
      </w:r>
      <w:r w:rsidR="001972CB" w:rsidRPr="0085206F">
        <w:rPr>
          <w:i/>
          <w:iCs/>
        </w:rPr>
        <w:t xml:space="preserve">The full sample was split into three </w:t>
      </w:r>
      <w:r w:rsidR="003D36A0" w:rsidRPr="003D36A0">
        <w:rPr>
          <w:i/>
          <w:iCs/>
          <w:color w:val="47D459" w:themeColor="accent3" w:themeTint="99"/>
        </w:rPr>
        <w:t xml:space="preserve">stratified </w:t>
      </w:r>
      <w:r w:rsidR="001972CB" w:rsidRPr="0085206F">
        <w:rPr>
          <w:i/>
          <w:iCs/>
        </w:rPr>
        <w:t>subsets. In the</w:t>
      </w:r>
      <w:r w:rsidR="001972CB" w:rsidRPr="0085206F">
        <w:rPr>
          <w:rFonts w:eastAsiaTheme="majorEastAsia"/>
          <w:i/>
          <w:iCs/>
        </w:rPr>
        <w:t xml:space="preserve"> training </w:t>
      </w:r>
      <w:r w:rsidR="001972CB" w:rsidRPr="0085206F">
        <w:rPr>
          <w:i/>
          <w:iCs/>
        </w:rPr>
        <w:t>phase, hyperparameter optimization was performed on the training set using grid search and 5-fold cross-validation. In the</w:t>
      </w:r>
      <w:r w:rsidR="001972CB" w:rsidRPr="0085206F">
        <w:rPr>
          <w:rFonts w:eastAsiaTheme="majorEastAsia"/>
          <w:i/>
          <w:iCs/>
        </w:rPr>
        <w:t> threshold calibration </w:t>
      </w:r>
      <w:r w:rsidR="001972CB" w:rsidRPr="0085206F">
        <w:rPr>
          <w:i/>
          <w:iCs/>
        </w:rPr>
        <w:t xml:space="preserve">phase, </w:t>
      </w:r>
      <w:r w:rsidRPr="0085206F">
        <w:rPr>
          <w:i/>
          <w:iCs/>
        </w:rPr>
        <w:t xml:space="preserve">here </w:t>
      </w:r>
      <w:r w:rsidR="001972CB" w:rsidRPr="0085206F">
        <w:rPr>
          <w:i/>
          <w:iCs/>
        </w:rPr>
        <w:t>a threshold grid search for class-specific probability cutoffs</w:t>
      </w:r>
      <w:r w:rsidRPr="0085206F">
        <w:rPr>
          <w:i/>
          <w:iCs/>
        </w:rPr>
        <w:t xml:space="preserve"> was </w:t>
      </w:r>
      <w:r w:rsidRPr="0085206F">
        <w:rPr>
          <w:i/>
          <w:iCs/>
          <w:color w:val="3A7C22" w:themeColor="accent6" w:themeShade="BF"/>
        </w:rPr>
        <w:t>used</w:t>
      </w:r>
      <w:r w:rsidR="001972CB" w:rsidRPr="0085206F">
        <w:rPr>
          <w:i/>
          <w:iCs/>
          <w:color w:val="3A7C22" w:themeColor="accent6" w:themeShade="BF"/>
        </w:rPr>
        <w:t xml:space="preserve">. </w:t>
      </w:r>
      <w:r w:rsidR="001972CB" w:rsidRPr="0085206F">
        <w:rPr>
          <w:i/>
          <w:iCs/>
        </w:rPr>
        <w:t>Finally, in the</w:t>
      </w:r>
      <w:r w:rsidR="001972CB" w:rsidRPr="0085206F">
        <w:rPr>
          <w:rFonts w:eastAsiaTheme="majorEastAsia"/>
          <w:i/>
          <w:iCs/>
        </w:rPr>
        <w:t xml:space="preserve"> evaluation </w:t>
      </w:r>
      <w:r w:rsidR="001972CB" w:rsidRPr="0085206F">
        <w:rPr>
          <w:i/>
          <w:iCs/>
        </w:rPr>
        <w:t>phase, the calibrated model was applied to the held-out test set to assess final performance metrics.</w:t>
      </w:r>
    </w:p>
    <w:p w14:paraId="6B09B7DC" w14:textId="1CB026F6" w:rsidR="00F678DB" w:rsidRPr="00F678DB" w:rsidRDefault="00664F97" w:rsidP="00F678DB">
      <w:pPr>
        <w:pStyle w:val="Style3"/>
      </w:pPr>
      <w:bookmarkStart w:id="69" w:name="_Toc196220365"/>
      <w:r>
        <w:lastRenderedPageBreak/>
        <w:t xml:space="preserve">Permutation </w:t>
      </w:r>
      <w:r w:rsidR="00F678DB">
        <w:t>Based Significance Testing</w:t>
      </w:r>
      <w:bookmarkEnd w:id="69"/>
    </w:p>
    <w:p w14:paraId="0E0697CB" w14:textId="77777777" w:rsidR="00A865F3" w:rsidRPr="00A865F3" w:rsidRDefault="00F678DB" w:rsidP="00A865F3">
      <w:r w:rsidRPr="00F678DB">
        <w:t>To evaluate whether the model's performance exceeded what could be expected by chance, a</w:t>
      </w:r>
      <w:r w:rsidRPr="00F678DB">
        <w:rPr>
          <w:rFonts w:eastAsiaTheme="majorEastAsia"/>
        </w:rPr>
        <w:t> permutation test </w:t>
      </w:r>
      <w:r w:rsidRPr="00F678DB">
        <w:t xml:space="preserve">was conducted following established methods for assessing statistical significance in predictive modeling </w:t>
      </w:r>
      <w:r w:rsidRPr="00F678DB">
        <w:fldChar w:fldCharType="begin"/>
      </w:r>
      <w:r w:rsidRPr="00F678DB">
        <w:instrText xml:space="preserve"> ADDIN ZOTERO_ITEM CSL_CITATION {"citationID":"hrjAB5Da","properties":{"formattedCitation":"(Good, 2000; Ojala &amp; Garriga, 2009)","plainCitation":"(Good, 2000; Ojala &amp; Garriga, 2009)","noteIndex":0},"citationItems":[{"id":4467,"uris":["http://zotero.org/users/13126831/items/Y9WHZFJN"],"itemData":{"id":4467,"type":"book","collection-title":"Springer Series in Statistics","event-place":"New York, NY","ISBN":"978-1-4757-3237-5","license":"http://www.springer.com/tdm","note":"DOI: 10.1007/978-1-4757-3235-1","publisher":"Springer","publisher-place":"New York, NY","source":"DOI.org (Crossref)","title":"Permutation Tests","URL":"http://link.springer.com/10.1007/978-1-4757-3235-1","author":[{"family":"Good","given":"Phillip"}],"accessed":{"date-parts":[["2025",4,20]]},"issued":{"date-parts":[["2000"]]}},"label":"page"},{"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label":"page"}],"schema":"https://github.com/citation-style-language/schema/raw/master/csl-citation.json"} </w:instrText>
      </w:r>
      <w:r w:rsidRPr="00F678DB">
        <w:fldChar w:fldCharType="separate"/>
      </w:r>
      <w:r w:rsidRPr="00F678DB">
        <w:t>(Good, 2000; Ojala &amp; Garriga, 2009)</w:t>
      </w:r>
      <w:r w:rsidRPr="00F678DB">
        <w:fldChar w:fldCharType="end"/>
      </w:r>
      <w:r w:rsidRPr="00F678DB">
        <w:t>. This non-parametric approach involves disrupting the relationship between input features and class labels while preserving the underlying feature distributions.</w:t>
      </w:r>
      <w:r w:rsidR="00A865F3" w:rsidRPr="00A865F3">
        <w:t xml:space="preserve"> </w:t>
      </w:r>
      <w:r w:rsidR="00A865F3" w:rsidRPr="00F678DB">
        <w:t xml:space="preserve">For computational efficiency, hyperparameter tuning </w:t>
      </w:r>
      <w:r w:rsidR="00A865F3" w:rsidRPr="00A865F3">
        <w:t xml:space="preserve">was performed once using the original labels and fixed for all permutation iterations. This approach may slightly underestimate the variance in the null distribution </w:t>
      </w:r>
      <w:r w:rsidR="00A865F3" w:rsidRPr="00A865F3">
        <w:fldChar w:fldCharType="begin"/>
      </w:r>
      <w:r w:rsidR="00A865F3" w:rsidRPr="00A865F3">
        <w:instrText xml:space="preserve"> ADDIN ZOTERO_ITEM CSL_CITATION {"citationID":"d8fRFn94","properties":{"formattedCitation":"(Ojala &amp; Garriga, 2009)","plainCitation":"(Ojala &amp; Garriga, 2009)","noteIndex":0},"citationItems":[{"id":4508,"uris":["http://zotero.org/users/13126831/items/3AGIWA9X"],"itemData":{"id":4508,"type":"paper-conference","abstract":"We explore the framework of permutation-based p-values for assessing the performance of classiﬁers. In this paper we study two simple permutation tests. The ﬁrst test assess whether the classiﬁer has found a real class structure in the data; the corresponding null distribution is estimated by permuting the labels in the data. This test has been used extensively in classiﬁcation problems in computational biology. The second test studies whether the classiﬁer is exploiting the dependency between the features in classiﬁcation; the corresponding null distribution is estimated by permuting the features within classes, inspired by restricted randomization techniques traditionally used in statistics. This new test can serve to identify descriptive features which can be valuable information in improving the classiﬁer performance. We study the properties of these tests and present an extensive empirical evaluation on real and synthetic data. Our analysis shows that studying the classiﬁer performance via permutation tests is effective. In particular, the restricted permutation test clearly reveals whether the classiﬁer exploits the interdependency between the features in the data.","container-title":"2009 Ninth IEEE International Conference on Data Mining","DOI":"10.1109/ICDM.2009.108","event-place":"Miami Beach, FL, USA","event-title":"2009 Ninth IEEE International Conference on Data Mining (ICDM)","ISBN":"978-1-4244-5242-2","language":"en","page":"908-913","publisher":"IEEE","publisher-place":"Miami Beach, FL, USA","source":"DOI.org (Crossref)","title":"Permutation Tests for Studying Classifier Performance","URL":"http://ieeexplore.ieee.org/document/5360332/","author":[{"family":"Ojala","given":"Markus"},{"family":"Garriga","given":"Gemma C."}],"accessed":{"date-parts":[["2025",4,20]]},"issued":{"date-parts":[["2009",12]]}}}],"schema":"https://github.com/citation-style-language/schema/raw/master/csl-citation.json"} </w:instrText>
      </w:r>
      <w:r w:rsidR="00A865F3" w:rsidRPr="00A865F3">
        <w:fldChar w:fldCharType="separate"/>
      </w:r>
      <w:r w:rsidR="00A865F3" w:rsidRPr="00A865F3">
        <w:t>(Ojala &amp; Garriga, 2009)</w:t>
      </w:r>
      <w:r w:rsidR="00A865F3" w:rsidRPr="00A865F3">
        <w:fldChar w:fldCharType="end"/>
      </w:r>
      <w:r w:rsidR="00A865F3" w:rsidRPr="00A865F3">
        <w:t>.</w:t>
      </w:r>
    </w:p>
    <w:p w14:paraId="6AF71C65" w14:textId="7F9B0F4D" w:rsidR="00F678DB" w:rsidRPr="00A865F3" w:rsidRDefault="00A865F3" w:rsidP="00A865F3">
      <w:pPr>
        <w:ind w:firstLine="720"/>
      </w:pPr>
      <w:r w:rsidRPr="00A865F3">
        <w:t>To simulate the null hypothesis of no association between features and target labels, class labels in the held-out test set were randomly permuted 1,000 times.</w:t>
      </w:r>
      <w:r w:rsidR="00F678DB" w:rsidRPr="00F678DB">
        <w:t xml:space="preserve"> For each permutation, the trained </w:t>
      </w:r>
      <w:proofErr w:type="spellStart"/>
      <w:r w:rsidR="00F678DB" w:rsidRPr="00F678DB">
        <w:t>XGBoost</w:t>
      </w:r>
      <w:proofErr w:type="spellEnd"/>
      <w:r w:rsidR="00F678DB" w:rsidRPr="00F678DB">
        <w:t xml:space="preserve"> model was used to generate predicted class probabilities, which were </w:t>
      </w:r>
      <w:proofErr w:type="spellStart"/>
      <w:r w:rsidR="00F678DB" w:rsidRPr="00F678DB">
        <w:t>thresholded</w:t>
      </w:r>
      <w:proofErr w:type="spellEnd"/>
      <w:r w:rsidR="00F678DB" w:rsidRPr="00F678DB">
        <w:t xml:space="preserve"> using the previously calibrated class-specific thresholds. These </w:t>
      </w:r>
      <w:proofErr w:type="spellStart"/>
      <w:r w:rsidR="00F678DB" w:rsidRPr="00F678DB">
        <w:t>thresholded</w:t>
      </w:r>
      <w:proofErr w:type="spellEnd"/>
      <w:r w:rsidR="00F678DB" w:rsidRPr="00F678DB">
        <w:t xml:space="preserve"> outputs were then converted into class predictions. The</w:t>
      </w:r>
      <w:r w:rsidR="00F678DB" w:rsidRPr="00F678DB">
        <w:rPr>
          <w:rFonts w:eastAsiaTheme="majorEastAsia"/>
        </w:rPr>
        <w:t> classification accuracy </w:t>
      </w:r>
      <w:r w:rsidR="00F678DB" w:rsidRPr="00F678DB">
        <w:t>was computed for each of the 1,000 permutations, producing a null distribution of accuracies expected under chance. The</w:t>
      </w:r>
      <w:r w:rsidR="00F678DB" w:rsidRPr="00F678DB">
        <w:rPr>
          <w:rFonts w:eastAsiaTheme="majorEastAsia"/>
        </w:rPr>
        <w:t> observed accuracy</w:t>
      </w:r>
      <w:r w:rsidR="00F678DB" w:rsidRPr="00F678DB">
        <w:t>, obtained using the true (non-permuted) labels, was then compared against this null distribution. A</w:t>
      </w:r>
      <w:r w:rsidR="00F678DB" w:rsidRPr="00F678DB">
        <w:rPr>
          <w:rFonts w:eastAsiaTheme="majorEastAsia"/>
        </w:rPr>
        <w:t> permutation-based p-value </w:t>
      </w:r>
      <w:r w:rsidR="00F678DB" w:rsidRPr="00F678DB">
        <w:t>was calculated as the proportion of permuted accuracies that were greater than or equal to the observed accuracy, providing a robust estimate of statistical significance without assuming distributional properties of the data.</w:t>
      </w:r>
      <w:r w:rsidR="00F678DB">
        <w:t xml:space="preserve"> </w:t>
      </w:r>
      <w:r w:rsidR="00F678DB" w:rsidRPr="00F678DB">
        <w:t>A density plot was generated to visualize the null distribution, with the observed accuracy overlaid as a vertical reference line, highlighting its deviation from the permutation-based baseline.</w:t>
      </w:r>
    </w:p>
    <w:p w14:paraId="72CBAFF8" w14:textId="77777777" w:rsidR="00A865F3" w:rsidRDefault="00A865F3">
      <w:pPr>
        <w:spacing w:line="240" w:lineRule="auto"/>
        <w:rPr>
          <w:rFonts w:eastAsiaTheme="majorEastAsia" w:cstheme="majorBidi"/>
          <w:b/>
          <w:color w:val="000000" w:themeColor="text1"/>
          <w:szCs w:val="40"/>
        </w:rPr>
      </w:pPr>
      <w:r>
        <w:br w:type="page"/>
      </w:r>
    </w:p>
    <w:p w14:paraId="603A0B6B" w14:textId="16FC9423" w:rsidR="009270AB" w:rsidRDefault="009520BB" w:rsidP="009270AB">
      <w:pPr>
        <w:pStyle w:val="Style1"/>
      </w:pPr>
      <w:bookmarkStart w:id="70" w:name="_Toc196220366"/>
      <w:r>
        <w:lastRenderedPageBreak/>
        <w:t>Result</w:t>
      </w:r>
      <w:bookmarkEnd w:id="67"/>
      <w:r w:rsidR="00713937">
        <w:t>s</w:t>
      </w:r>
      <w:bookmarkEnd w:id="70"/>
    </w:p>
    <w:p w14:paraId="4CF24CE2" w14:textId="2A5CB0C2" w:rsidR="005B27F3" w:rsidRDefault="005B27F3" w:rsidP="005B27F3">
      <w:pPr>
        <w:pStyle w:val="Style2"/>
      </w:pPr>
      <w:bookmarkStart w:id="71" w:name="_Toc196220367"/>
      <w:r>
        <w:t>Distribution of Outcome Variables</w:t>
      </w:r>
      <w:bookmarkEnd w:id="71"/>
    </w:p>
    <w:p w14:paraId="6567EE1E" w14:textId="42347B43" w:rsidR="00996995" w:rsidRDefault="003B7C69" w:rsidP="0085206F">
      <w:r>
        <w:t>The</w:t>
      </w:r>
      <w:r w:rsidR="0085206F" w:rsidRPr="0085206F">
        <w:t xml:space="preserve"> distribution of internalizing symptom scores </w:t>
      </w:r>
      <w:r w:rsidR="00DF1E60" w:rsidRPr="0085206F">
        <w:t>w</w:t>
      </w:r>
      <w:r w:rsidR="00DF1E60">
        <w:t>as</w:t>
      </w:r>
      <w:r w:rsidR="0085206F" w:rsidRPr="0085206F">
        <w:t xml:space="preserve"> examined for both the CBCL and BPM scales (Figure </w:t>
      </w:r>
      <w:r w:rsidR="0085206F">
        <w:t>A</w:t>
      </w:r>
      <w:r w:rsidR="0085206F" w:rsidRPr="0085206F">
        <w:t xml:space="preserve">). </w:t>
      </w:r>
      <w:r w:rsidR="0085206F">
        <w:t xml:space="preserve">Both </w:t>
      </w:r>
      <w:r>
        <w:t>measures</w:t>
      </w:r>
      <w:r w:rsidR="0085206F" w:rsidRPr="0085206F">
        <w:t xml:space="preserve"> exhibited strong positive skew, with </w:t>
      </w:r>
      <w:proofErr w:type="gramStart"/>
      <w:r w:rsidR="0085206F" w:rsidRPr="0085206F">
        <w:t>the majority of</w:t>
      </w:r>
      <w:proofErr w:type="gramEnd"/>
      <w:r w:rsidR="0085206F" w:rsidRPr="0085206F">
        <w:t xml:space="preserve"> participants falling within the normative range and relatively few classified in the borderline or clinical ranges. This skew was more pronounced in the BPM distribution, which demonstrated a sharp mode near the normative threshold, highlighting the low prevalence of </w:t>
      </w:r>
      <w:r>
        <w:t xml:space="preserve">clinical </w:t>
      </w:r>
      <w:r w:rsidR="00DF1E60">
        <w:t>internalizing</w:t>
      </w:r>
      <w:r w:rsidR="0085206F" w:rsidRPr="0085206F">
        <w:t xml:space="preserve"> symptoms in the sample.</w:t>
      </w:r>
    </w:p>
    <w:p w14:paraId="79BF3C64" w14:textId="77777777" w:rsidR="00D9614B" w:rsidRPr="0085206F" w:rsidRDefault="00D9614B" w:rsidP="0085206F"/>
    <w:p w14:paraId="26CAE3E0" w14:textId="616AD378" w:rsidR="004B52B5" w:rsidRDefault="004B52B5" w:rsidP="00633A7F">
      <w:pPr>
        <w:rPr>
          <w:i/>
          <w:iCs/>
        </w:rPr>
      </w:pPr>
      <w:r w:rsidRPr="0085206F">
        <w:rPr>
          <w:i/>
          <w:iCs/>
        </w:rPr>
        <w:t>Figure A. Distribution of</w:t>
      </w:r>
      <w:r w:rsidR="00A865F3" w:rsidRPr="0085206F">
        <w:rPr>
          <w:i/>
          <w:iCs/>
        </w:rPr>
        <w:t xml:space="preserve"> Outcome Variable: </w:t>
      </w:r>
      <w:r w:rsidR="0085206F" w:rsidRPr="0085206F">
        <w:rPr>
          <w:i/>
          <w:iCs/>
        </w:rPr>
        <w:t>internalizing symptom T-scores for parent- and child-reported measures.</w:t>
      </w:r>
    </w:p>
    <w:p w14:paraId="671484AE" w14:textId="266DFD13" w:rsidR="005B377B" w:rsidRPr="005B377B" w:rsidRDefault="005B377B" w:rsidP="005B377B">
      <w:pPr>
        <w:pStyle w:val="ListParagraph"/>
        <w:numPr>
          <w:ilvl w:val="0"/>
          <w:numId w:val="4"/>
        </w:numPr>
        <w:rPr>
          <w:i/>
          <w:iCs/>
        </w:rPr>
      </w:pPr>
      <w:r w:rsidRPr="005B377B">
        <w:rPr>
          <w:i/>
          <w:iCs/>
        </w:rPr>
        <w:t xml:space="preserve">                                                             </w:t>
      </w:r>
      <w:r>
        <w:rPr>
          <w:i/>
          <w:iCs/>
        </w:rPr>
        <w:t xml:space="preserve">    </w:t>
      </w:r>
      <w:r w:rsidRPr="005B377B">
        <w:rPr>
          <w:i/>
          <w:iCs/>
        </w:rPr>
        <w:t xml:space="preserve">        b)</w:t>
      </w:r>
    </w:p>
    <w:p w14:paraId="71540CB1" w14:textId="1A3F3CDA" w:rsidR="00721BEE" w:rsidRPr="00721BEE" w:rsidRDefault="00721BEE" w:rsidP="005B377B">
      <w:pPr>
        <w:rPr>
          <w:color w:val="000000" w:themeColor="text1"/>
        </w:rPr>
      </w:pPr>
      <w:r>
        <w:rPr>
          <w:noProof/>
          <w:color w:val="000000" w:themeColor="text1"/>
          <w14:ligatures w14:val="standardContextual"/>
        </w:rPr>
        <w:drawing>
          <wp:inline distT="0" distB="0" distL="0" distR="0" wp14:anchorId="22BDF1A7" wp14:editId="014A4B81">
            <wp:extent cx="5943600" cy="3172883"/>
            <wp:effectExtent l="0" t="0" r="0" b="2540"/>
            <wp:docPr id="1764404510"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404510" name="Picture 1764404510"/>
                    <pic:cNvPicPr/>
                  </pic:nvPicPr>
                  <pic:blipFill rotWithShape="1">
                    <a:blip r:embed="rId18"/>
                    <a:srcRect t="14587"/>
                    <a:stretch/>
                  </pic:blipFill>
                  <pic:spPr bwMode="auto">
                    <a:xfrm>
                      <a:off x="0" y="0"/>
                      <a:ext cx="5943600" cy="3172883"/>
                    </a:xfrm>
                    <a:prstGeom prst="rect">
                      <a:avLst/>
                    </a:prstGeom>
                    <a:ln>
                      <a:noFill/>
                    </a:ln>
                    <a:extLst>
                      <a:ext uri="{53640926-AAD7-44D8-BBD7-CCE9431645EC}">
                        <a14:shadowObscured xmlns:a14="http://schemas.microsoft.com/office/drawing/2010/main"/>
                      </a:ext>
                    </a:extLst>
                  </pic:spPr>
                </pic:pic>
              </a:graphicData>
            </a:graphic>
          </wp:inline>
        </w:drawing>
      </w:r>
    </w:p>
    <w:p w14:paraId="73F4B69A" w14:textId="724A98FD" w:rsidR="0085206F" w:rsidRPr="005B377B" w:rsidRDefault="005B377B" w:rsidP="005B377B">
      <w:pPr>
        <w:rPr>
          <w:i/>
          <w:iCs/>
        </w:rPr>
      </w:pPr>
      <w:r>
        <w:rPr>
          <w:i/>
          <w:iCs/>
        </w:rPr>
        <w:t xml:space="preserve">Note: </w:t>
      </w:r>
      <w:r w:rsidRPr="005B377B">
        <w:rPr>
          <w:i/>
          <w:iCs/>
        </w:rPr>
        <w:t xml:space="preserve">Density plots showing the distribution of internalizing T-scores derived from the </w:t>
      </w:r>
      <w:r>
        <w:rPr>
          <w:i/>
          <w:iCs/>
        </w:rPr>
        <w:t xml:space="preserve">(a) </w:t>
      </w:r>
      <w:r w:rsidRPr="005B377B">
        <w:rPr>
          <w:i/>
          <w:iCs/>
        </w:rPr>
        <w:t>parent-reported CBCL</w:t>
      </w:r>
      <w:r>
        <w:rPr>
          <w:i/>
          <w:iCs/>
        </w:rPr>
        <w:t xml:space="preserve"> (</w:t>
      </w:r>
      <w:r w:rsidR="003B7C69">
        <w:rPr>
          <w:i/>
          <w:iCs/>
        </w:rPr>
        <w:t>green</w:t>
      </w:r>
      <w:r>
        <w:rPr>
          <w:i/>
          <w:iCs/>
        </w:rPr>
        <w:t>)</w:t>
      </w:r>
      <w:r w:rsidRPr="005B377B">
        <w:rPr>
          <w:i/>
          <w:iCs/>
        </w:rPr>
        <w:t xml:space="preserve"> and</w:t>
      </w:r>
      <w:r>
        <w:rPr>
          <w:i/>
          <w:iCs/>
        </w:rPr>
        <w:t xml:space="preserve"> (b)</w:t>
      </w:r>
      <w:r w:rsidRPr="005B377B">
        <w:rPr>
          <w:i/>
          <w:iCs/>
        </w:rPr>
        <w:t xml:space="preserve"> child-reported BPM (</w:t>
      </w:r>
      <w:r w:rsidR="003B7C69">
        <w:rPr>
          <w:i/>
          <w:iCs/>
        </w:rPr>
        <w:t>purple</w:t>
      </w:r>
      <w:r w:rsidRPr="005B377B">
        <w:rPr>
          <w:i/>
          <w:iCs/>
        </w:rPr>
        <w:t xml:space="preserve">). </w:t>
      </w:r>
    </w:p>
    <w:p w14:paraId="3009C404" w14:textId="1CC26A1E" w:rsidR="005B27F3" w:rsidRDefault="005B27F3" w:rsidP="005B27F3">
      <w:pPr>
        <w:pStyle w:val="Style2"/>
      </w:pPr>
      <w:bookmarkStart w:id="72" w:name="_Toc196220368"/>
      <w:r>
        <w:t>Model Parameter Optimization</w:t>
      </w:r>
      <w:bookmarkEnd w:id="72"/>
    </w:p>
    <w:p w14:paraId="74EE0B39" w14:textId="6BB8C5CD" w:rsidR="00996995" w:rsidRPr="004277C7" w:rsidRDefault="009270AB" w:rsidP="00E353F6">
      <w:pPr>
        <w:ind w:firstLine="720"/>
      </w:pPr>
      <w:r w:rsidRPr="009270AB">
        <w:t xml:space="preserve">As shown in Table </w:t>
      </w:r>
      <w:r w:rsidR="0085206F">
        <w:t>A (in appendix)</w:t>
      </w:r>
      <w:r>
        <w:t xml:space="preserve">, </w:t>
      </w:r>
      <w:r w:rsidR="006253E7">
        <w:t xml:space="preserve">both </w:t>
      </w:r>
      <w:r w:rsidRPr="009270AB">
        <w:t>model</w:t>
      </w:r>
      <w:r w:rsidR="006253E7">
        <w:t>s</w:t>
      </w:r>
      <w:r w:rsidRPr="009270AB">
        <w:t xml:space="preserve"> reached optimal performance at 50 boosting rounds. While core parameters such as learning rate and max depth were consistent, the</w:t>
      </w:r>
      <w:r>
        <w:t xml:space="preserve"> parent reported</w:t>
      </w:r>
      <w:r w:rsidRPr="009270AB">
        <w:t xml:space="preserve"> model used a lower minimum child weight (1 vs. 5), higher gamma (2 vs. 0), and </w:t>
      </w:r>
      <w:r w:rsidRPr="009270AB">
        <w:lastRenderedPageBreak/>
        <w:t xml:space="preserve">differed in subsampling strategies (subsample: 0.6 vs. 0.9; </w:t>
      </w:r>
      <w:proofErr w:type="spellStart"/>
      <w:r w:rsidRPr="009270AB">
        <w:t>colsample</w:t>
      </w:r>
      <w:proofErr w:type="spellEnd"/>
      <w:r w:rsidRPr="009270AB">
        <w:t xml:space="preserve"> by tree: 0.9 vs. 0.6). </w:t>
      </w:r>
      <w:r w:rsidR="0085206F" w:rsidRPr="0085206F">
        <w:t>Hyperparameter tuning revealed variation in model performance across the parameter space (Figure A). For both the BPM (Figure Aa) and CBCL (Figure Ab) models, log loss values ranged from approximately 1.090 to 1.108, indicating sensitivity to tuning configurations. Performance was most strongly influenced by tree depth and learning rate, with lower log loss achieved under shallower trees and moderate learning rates. Despite the broad search space, both models converged on similar optimal configurations, yielding final multiclass log-loss values of 1.090 (CBCL) and 1.093 (BPM). Class weighting contributed to improved classification of underrepresented borderline and clinical categories.</w:t>
      </w:r>
    </w:p>
    <w:p w14:paraId="7A390C81" w14:textId="401831AA" w:rsidR="002372D2" w:rsidRPr="00B62982" w:rsidRDefault="004277C7" w:rsidP="004277C7">
      <w:pPr>
        <w:rPr>
          <w:i/>
          <w:iCs/>
        </w:rPr>
      </w:pPr>
      <w:r w:rsidRPr="00B62982">
        <w:rPr>
          <w:i/>
          <w:iCs/>
        </w:rPr>
        <w:t>Figure A.</w:t>
      </w:r>
      <w:r w:rsidR="00B62982" w:rsidRPr="00B62982">
        <w:rPr>
          <w:i/>
          <w:iCs/>
        </w:rPr>
        <w:t xml:space="preserve"> </w:t>
      </w:r>
      <w:r w:rsidR="00B62982" w:rsidRPr="007340E5">
        <w:rPr>
          <w:i/>
          <w:iCs/>
        </w:rPr>
        <w:t>Hyperparameter Optimization Results</w:t>
      </w:r>
      <w:r w:rsidR="007340E5" w:rsidRPr="007340E5">
        <w:rPr>
          <w:i/>
          <w:iCs/>
        </w:rPr>
        <w:t xml:space="preserve"> for internalizing</w:t>
      </w:r>
      <w:r w:rsidR="009D0B17">
        <w:rPr>
          <w:i/>
          <w:iCs/>
        </w:rPr>
        <w:t xml:space="preserve"> </w:t>
      </w:r>
      <w:r w:rsidR="00973D0D">
        <w:rPr>
          <w:i/>
          <w:iCs/>
        </w:rPr>
        <w:t>symptom</w:t>
      </w:r>
      <w:r w:rsidR="007340E5" w:rsidRPr="007340E5">
        <w:rPr>
          <w:i/>
          <w:iCs/>
        </w:rPr>
        <w:t xml:space="preserve"> prediction models</w:t>
      </w:r>
    </w:p>
    <w:p w14:paraId="464697FB" w14:textId="46AB5B66" w:rsidR="002549EE" w:rsidRPr="00E353F6" w:rsidRDefault="002549EE" w:rsidP="00E353F6">
      <w:pPr>
        <w:rPr>
          <w:rFonts w:eastAsiaTheme="majorEastAsia"/>
          <w:i/>
          <w:iCs/>
          <w:color w:val="000000"/>
        </w:rPr>
      </w:pPr>
      <w:r>
        <w:t>a)</w:t>
      </w:r>
      <w:r w:rsidR="00B62982" w:rsidRPr="00B62982">
        <w:rPr>
          <w:rStyle w:val="Emphasis"/>
          <w:rFonts w:eastAsiaTheme="majorEastAsia"/>
          <w:color w:val="000000"/>
        </w:rPr>
        <w:t xml:space="preserve"> </w:t>
      </w:r>
      <w:r w:rsidR="00B62982">
        <w:rPr>
          <w:rStyle w:val="Emphasis"/>
          <w:rFonts w:eastAsiaTheme="majorEastAsia"/>
          <w:color w:val="000000"/>
        </w:rPr>
        <w:t xml:space="preserve"> </w:t>
      </w:r>
      <w:r w:rsidR="00E353F6">
        <w:rPr>
          <w:rFonts w:hAnsi="Symbol"/>
          <w:noProof/>
          <w:color w:val="4EA72E" w:themeColor="accent6"/>
          <w14:ligatures w14:val="standardContextual"/>
        </w:rPr>
        <w:drawing>
          <wp:inline distT="0" distB="0" distL="0" distR="0" wp14:anchorId="26F55808" wp14:editId="120A5ADB">
            <wp:extent cx="4871350" cy="2101932"/>
            <wp:effectExtent l="0" t="0" r="5715" b="0"/>
            <wp:docPr id="1512870419" name="Picture 70"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870419" name="Picture 70" descr="A diagram of a graph&#10;&#10;AI-generated content may be incorrect."/>
                    <pic:cNvPicPr/>
                  </pic:nvPicPr>
                  <pic:blipFill rotWithShape="1">
                    <a:blip r:embed="rId19">
                      <a:extLst>
                        <a:ext uri="{28A0092B-C50C-407E-A947-70E740481C1C}">
                          <a14:useLocalDpi xmlns:a14="http://schemas.microsoft.com/office/drawing/2010/main" val="0"/>
                        </a:ext>
                      </a:extLst>
                    </a:blip>
                    <a:srcRect l="2495" t="12020"/>
                    <a:stretch/>
                  </pic:blipFill>
                  <pic:spPr bwMode="auto">
                    <a:xfrm>
                      <a:off x="0" y="0"/>
                      <a:ext cx="4986411" cy="2151580"/>
                    </a:xfrm>
                    <a:prstGeom prst="rect">
                      <a:avLst/>
                    </a:prstGeom>
                    <a:ln>
                      <a:noFill/>
                    </a:ln>
                    <a:extLst>
                      <a:ext uri="{53640926-AAD7-44D8-BBD7-CCE9431645EC}">
                        <a14:shadowObscured xmlns:a14="http://schemas.microsoft.com/office/drawing/2010/main"/>
                      </a:ext>
                    </a:extLst>
                  </pic:spPr>
                </pic:pic>
              </a:graphicData>
            </a:graphic>
          </wp:inline>
        </w:drawing>
      </w:r>
    </w:p>
    <w:p w14:paraId="193DB6A2" w14:textId="0C58EDC8" w:rsidR="00BA0B87" w:rsidRDefault="002549EE" w:rsidP="003C5CB6">
      <w:pPr>
        <w:spacing w:before="100" w:beforeAutospacing="1" w:after="100" w:afterAutospacing="1" w:line="240" w:lineRule="auto"/>
        <w:rPr>
          <w:rFonts w:hAnsi="Symbol"/>
          <w:color w:val="275317" w:themeColor="accent6" w:themeShade="80"/>
        </w:rPr>
      </w:pPr>
      <w:r>
        <w:rPr>
          <w:rFonts w:hAnsi="Symbol"/>
          <w:color w:val="275317" w:themeColor="accent6" w:themeShade="80"/>
        </w:rPr>
        <w:t>b)</w:t>
      </w:r>
      <w:r w:rsidR="00721BEE" w:rsidRPr="00721BEE">
        <w:rPr>
          <w:noProof/>
          <w:color w:val="A02B93" w:themeColor="accent5"/>
          <w14:ligatures w14:val="standardContextual"/>
        </w:rPr>
        <w:t xml:space="preserve"> </w:t>
      </w:r>
      <w:r w:rsidR="00721BEE">
        <w:rPr>
          <w:noProof/>
          <w:color w:val="A02B93" w:themeColor="accent5"/>
          <w14:ligatures w14:val="standardContextual"/>
        </w:rPr>
        <w:drawing>
          <wp:inline distT="0" distB="0" distL="0" distR="0" wp14:anchorId="0D07FB39" wp14:editId="2DAC53BA">
            <wp:extent cx="4947714" cy="2291938"/>
            <wp:effectExtent l="0" t="0" r="5715" b="0"/>
            <wp:docPr id="518543866" name="Picture 66"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8543866" name="Picture 66" descr="A graph with lines and numbers&#10;&#10;AI-generated content may be incorrect."/>
                    <pic:cNvPicPr/>
                  </pic:nvPicPr>
                  <pic:blipFill rotWithShape="1">
                    <a:blip r:embed="rId20">
                      <a:extLst>
                        <a:ext uri="{28A0092B-C50C-407E-A947-70E740481C1C}">
                          <a14:useLocalDpi xmlns:a14="http://schemas.microsoft.com/office/drawing/2010/main" val="0"/>
                        </a:ext>
                      </a:extLst>
                    </a:blip>
                    <a:srcRect l="1859" t="2536"/>
                    <a:stretch/>
                  </pic:blipFill>
                  <pic:spPr bwMode="auto">
                    <a:xfrm>
                      <a:off x="0" y="0"/>
                      <a:ext cx="5144356" cy="2383029"/>
                    </a:xfrm>
                    <a:prstGeom prst="rect">
                      <a:avLst/>
                    </a:prstGeom>
                    <a:ln>
                      <a:noFill/>
                    </a:ln>
                    <a:extLst>
                      <a:ext uri="{53640926-AAD7-44D8-BBD7-CCE9431645EC}">
                        <a14:shadowObscured xmlns:a14="http://schemas.microsoft.com/office/drawing/2010/main"/>
                      </a:ext>
                    </a:extLst>
                  </pic:spPr>
                </pic:pic>
              </a:graphicData>
            </a:graphic>
          </wp:inline>
        </w:drawing>
      </w:r>
    </w:p>
    <w:p w14:paraId="27EA6F47" w14:textId="573BAAF2" w:rsidR="003B7C69" w:rsidRPr="00E353F6" w:rsidRDefault="004277C7" w:rsidP="00354C8A">
      <w:r>
        <w:rPr>
          <w:i/>
          <w:iCs/>
        </w:rPr>
        <w:t>Note:</w:t>
      </w:r>
      <w:r w:rsidR="00B62982" w:rsidRPr="00B62982">
        <w:t xml:space="preserve"> </w:t>
      </w:r>
      <w:r w:rsidR="00B62982" w:rsidRPr="005B377B">
        <w:rPr>
          <w:i/>
          <w:iCs/>
        </w:rPr>
        <w:t>Parallel coordinate plots illustrating how performance varies across the hyperparameter space. Each line represents a unique combination of tuning parameters</w:t>
      </w:r>
      <w:r w:rsidR="007340E5" w:rsidRPr="005B377B">
        <w:rPr>
          <w:i/>
          <w:iCs/>
        </w:rPr>
        <w:t xml:space="preserve"> across the grid search</w:t>
      </w:r>
      <w:r w:rsidR="00B62982" w:rsidRPr="005B377B">
        <w:rPr>
          <w:i/>
          <w:iCs/>
        </w:rPr>
        <w:t xml:space="preserve">, </w:t>
      </w:r>
      <w:r w:rsidR="00B62982" w:rsidRPr="005B377B">
        <w:rPr>
          <w:i/>
          <w:iCs/>
        </w:rPr>
        <w:lastRenderedPageBreak/>
        <w:t xml:space="preserve">with axes corresponding to individual hyperparameters and the resulting multiclass log loss on the y axis. </w:t>
      </w:r>
      <w:r w:rsidR="007340E5" w:rsidRPr="005B377B">
        <w:rPr>
          <w:i/>
          <w:iCs/>
        </w:rPr>
        <w:t>(a)</w:t>
      </w:r>
      <w:r w:rsidR="003B7C69" w:rsidRPr="003B7C69">
        <w:rPr>
          <w:i/>
          <w:iCs/>
        </w:rPr>
        <w:t xml:space="preserve"> </w:t>
      </w:r>
      <w:r w:rsidR="003B7C69" w:rsidRPr="005B377B">
        <w:rPr>
          <w:i/>
          <w:iCs/>
        </w:rPr>
        <w:t xml:space="preserve">. Parent-reported symptoms (CBCL); line color indicating yellow as lower loss and </w:t>
      </w:r>
      <w:r w:rsidR="003B7C69">
        <w:rPr>
          <w:i/>
          <w:iCs/>
        </w:rPr>
        <w:t>blue</w:t>
      </w:r>
      <w:r w:rsidR="003B7C69" w:rsidRPr="005B377B">
        <w:rPr>
          <w:i/>
          <w:iCs/>
        </w:rPr>
        <w:t xml:space="preserve"> as higher loss.</w:t>
      </w:r>
      <w:r w:rsidR="007340E5" w:rsidRPr="005B377B">
        <w:rPr>
          <w:i/>
          <w:iCs/>
        </w:rPr>
        <w:t xml:space="preserve"> (b) </w:t>
      </w:r>
      <w:r w:rsidR="003B7C69" w:rsidRPr="005B377B">
        <w:rPr>
          <w:i/>
          <w:iCs/>
        </w:rPr>
        <w:t>Child-reported symptoms (BPM); line color indicates log loss, with red representing lower loss and purple representing higher loss</w:t>
      </w:r>
    </w:p>
    <w:p w14:paraId="22F0C4E0" w14:textId="72698863" w:rsidR="00996995" w:rsidRPr="001737C1" w:rsidRDefault="005B377B" w:rsidP="00E353F6">
      <w:pPr>
        <w:ind w:firstLine="720"/>
      </w:pPr>
      <w:r w:rsidRPr="005B377B">
        <w:t>The optimization history across 864 hyperparameter configurations is shown in Figure A. Each point represents a unique parameter set, with color indicating the resulting multiclass log loss. For the child-reported model (BPM; Figure Aa), performance gradually improved across the search, with the best configuration emerging near the end of the tuning process. In contrast, the parent-reported model (CBCL; Figure Ab) reached its lowest log loss earlier in the search, followed by diminishing returns in later trials. The red step lines indicate the running minimum log loss, highlighting the incremental identification of superior parameter combinations throughout both optimization processes.</w:t>
      </w:r>
    </w:p>
    <w:p w14:paraId="711D700E" w14:textId="53F7DE58" w:rsidR="002549EE" w:rsidRDefault="004277C7" w:rsidP="00354C8A">
      <w:pPr>
        <w:rPr>
          <w:i/>
          <w:iCs/>
        </w:rPr>
      </w:pPr>
      <w:r w:rsidRPr="00354C8A">
        <w:rPr>
          <w:i/>
          <w:iCs/>
        </w:rPr>
        <w:t xml:space="preserve">Figure. </w:t>
      </w:r>
      <w:r w:rsidR="003C5C3D">
        <w:rPr>
          <w:i/>
          <w:iCs/>
        </w:rPr>
        <w:t xml:space="preserve">A </w:t>
      </w:r>
      <w:r w:rsidR="007340E5">
        <w:rPr>
          <w:i/>
          <w:iCs/>
        </w:rPr>
        <w:t>Tuning Parameter Optimization History Across Iterations</w:t>
      </w:r>
    </w:p>
    <w:p w14:paraId="72441151" w14:textId="6719B341" w:rsidR="002549EE" w:rsidRDefault="00E353F6" w:rsidP="00354C8A">
      <w:pPr>
        <w:rPr>
          <w:i/>
          <w:iCs/>
        </w:rPr>
      </w:pPr>
      <w:commentRangeStart w:id="73"/>
      <w:r>
        <w:rPr>
          <w:noProof/>
          <w14:ligatures w14:val="standardContextual"/>
        </w:rPr>
        <w:drawing>
          <wp:anchor distT="0" distB="0" distL="114300" distR="114300" simplePos="0" relativeHeight="251671552" behindDoc="0" locked="0" layoutInCell="1" allowOverlap="1" wp14:anchorId="1F8C6533" wp14:editId="253738FE">
            <wp:simplePos x="0" y="0"/>
            <wp:positionH relativeFrom="column">
              <wp:posOffset>913826</wp:posOffset>
            </wp:positionH>
            <wp:positionV relativeFrom="paragraph">
              <wp:posOffset>175383</wp:posOffset>
            </wp:positionV>
            <wp:extent cx="3701415" cy="2093595"/>
            <wp:effectExtent l="0" t="0" r="0" b="0"/>
            <wp:wrapTopAndBottom/>
            <wp:docPr id="1387681303" name="Picture 71" descr="A graph with colorful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681303" name="Picture 71" descr="A graph with colorful dots&#10;&#10;AI-generated content may be incorrect."/>
                    <pic:cNvPicPr/>
                  </pic:nvPicPr>
                  <pic:blipFill rotWithShape="1">
                    <a:blip r:embed="rId21" cstate="print">
                      <a:extLst>
                        <a:ext uri="{28A0092B-C50C-407E-A947-70E740481C1C}">
                          <a14:useLocalDpi xmlns:a14="http://schemas.microsoft.com/office/drawing/2010/main" val="0"/>
                        </a:ext>
                      </a:extLst>
                    </a:blip>
                    <a:srcRect t="5717"/>
                    <a:stretch/>
                  </pic:blipFill>
                  <pic:spPr bwMode="auto">
                    <a:xfrm>
                      <a:off x="0" y="0"/>
                      <a:ext cx="3701415" cy="2093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i/>
          <w:iCs/>
        </w:rPr>
        <w:t>a</w:t>
      </w:r>
      <w:commentRangeEnd w:id="73"/>
      <w:r w:rsidR="00DF1E60">
        <w:rPr>
          <w:rStyle w:val="CommentReference"/>
        </w:rPr>
        <w:commentReference w:id="73"/>
      </w:r>
      <w:r w:rsidR="002549EE">
        <w:rPr>
          <w:i/>
          <w:iCs/>
        </w:rPr>
        <w:t>)</w:t>
      </w:r>
    </w:p>
    <w:p w14:paraId="40CBD62F" w14:textId="4CABA116" w:rsidR="004277C7" w:rsidRDefault="004277C7" w:rsidP="00354C8A">
      <w:pPr>
        <w:rPr>
          <w:i/>
          <w:iCs/>
        </w:rPr>
      </w:pPr>
    </w:p>
    <w:p w14:paraId="3E710C73" w14:textId="6F4FB6C2" w:rsidR="00D33BAB" w:rsidRPr="0085206F" w:rsidRDefault="00E353F6" w:rsidP="00354C8A">
      <w:pPr>
        <w:rPr>
          <w:i/>
          <w:iCs/>
        </w:rPr>
      </w:pPr>
      <w:r>
        <w:rPr>
          <w:i/>
          <w:iCs/>
          <w:noProof/>
          <w14:ligatures w14:val="standardContextual"/>
        </w:rPr>
        <w:drawing>
          <wp:anchor distT="0" distB="0" distL="114300" distR="114300" simplePos="0" relativeHeight="251672576" behindDoc="0" locked="0" layoutInCell="1" allowOverlap="1" wp14:anchorId="03B52D86" wp14:editId="7E5F3312">
            <wp:simplePos x="0" y="0"/>
            <wp:positionH relativeFrom="column">
              <wp:posOffset>914195</wp:posOffset>
            </wp:positionH>
            <wp:positionV relativeFrom="paragraph">
              <wp:posOffset>187653</wp:posOffset>
            </wp:positionV>
            <wp:extent cx="3546475" cy="1995805"/>
            <wp:effectExtent l="0" t="0" r="0" b="0"/>
            <wp:wrapTopAndBottom/>
            <wp:docPr id="1727728274" name="Picture 67" descr="A graph with dots an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7728274" name="Picture 67" descr="A graph with dots and lines&#10;&#10;AI-generated content may be incorrect."/>
                    <pic:cNvPicPr/>
                  </pic:nvPicPr>
                  <pic:blipFill rotWithShape="1">
                    <a:blip r:embed="rId22" cstate="print">
                      <a:extLst>
                        <a:ext uri="{28A0092B-C50C-407E-A947-70E740481C1C}">
                          <a14:useLocalDpi xmlns:a14="http://schemas.microsoft.com/office/drawing/2010/main" val="0"/>
                        </a:ext>
                      </a:extLst>
                    </a:blip>
                    <a:srcRect t="6199"/>
                    <a:stretch/>
                  </pic:blipFill>
                  <pic:spPr bwMode="auto">
                    <a:xfrm>
                      <a:off x="0" y="0"/>
                      <a:ext cx="3546475" cy="1995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549EE">
        <w:rPr>
          <w:i/>
          <w:iCs/>
        </w:rPr>
        <w:t>b)</w:t>
      </w:r>
    </w:p>
    <w:p w14:paraId="52D772B1" w14:textId="647BCD1C" w:rsidR="003B7C69" w:rsidRPr="006253E7" w:rsidRDefault="004277C7" w:rsidP="00996995">
      <w:pPr>
        <w:rPr>
          <w:i/>
          <w:iCs/>
        </w:rPr>
      </w:pPr>
      <w:r>
        <w:rPr>
          <w:i/>
          <w:iCs/>
        </w:rPr>
        <w:lastRenderedPageBreak/>
        <w:t>Note</w:t>
      </w:r>
      <w:r w:rsidRPr="005B377B">
        <w:rPr>
          <w:i/>
          <w:iCs/>
        </w:rPr>
        <w:t xml:space="preserve">: </w:t>
      </w:r>
      <w:r w:rsidR="001737C1" w:rsidRPr="005B377B">
        <w:rPr>
          <w:rFonts w:eastAsiaTheme="majorEastAsia"/>
          <w:i/>
          <w:iCs/>
        </w:rPr>
        <w:t>Optimization history of multiclass models across hyperparameter configurations.</w:t>
      </w:r>
      <w:r w:rsidR="001737C1" w:rsidRPr="005B377B">
        <w:rPr>
          <w:i/>
          <w:iCs/>
        </w:rPr>
        <w:t xml:space="preserve"> Each point represents a distinct hyperparameter set, with color indicating the corresponding multiclass log loss (lower values shown in red/yellow; higher in purple). The red step line tracks the</w:t>
      </w:r>
      <w:r w:rsidR="001737C1" w:rsidRPr="005B377B">
        <w:rPr>
          <w:rFonts w:eastAsiaTheme="majorEastAsia"/>
          <w:i/>
          <w:iCs/>
        </w:rPr>
        <w:t> running minimum log loss</w:t>
      </w:r>
      <w:r w:rsidR="001737C1" w:rsidRPr="005B377B">
        <w:rPr>
          <w:i/>
          <w:iCs/>
        </w:rPr>
        <w:t xml:space="preserve">, illustrating how increasingly better-performing configurations were identified throughout the tuning process. </w:t>
      </w:r>
      <w:r w:rsidR="001737C1" w:rsidRPr="005B377B">
        <w:rPr>
          <w:rFonts w:eastAsiaTheme="majorEastAsia"/>
          <w:i/>
          <w:iCs/>
        </w:rPr>
        <w:t>(a) </w:t>
      </w:r>
      <w:r w:rsidR="001737C1" w:rsidRPr="005B377B">
        <w:rPr>
          <w:i/>
          <w:iCs/>
        </w:rPr>
        <w:t>Optimization trajectory for the model predicting</w:t>
      </w:r>
      <w:r w:rsidR="001737C1" w:rsidRPr="005B377B">
        <w:rPr>
          <w:rFonts w:eastAsiaTheme="majorEastAsia"/>
          <w:i/>
          <w:iCs/>
        </w:rPr>
        <w:t xml:space="preserve"> child-reported internalizing </w:t>
      </w:r>
      <w:r w:rsidR="00973D0D" w:rsidRPr="005B377B">
        <w:rPr>
          <w:rFonts w:eastAsiaTheme="majorEastAsia"/>
          <w:i/>
          <w:iCs/>
        </w:rPr>
        <w:t>symptom</w:t>
      </w:r>
      <w:r w:rsidR="001737C1" w:rsidRPr="005B377B">
        <w:rPr>
          <w:i/>
          <w:iCs/>
        </w:rPr>
        <w:t xml:space="preserve">. </w:t>
      </w:r>
      <w:r w:rsidR="001737C1" w:rsidRPr="005B377B">
        <w:rPr>
          <w:rFonts w:eastAsiaTheme="majorEastAsia"/>
          <w:i/>
          <w:iCs/>
        </w:rPr>
        <w:t>(b) </w:t>
      </w:r>
      <w:r w:rsidR="001737C1" w:rsidRPr="005B377B">
        <w:rPr>
          <w:i/>
          <w:iCs/>
        </w:rPr>
        <w:t>Optimization trajectory for the model predicting</w:t>
      </w:r>
      <w:r w:rsidR="001737C1" w:rsidRPr="005B377B">
        <w:rPr>
          <w:rFonts w:eastAsiaTheme="majorEastAsia"/>
          <w:i/>
          <w:iCs/>
        </w:rPr>
        <w:t xml:space="preserve"> parent-reported internalizing </w:t>
      </w:r>
      <w:r w:rsidR="00973D0D" w:rsidRPr="005B377B">
        <w:rPr>
          <w:rFonts w:eastAsiaTheme="majorEastAsia"/>
          <w:i/>
          <w:iCs/>
        </w:rPr>
        <w:t>symptom</w:t>
      </w:r>
      <w:r w:rsidR="00E353F6">
        <w:rPr>
          <w:i/>
          <w:iCs/>
        </w:rPr>
        <w:t>.</w:t>
      </w:r>
    </w:p>
    <w:p w14:paraId="52D7C8DE" w14:textId="13F5C9B1" w:rsidR="005B27F3" w:rsidRDefault="005B27F3" w:rsidP="005B27F3">
      <w:pPr>
        <w:pStyle w:val="Style2"/>
      </w:pPr>
      <w:bookmarkStart w:id="74" w:name="_Toc196220369"/>
      <w:r>
        <w:t>Threshold Calibration and</w:t>
      </w:r>
      <w:r w:rsidR="005A25FD">
        <w:t xml:space="preserve"> Class-Specific Performance</w:t>
      </w:r>
      <w:bookmarkEnd w:id="74"/>
    </w:p>
    <w:p w14:paraId="1CB7D49F" w14:textId="2804B05D" w:rsidR="00E353F6" w:rsidRDefault="00B5660D" w:rsidP="00E353F6">
      <w:r w:rsidRPr="00B5660D">
        <w:t>For both CBCL and BPM models, the initial argmax classification approach yielded high overall accuracy (CBCL: 95.1%; BPM: 93.4%) but demonstrated extreme bias toward the majority class (Healthy), with zero sensitivity for the Borderline and Clinical groups. Despite the apparent accuracy, Cohen’s Kappa values near zero (CBCL: –0.0016; BPM: 0.000</w:t>
      </w:r>
      <w:r w:rsidR="00DF1E60">
        <w:t>; see table A)</w:t>
      </w:r>
      <w:r w:rsidRPr="00B5660D">
        <w:t xml:space="preserve"> and balanced accuracy around 0.50 indicated that performance on minority classes was at chance level.</w:t>
      </w:r>
      <w:r>
        <w:t xml:space="preserve"> </w:t>
      </w:r>
      <w:r w:rsidRPr="00B5660D">
        <w:t>Threshold calibration using a one-vs-rest strategy improved the distribution of predictions but did not substantially enhance minority class detection. For the</w:t>
      </w:r>
      <w:r w:rsidRPr="00B5660D">
        <w:rPr>
          <w:rFonts w:eastAsiaTheme="majorEastAsia"/>
        </w:rPr>
        <w:t> CBCL model</w:t>
      </w:r>
      <w:r w:rsidRPr="00B5660D">
        <w:t>, overall accuracy declined to 68.0%, and Kappa further dropped to –0.0289. Sensitivity for the Healthy class fell (0.725), while small improvements were observed for the Borderline (0.048) and Clinical (0.083) categories. However, these gains were minimal: the confusion matrix (Figure A) showed that only two cases from each minority class were correctly classified, with most predictions still concentrated in the Healthy category.</w:t>
      </w:r>
      <w:r w:rsidR="00E353F6">
        <w:t xml:space="preserve"> </w:t>
      </w:r>
      <w:r w:rsidRPr="00B5660D">
        <w:t>For the</w:t>
      </w:r>
      <w:r w:rsidRPr="00B5660D">
        <w:rPr>
          <w:rFonts w:eastAsiaTheme="majorEastAsia"/>
        </w:rPr>
        <w:t> BPM model</w:t>
      </w:r>
      <w:r w:rsidRPr="00B5660D">
        <w:t>, threshold calibration</w:t>
      </w:r>
      <w:r w:rsidR="00DF1E60">
        <w:t xml:space="preserve"> </w:t>
      </w:r>
      <w:r w:rsidRPr="00B5660D">
        <w:t>produced negligible change. Overall accuracy remained high (92.5%), but the model continued to misclassify all minority cases, resulting in a Kappa of –0.0168 and balanced accuracy values close to 0.50. While the confusion matrix showed more even distribution across predicted labels post-calibration, true positive rates for Borderline and Clinical remained zero.</w:t>
      </w:r>
      <w:r>
        <w:t xml:space="preserve"> </w:t>
      </w:r>
    </w:p>
    <w:p w14:paraId="48DEBCC0" w14:textId="681BD5FF" w:rsidR="00DF1E60" w:rsidRPr="005764B8" w:rsidRDefault="00B5660D" w:rsidP="00073857">
      <w:pPr>
        <w:ind w:firstLine="720"/>
      </w:pPr>
      <w:r w:rsidRPr="00B5660D">
        <w:t>These trends are further supported by ROC curves and class probability distributions (Figure A).</w:t>
      </w:r>
      <w:r>
        <w:t xml:space="preserve"> </w:t>
      </w:r>
      <w:r w:rsidRPr="00B5660D">
        <w:t>The</w:t>
      </w:r>
      <w:r w:rsidRPr="00B5660D">
        <w:rPr>
          <w:rFonts w:eastAsiaTheme="majorEastAsia"/>
        </w:rPr>
        <w:t> </w:t>
      </w:r>
      <w:r w:rsidR="00E353F6">
        <w:rPr>
          <w:rFonts w:eastAsiaTheme="majorEastAsia"/>
        </w:rPr>
        <w:t>CBCL</w:t>
      </w:r>
      <w:r w:rsidRPr="00B5660D">
        <w:rPr>
          <w:rFonts w:eastAsiaTheme="majorEastAsia"/>
        </w:rPr>
        <w:t xml:space="preserve"> model </w:t>
      </w:r>
      <w:r w:rsidRPr="00B5660D">
        <w:t>exhibited near-diagonal ROC curves for both Borderline and Clinical classes and similarly compressed probability distributions, indicating near-random classification and low confidence for minority outcomes.</w:t>
      </w:r>
      <w:r w:rsidR="00274329">
        <w:t xml:space="preserve"> </w:t>
      </w:r>
      <w:r w:rsidR="00E353F6" w:rsidRPr="00B5660D">
        <w:t>The</w:t>
      </w:r>
      <w:r w:rsidR="00E353F6" w:rsidRPr="00B5660D">
        <w:rPr>
          <w:rFonts w:eastAsiaTheme="majorEastAsia"/>
        </w:rPr>
        <w:t> </w:t>
      </w:r>
      <w:r w:rsidR="00E353F6">
        <w:rPr>
          <w:rFonts w:eastAsiaTheme="majorEastAsia"/>
        </w:rPr>
        <w:t>BPM</w:t>
      </w:r>
      <w:r w:rsidR="00E353F6" w:rsidRPr="00B5660D">
        <w:rPr>
          <w:rFonts w:eastAsiaTheme="majorEastAsia"/>
        </w:rPr>
        <w:t xml:space="preserve"> model</w:t>
      </w:r>
      <w:r w:rsidR="00E353F6">
        <w:rPr>
          <w:rFonts w:eastAsiaTheme="majorEastAsia"/>
        </w:rPr>
        <w:t xml:space="preserve"> </w:t>
      </w:r>
      <w:r w:rsidR="00E353F6" w:rsidRPr="00B5660D">
        <w:t xml:space="preserve">showed some upward curvature for the Clinical group ROC curve, suggesting limited discriminatory ability, whereas the Borderline group remained poorly differentiated. Predicted probabilities for Healthy cases were more confidently distributed near 1.0, while minority class probabilities clustered near zero, </w:t>
      </w:r>
      <w:r w:rsidR="00E353F6" w:rsidRPr="00B5660D">
        <w:lastRenderedPageBreak/>
        <w:t xml:space="preserve">reflecting poor model certainty. </w:t>
      </w:r>
      <w:r w:rsidRPr="00B5660D">
        <w:t>Overall, these findings highlight the persistent difficulty of achieving clinically meaningful classification performance in imbalanced symptom categories, particularly for child-reported outcomes.</w:t>
      </w:r>
    </w:p>
    <w:p w14:paraId="23FBE9DE" w14:textId="77777777" w:rsidR="00DF1E60" w:rsidRPr="00B5660D" w:rsidRDefault="00DF1E60" w:rsidP="00DF1E60">
      <w:pPr>
        <w:rPr>
          <w:i/>
          <w:iCs/>
        </w:rPr>
      </w:pPr>
      <w:r w:rsidRPr="00B5660D">
        <w:rPr>
          <w:i/>
          <w:iCs/>
        </w:rPr>
        <w:t>Figure. A Confusion matrix for model predictions on the test set</w:t>
      </w:r>
    </w:p>
    <w:p w14:paraId="1247B481" w14:textId="77777777" w:rsidR="00DF1E60" w:rsidRPr="00B5660D" w:rsidRDefault="00DF1E60" w:rsidP="00DF1E60">
      <w:pPr>
        <w:pStyle w:val="ListParagraph"/>
        <w:numPr>
          <w:ilvl w:val="0"/>
          <w:numId w:val="5"/>
        </w:numPr>
        <w:rPr>
          <w:i/>
          <w:iCs/>
        </w:rPr>
      </w:pPr>
      <w:r>
        <w:rPr>
          <w:rFonts w:hAnsi="Symbol"/>
          <w:noProof/>
          <w:color w:val="4EA72E" w:themeColor="accent6"/>
          <w14:ligatures w14:val="standardContextual"/>
        </w:rPr>
        <w:drawing>
          <wp:anchor distT="0" distB="0" distL="114300" distR="114300" simplePos="0" relativeHeight="251686912" behindDoc="0" locked="0" layoutInCell="1" allowOverlap="1" wp14:anchorId="4FC098E3" wp14:editId="70E8ACE9">
            <wp:simplePos x="0" y="0"/>
            <wp:positionH relativeFrom="column">
              <wp:posOffset>5460365</wp:posOffset>
            </wp:positionH>
            <wp:positionV relativeFrom="paragraph">
              <wp:posOffset>1580091</wp:posOffset>
            </wp:positionV>
            <wp:extent cx="575310" cy="1176655"/>
            <wp:effectExtent l="0" t="0" r="0" b="0"/>
            <wp:wrapTopAndBottom/>
            <wp:docPr id="408056885" name="Picture 82"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45557" name="Picture 82" descr="A graph of a patient's health&#10;&#10;AI-generated content may be incorrect."/>
                    <pic:cNvPicPr/>
                  </pic:nvPicPr>
                  <pic:blipFill rotWithShape="1">
                    <a:blip r:embed="rId23" cstate="print">
                      <a:extLst>
                        <a:ext uri="{28A0092B-C50C-407E-A947-70E740481C1C}">
                          <a14:useLocalDpi xmlns:a14="http://schemas.microsoft.com/office/drawing/2010/main" val="0"/>
                        </a:ext>
                      </a:extLst>
                    </a:blip>
                    <a:srcRect l="83375" t="30536" r="154" b="29044"/>
                    <a:stretch/>
                  </pic:blipFill>
                  <pic:spPr bwMode="auto">
                    <a:xfrm>
                      <a:off x="0" y="0"/>
                      <a:ext cx="575310" cy="11766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85888" behindDoc="0" locked="0" layoutInCell="1" allowOverlap="1" wp14:anchorId="2509F0F4" wp14:editId="096D7671">
            <wp:simplePos x="0" y="0"/>
            <wp:positionH relativeFrom="column">
              <wp:posOffset>5461000</wp:posOffset>
            </wp:positionH>
            <wp:positionV relativeFrom="paragraph">
              <wp:posOffset>437515</wp:posOffset>
            </wp:positionV>
            <wp:extent cx="575310" cy="1083310"/>
            <wp:effectExtent l="0" t="0" r="0" b="0"/>
            <wp:wrapTopAndBottom/>
            <wp:docPr id="703312810"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24" cstate="print">
                      <a:extLst>
                        <a:ext uri="{28A0092B-C50C-407E-A947-70E740481C1C}">
                          <a14:useLocalDpi xmlns:a14="http://schemas.microsoft.com/office/drawing/2010/main" val="0"/>
                        </a:ext>
                      </a:extLst>
                    </a:blip>
                    <a:srcRect l="83620" t="30369" b="32615"/>
                    <a:stretch/>
                  </pic:blipFill>
                  <pic:spPr bwMode="auto">
                    <a:xfrm>
                      <a:off x="0" y="0"/>
                      <a:ext cx="575310" cy="1083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83840" behindDoc="0" locked="0" layoutInCell="1" allowOverlap="1" wp14:anchorId="47659090" wp14:editId="1E67B10B">
            <wp:simplePos x="0" y="0"/>
            <wp:positionH relativeFrom="column">
              <wp:posOffset>3055620</wp:posOffset>
            </wp:positionH>
            <wp:positionV relativeFrom="paragraph">
              <wp:posOffset>241089</wp:posOffset>
            </wp:positionV>
            <wp:extent cx="2277110" cy="2708275"/>
            <wp:effectExtent l="0" t="0" r="0" b="0"/>
            <wp:wrapTopAndBottom/>
            <wp:docPr id="308145557" name="Picture 82" descr="A graph of a patient's healt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8145557" name="Picture 82" descr="A graph of a patient's health&#10;&#10;AI-generated content may be incorrect."/>
                    <pic:cNvPicPr/>
                  </pic:nvPicPr>
                  <pic:blipFill rotWithShape="1">
                    <a:blip r:embed="rId25" cstate="print">
                      <a:extLst>
                        <a:ext uri="{28A0092B-C50C-407E-A947-70E740481C1C}">
                          <a14:useLocalDpi xmlns:a14="http://schemas.microsoft.com/office/drawing/2010/main" val="0"/>
                        </a:ext>
                      </a:extLst>
                    </a:blip>
                    <a:srcRect l="19383" t="6978" r="15435"/>
                    <a:stretch/>
                  </pic:blipFill>
                  <pic:spPr bwMode="auto">
                    <a:xfrm>
                      <a:off x="0" y="0"/>
                      <a:ext cx="2277110" cy="27082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noProof/>
          <w:color w:val="4EA72E" w:themeColor="accent6"/>
          <w14:ligatures w14:val="standardContextual"/>
        </w:rPr>
        <w:drawing>
          <wp:anchor distT="0" distB="0" distL="114300" distR="114300" simplePos="0" relativeHeight="251684864" behindDoc="0" locked="0" layoutInCell="1" allowOverlap="1" wp14:anchorId="0AFFA67A" wp14:editId="0CA241A2">
            <wp:simplePos x="0" y="0"/>
            <wp:positionH relativeFrom="column">
              <wp:posOffset>-41910</wp:posOffset>
            </wp:positionH>
            <wp:positionV relativeFrom="paragraph">
              <wp:posOffset>285115</wp:posOffset>
            </wp:positionV>
            <wp:extent cx="2980055" cy="2665095"/>
            <wp:effectExtent l="0" t="0" r="0" b="0"/>
            <wp:wrapTopAndBottom/>
            <wp:docPr id="1448825245" name="Picture 83" descr="A graph of a health care patien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5245" name="Picture 83" descr="A graph of a health care patient&#10;&#10;AI-generated content may be incorrect."/>
                    <pic:cNvPicPr/>
                  </pic:nvPicPr>
                  <pic:blipFill rotWithShape="1">
                    <a:blip r:embed="rId26" cstate="print">
                      <a:extLst>
                        <a:ext uri="{28A0092B-C50C-407E-A947-70E740481C1C}">
                          <a14:useLocalDpi xmlns:a14="http://schemas.microsoft.com/office/drawing/2010/main" val="0"/>
                        </a:ext>
                      </a:extLst>
                    </a:blip>
                    <a:srcRect t="8965" r="15175"/>
                    <a:stretch/>
                  </pic:blipFill>
                  <pic:spPr bwMode="auto">
                    <a:xfrm>
                      <a:off x="0" y="0"/>
                      <a:ext cx="2980055" cy="26650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i/>
          <w:iCs/>
        </w:rPr>
        <w:t xml:space="preserve">                                                             b)</w:t>
      </w:r>
    </w:p>
    <w:p w14:paraId="61821948" w14:textId="0EED7A52" w:rsidR="00DF1E60" w:rsidRDefault="00DF1E60" w:rsidP="00073857">
      <w:pPr>
        <w:spacing w:before="100" w:beforeAutospacing="1" w:after="100" w:afterAutospacing="1"/>
        <w:rPr>
          <w:rFonts w:hAnsi="Symbol"/>
          <w:color w:val="275317" w:themeColor="accent6" w:themeShade="80"/>
        </w:rPr>
      </w:pPr>
      <w:r w:rsidRPr="00A84B7C">
        <w:rPr>
          <w:rFonts w:hAnsi="Symbol"/>
          <w:i/>
          <w:iCs/>
          <w:color w:val="000000" w:themeColor="text1"/>
        </w:rPr>
        <w:t>Note</w:t>
      </w:r>
      <w:r w:rsidRPr="00A84B7C">
        <w:rPr>
          <w:i/>
          <w:iCs/>
        </w:rPr>
        <w:t>:</w:t>
      </w:r>
      <w:r w:rsidRPr="00B5660D">
        <w:rPr>
          <w:i/>
          <w:iCs/>
        </w:rPr>
        <w:t xml:space="preserve"> Confusion matrices display true versus predicted class labels for</w:t>
      </w:r>
      <w:r w:rsidR="00073857">
        <w:rPr>
          <w:i/>
          <w:iCs/>
        </w:rPr>
        <w:t xml:space="preserve"> models</w:t>
      </w:r>
      <w:r w:rsidRPr="00B5660D">
        <w:rPr>
          <w:rFonts w:eastAsiaTheme="majorEastAsia"/>
          <w:i/>
          <w:iCs/>
        </w:rPr>
        <w:t> </w:t>
      </w:r>
      <w:r w:rsidRPr="00B5660D">
        <w:rPr>
          <w:i/>
          <w:iCs/>
        </w:rPr>
        <w:t>after threshold calibration. Color intensity indicates the number of cases per cell.</w:t>
      </w:r>
      <w:r>
        <w:rPr>
          <w:i/>
          <w:iCs/>
        </w:rPr>
        <w:t xml:space="preserve"> </w:t>
      </w:r>
      <w:r w:rsidR="00073857">
        <w:rPr>
          <w:rFonts w:eastAsiaTheme="majorEastAsia"/>
          <w:i/>
          <w:iCs/>
        </w:rPr>
        <w:t xml:space="preserve">(a) </w:t>
      </w:r>
      <w:r w:rsidR="00073857" w:rsidRPr="00B5660D">
        <w:rPr>
          <w:rFonts w:eastAsiaTheme="majorEastAsia"/>
          <w:i/>
          <w:iCs/>
        </w:rPr>
        <w:t>parent-reported model (CBCL</w:t>
      </w:r>
      <w:r w:rsidR="00073857">
        <w:rPr>
          <w:rFonts w:eastAsiaTheme="majorEastAsia"/>
          <w:i/>
          <w:iCs/>
        </w:rPr>
        <w:t>)</w:t>
      </w:r>
      <w:r w:rsidR="00073857" w:rsidRPr="00073857">
        <w:rPr>
          <w:i/>
          <w:iCs/>
        </w:rPr>
        <w:t xml:space="preserve"> correctly identified a small number of Clinical and Borderline cases, but most predictions remained in the Healthy category.</w:t>
      </w:r>
      <w:r w:rsidR="00073857">
        <w:rPr>
          <w:i/>
          <w:iCs/>
        </w:rPr>
        <w:t xml:space="preserve"> </w:t>
      </w:r>
      <w:r w:rsidR="00073857">
        <w:rPr>
          <w:rFonts w:eastAsiaTheme="majorEastAsia"/>
          <w:i/>
          <w:iCs/>
        </w:rPr>
        <w:t xml:space="preserve">(b) </w:t>
      </w:r>
      <w:r w:rsidR="00073857" w:rsidRPr="00B5660D">
        <w:rPr>
          <w:rFonts w:eastAsiaTheme="majorEastAsia"/>
          <w:i/>
          <w:iCs/>
        </w:rPr>
        <w:t>child-reported model (BPM</w:t>
      </w:r>
      <w:r w:rsidR="00073857">
        <w:rPr>
          <w:rFonts w:eastAsiaTheme="majorEastAsia"/>
          <w:i/>
          <w:iCs/>
        </w:rPr>
        <w:t>)</w:t>
      </w:r>
      <w:r w:rsidR="00073857" w:rsidRPr="00073857">
        <w:rPr>
          <w:i/>
          <w:iCs/>
        </w:rPr>
        <w:t xml:space="preserve"> showed more accurate identification of Borderline and Clinical cases but never predicted any cases as Clinical. Despite a more balanced distribution, both models remain biased toward predicting the majority (Healthy) class.</w:t>
      </w:r>
    </w:p>
    <w:p w14:paraId="3B8486C3" w14:textId="77777777" w:rsidR="00073857" w:rsidRDefault="00073857" w:rsidP="00073857">
      <w:pPr>
        <w:spacing w:before="100" w:beforeAutospacing="1" w:after="100" w:afterAutospacing="1"/>
        <w:rPr>
          <w:rFonts w:hAnsi="Symbol"/>
          <w:color w:val="275317" w:themeColor="accent6" w:themeShade="80"/>
        </w:rPr>
      </w:pPr>
    </w:p>
    <w:p w14:paraId="19A87BCA" w14:textId="77777777" w:rsidR="00073857" w:rsidRDefault="00073857" w:rsidP="00073857">
      <w:pPr>
        <w:spacing w:before="100" w:beforeAutospacing="1" w:after="100" w:afterAutospacing="1"/>
        <w:rPr>
          <w:rFonts w:hAnsi="Symbol"/>
          <w:color w:val="275317" w:themeColor="accent6" w:themeShade="80"/>
        </w:rPr>
      </w:pPr>
    </w:p>
    <w:p w14:paraId="2732FA49" w14:textId="77777777" w:rsidR="00073857" w:rsidRDefault="00073857" w:rsidP="00073857">
      <w:pPr>
        <w:spacing w:before="100" w:beforeAutospacing="1" w:after="100" w:afterAutospacing="1"/>
        <w:rPr>
          <w:rFonts w:hAnsi="Symbol"/>
          <w:color w:val="275317" w:themeColor="accent6" w:themeShade="80"/>
        </w:rPr>
      </w:pPr>
    </w:p>
    <w:p w14:paraId="68AF99F9" w14:textId="77777777" w:rsidR="00073857" w:rsidRDefault="00073857" w:rsidP="00073857">
      <w:pPr>
        <w:spacing w:before="100" w:beforeAutospacing="1" w:after="100" w:afterAutospacing="1"/>
        <w:rPr>
          <w:rFonts w:hAnsi="Symbol"/>
          <w:color w:val="275317" w:themeColor="accent6" w:themeShade="80"/>
        </w:rPr>
      </w:pPr>
    </w:p>
    <w:p w14:paraId="284E1DEA" w14:textId="77777777" w:rsidR="00073857" w:rsidRPr="005B377B" w:rsidRDefault="00073857" w:rsidP="00073857">
      <w:pPr>
        <w:spacing w:before="100" w:beforeAutospacing="1" w:after="100" w:afterAutospacing="1"/>
        <w:rPr>
          <w:rFonts w:hAnsi="Symbol"/>
          <w:color w:val="275317" w:themeColor="accent6" w:themeShade="80"/>
        </w:rPr>
      </w:pPr>
    </w:p>
    <w:p w14:paraId="15576E3A" w14:textId="562C535A" w:rsidR="00996995" w:rsidRPr="00996995" w:rsidRDefault="00D33BAB" w:rsidP="00996995">
      <w:pPr>
        <w:rPr>
          <w:i/>
          <w:iCs/>
        </w:rPr>
      </w:pPr>
      <w:r w:rsidRPr="00996995">
        <w:rPr>
          <w:i/>
          <w:iCs/>
        </w:rPr>
        <w:lastRenderedPageBreak/>
        <w:t>Figure A.</w:t>
      </w:r>
      <w:r w:rsidR="00F44200" w:rsidRPr="00996995">
        <w:rPr>
          <w:i/>
          <w:iCs/>
        </w:rPr>
        <w:t xml:space="preserve"> </w:t>
      </w:r>
      <w:r w:rsidR="00996995" w:rsidRPr="00996995">
        <w:rPr>
          <w:i/>
          <w:iCs/>
        </w:rPr>
        <w:t xml:space="preserve">ROC curves and class probability distributions for the test set </w:t>
      </w:r>
    </w:p>
    <w:p w14:paraId="651FB604" w14:textId="4D0C2D70" w:rsidR="00D33BAB" w:rsidRPr="00721BEE" w:rsidRDefault="0043063F" w:rsidP="00D33BAB">
      <w:pPr>
        <w:rPr>
          <w:i/>
          <w:iCs/>
        </w:rPr>
      </w:pPr>
      <w:r w:rsidRPr="00996995">
        <w:rPr>
          <w:i/>
          <w:iCs/>
        </w:rPr>
        <w:t>a)</w:t>
      </w:r>
      <w:r w:rsidR="00721BEE" w:rsidRPr="00721BEE">
        <w:rPr>
          <w:noProof/>
          <w14:ligatures w14:val="standardContextual"/>
        </w:rPr>
        <w:t xml:space="preserve"> </w:t>
      </w:r>
      <w:r w:rsidR="00A84B7C">
        <w:rPr>
          <w:i/>
          <w:iCs/>
          <w:noProof/>
          <w14:ligatures w14:val="standardContextual"/>
        </w:rPr>
        <w:drawing>
          <wp:inline distT="0" distB="0" distL="0" distR="0" wp14:anchorId="67380CFC" wp14:editId="55373236">
            <wp:extent cx="5943600" cy="2971800"/>
            <wp:effectExtent l="0" t="0" r="0" b="0"/>
            <wp:docPr id="1399077610" name="Picture 87" descr="A graph of different types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077610" name="Picture 87" descr="A graph of different types of graph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827E640" w14:textId="14D806D6" w:rsidR="00D33BAB" w:rsidRPr="00721BEE" w:rsidRDefault="0043063F" w:rsidP="00D33BAB">
      <w:pPr>
        <w:rPr>
          <w:i/>
          <w:iCs/>
        </w:rPr>
      </w:pPr>
      <w:r w:rsidRPr="00F44200">
        <w:rPr>
          <w:i/>
          <w:iCs/>
        </w:rPr>
        <w:t>b)</w:t>
      </w:r>
      <w:r w:rsidR="00721BEE" w:rsidRPr="00721BEE">
        <w:rPr>
          <w:noProof/>
          <w14:ligatures w14:val="standardContextual"/>
        </w:rPr>
        <w:t xml:space="preserve"> </w:t>
      </w:r>
      <w:r w:rsidR="00A84B7C">
        <w:rPr>
          <w:noProof/>
          <w14:ligatures w14:val="standardContextual"/>
        </w:rPr>
        <w:drawing>
          <wp:inline distT="0" distB="0" distL="0" distR="0" wp14:anchorId="6121E58D" wp14:editId="5CCA3A9B">
            <wp:extent cx="5943600" cy="2971800"/>
            <wp:effectExtent l="0" t="0" r="0" b="0"/>
            <wp:docPr id="81485511" name="Picture 86" descr="A collage of grap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85511" name="Picture 86" descr="A collage of graphs&#10;&#10;AI-generated content may be incorrect."/>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0EC7A18" w14:textId="5B7D545D" w:rsidR="00073857" w:rsidRDefault="00996995" w:rsidP="00073857">
      <w:pPr>
        <w:rPr>
          <w:rFonts w:ascii="-webkit-standard" w:hAnsi="-webkit-standard"/>
          <w:color w:val="000000"/>
          <w:sz w:val="27"/>
          <w:szCs w:val="27"/>
        </w:rPr>
      </w:pPr>
      <w:r w:rsidRPr="00996995">
        <w:rPr>
          <w:i/>
          <w:iCs/>
        </w:rPr>
        <w:t xml:space="preserve">Note: Model performance for each class is </w:t>
      </w:r>
      <w:r w:rsidRPr="00073857">
        <w:rPr>
          <w:i/>
          <w:iCs/>
        </w:rPr>
        <w:t xml:space="preserve">shown using </w:t>
      </w:r>
      <w:proofErr w:type="spellStart"/>
      <w:r w:rsidR="006E5F66" w:rsidRPr="00073857">
        <w:rPr>
          <w:i/>
          <w:iCs/>
        </w:rPr>
        <w:t>OvR</w:t>
      </w:r>
      <w:proofErr w:type="spellEnd"/>
      <w:r w:rsidR="006E5F66" w:rsidRPr="00073857">
        <w:rPr>
          <w:i/>
          <w:iCs/>
        </w:rPr>
        <w:t xml:space="preserve"> </w:t>
      </w:r>
      <w:r w:rsidRPr="00073857">
        <w:rPr>
          <w:i/>
          <w:iCs/>
        </w:rPr>
        <w:t>ROC curves (bottom row) and corresponding predicted probability distributions (top row).</w:t>
      </w:r>
      <w:r w:rsidR="00B5660D" w:rsidRPr="00073857">
        <w:rPr>
          <w:i/>
          <w:iCs/>
        </w:rPr>
        <w:t xml:space="preserve"> </w:t>
      </w:r>
      <w:r w:rsidR="00073857" w:rsidRPr="00073857">
        <w:rPr>
          <w:rFonts w:eastAsiaTheme="majorEastAsia"/>
          <w:i/>
          <w:iCs/>
        </w:rPr>
        <w:t>(a) Parent-reported model (CBCL): </w:t>
      </w:r>
      <w:r w:rsidR="00073857" w:rsidRPr="00073857">
        <w:rPr>
          <w:i/>
          <w:iCs/>
        </w:rPr>
        <w:t xml:space="preserve">The Healthy class shows modest separability, with predicted probabilities skewed toward 1, but the ROC curve remains close to chance. Both the Borderline and Clinical classes exhibit poor separability, with predicted probabilities near zero and ROC curves that closely </w:t>
      </w:r>
      <w:r w:rsidR="00073857" w:rsidRPr="00073857">
        <w:rPr>
          <w:i/>
          <w:iCs/>
        </w:rPr>
        <w:lastRenderedPageBreak/>
        <w:t>follow the diagonal, indicating near-random performance.</w:t>
      </w:r>
      <w:r w:rsidR="00DA5225">
        <w:rPr>
          <w:i/>
          <w:iCs/>
        </w:rPr>
        <w:t xml:space="preserve"> </w:t>
      </w:r>
      <w:r w:rsidR="00073857" w:rsidRPr="00073857">
        <w:rPr>
          <w:rFonts w:eastAsiaTheme="majorEastAsia"/>
          <w:i/>
          <w:iCs/>
        </w:rPr>
        <w:t>(b) Child-reported model (BPM): </w:t>
      </w:r>
      <w:r w:rsidR="00073857" w:rsidRPr="00073857">
        <w:rPr>
          <w:i/>
          <w:iCs/>
        </w:rPr>
        <w:t>The Healthy class is more clearly distinguishable, with higher predicted probabilities and a ROC curve above chance. The Borderline and Clinical classes also show modest discriminative ability, with ROC curves slightly above the diagonal, indicating better performance than CBCL for minority class classification — though separability remains limited.</w:t>
      </w:r>
    </w:p>
    <w:p w14:paraId="19F4D04F" w14:textId="77777777" w:rsidR="00073857" w:rsidRDefault="00073857" w:rsidP="00073857">
      <w:pPr>
        <w:rPr>
          <w:i/>
          <w:iCs/>
        </w:rPr>
      </w:pPr>
    </w:p>
    <w:p w14:paraId="32351774" w14:textId="597B67CB" w:rsidR="00402921" w:rsidRPr="005235A5" w:rsidRDefault="005235A5" w:rsidP="005235A5">
      <w:r w:rsidRPr="005235A5">
        <w:t>To evaluate whether model performance exceeded chance levels, permutation testing was conducted with 1,000 random label shuffles. As shown in Figure A, the null distribution of accuracy scores is represented by a density curve, with the observed accuracy overlaid as a vertical reference line.</w:t>
      </w:r>
      <w:r>
        <w:t xml:space="preserve"> </w:t>
      </w:r>
      <w:r w:rsidRPr="005235A5">
        <w:t>For the parent-reported model (CBCL; Figure Aa), the model achieved a high raw classification accuracy of 0.</w:t>
      </w:r>
      <w:r w:rsidR="00073857">
        <w:t>68</w:t>
      </w:r>
      <w:r w:rsidRPr="005235A5">
        <w:t>. However, the observed performance closely overlapped with the null distribution, yielding a permutation-based p-value of 0.953. This suggests that the elevated accuracy was likely driven by class imbalance rather than a meaningful predictive signal. These findings align with previous ROC and confusion matrix analyses, which indicated that classification success was largely restricted to the majority (Healthy) class. A similar pattern was found for the child-reported model (BPM; Figure Ab). The model trained on true labels achieved a classification accuracy of 0.</w:t>
      </w:r>
      <w:r w:rsidR="007E53D7">
        <w:t>93</w:t>
      </w:r>
      <w:r w:rsidRPr="005235A5">
        <w:t>. The null distribution, generated via label permutation, had a mean of 0.55 and a standard deviation of 0.03. The observed accuracy was near the center of this distribution, yielding a permutation-based p-value of 1.000, indicating that the model’s performance was not significantly above chance. As shown in Figure A, the observed accuracy falls well within the range expected under the null hypothesis.</w:t>
      </w:r>
    </w:p>
    <w:p w14:paraId="5493A40E" w14:textId="38423B8D" w:rsidR="00274329" w:rsidRDefault="00274329" w:rsidP="005235A5"/>
    <w:p w14:paraId="206C299A" w14:textId="77777777" w:rsidR="007E53D7" w:rsidRDefault="007E53D7" w:rsidP="005235A5"/>
    <w:p w14:paraId="2CC63DAF" w14:textId="77777777" w:rsidR="007E53D7" w:rsidRDefault="007E53D7" w:rsidP="005235A5"/>
    <w:p w14:paraId="48B3187E" w14:textId="77777777" w:rsidR="007E53D7" w:rsidRDefault="007E53D7" w:rsidP="005235A5"/>
    <w:p w14:paraId="61D1538C" w14:textId="77777777" w:rsidR="007E53D7" w:rsidRDefault="007E53D7" w:rsidP="005235A5"/>
    <w:p w14:paraId="45A998BA" w14:textId="77777777" w:rsidR="007E53D7" w:rsidRDefault="007E53D7" w:rsidP="005235A5"/>
    <w:p w14:paraId="53C3DA8F" w14:textId="77777777" w:rsidR="007E53D7" w:rsidRDefault="007E53D7" w:rsidP="005235A5"/>
    <w:p w14:paraId="0E939B0F" w14:textId="77777777" w:rsidR="007E53D7" w:rsidRDefault="007E53D7" w:rsidP="005235A5"/>
    <w:p w14:paraId="3A731506" w14:textId="77777777" w:rsidR="007E53D7" w:rsidRPr="00274329" w:rsidRDefault="007E53D7" w:rsidP="005235A5"/>
    <w:p w14:paraId="692DDCEC" w14:textId="41C8B6F0" w:rsidR="005764B8" w:rsidRPr="00274329" w:rsidRDefault="005764B8" w:rsidP="00274329">
      <w:pPr>
        <w:rPr>
          <w:i/>
          <w:iCs/>
        </w:rPr>
      </w:pPr>
      <w:r w:rsidRPr="00274329">
        <w:rPr>
          <w:i/>
          <w:iCs/>
        </w:rPr>
        <w:t xml:space="preserve">Figure A. </w:t>
      </w:r>
      <w:r w:rsidR="00274329" w:rsidRPr="00274329">
        <w:rPr>
          <w:i/>
          <w:iCs/>
        </w:rPr>
        <w:t>Permutation test comparing model accuracy to null distribution.</w:t>
      </w:r>
    </w:p>
    <w:p w14:paraId="30BB0420" w14:textId="720641EF" w:rsidR="005764B8" w:rsidRPr="00B5660D" w:rsidRDefault="00B00E94" w:rsidP="00B5660D">
      <w:pPr>
        <w:pStyle w:val="ListParagraph"/>
        <w:numPr>
          <w:ilvl w:val="0"/>
          <w:numId w:val="6"/>
        </w:numPr>
        <w:spacing w:before="100" w:beforeAutospacing="1" w:after="100" w:afterAutospacing="1" w:line="240" w:lineRule="auto"/>
        <w:rPr>
          <w:rFonts w:hAnsi="Symbol"/>
          <w:i/>
          <w:iCs/>
          <w:color w:val="000000" w:themeColor="text1"/>
        </w:rPr>
      </w:pPr>
      <w:r>
        <w:rPr>
          <w:noProof/>
          <w14:ligatures w14:val="standardContextual"/>
        </w:rPr>
        <w:lastRenderedPageBreak/>
        <w:drawing>
          <wp:anchor distT="0" distB="0" distL="114300" distR="114300" simplePos="0" relativeHeight="251680768" behindDoc="1" locked="0" layoutInCell="1" allowOverlap="1" wp14:anchorId="0DD6FB12" wp14:editId="2CB73366">
            <wp:simplePos x="0" y="0"/>
            <wp:positionH relativeFrom="column">
              <wp:posOffset>2767636</wp:posOffset>
            </wp:positionH>
            <wp:positionV relativeFrom="paragraph">
              <wp:posOffset>359957</wp:posOffset>
            </wp:positionV>
            <wp:extent cx="3274060" cy="1960880"/>
            <wp:effectExtent l="0" t="0" r="2540" b="0"/>
            <wp:wrapTight wrapText="bothSides">
              <wp:wrapPolygon edited="0">
                <wp:start x="0" y="0"/>
                <wp:lineTo x="0" y="21404"/>
                <wp:lineTo x="21533" y="21404"/>
                <wp:lineTo x="21533" y="0"/>
                <wp:lineTo x="0" y="0"/>
              </wp:wrapPolygon>
            </wp:wrapTight>
            <wp:docPr id="1508001502" name="Picture 89"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001502" name="Picture 89" descr="A graph of a graph&#10;&#10;AI-generated content may be incorrect."/>
                    <pic:cNvPicPr/>
                  </pic:nvPicPr>
                  <pic:blipFill rotWithShape="1">
                    <a:blip r:embed="rId29" cstate="print">
                      <a:extLst>
                        <a:ext uri="{28A0092B-C50C-407E-A947-70E740481C1C}">
                          <a14:useLocalDpi xmlns:a14="http://schemas.microsoft.com/office/drawing/2010/main" val="0"/>
                        </a:ext>
                      </a:extLst>
                    </a:blip>
                    <a:srcRect t="11567" b="8058"/>
                    <a:stretch/>
                  </pic:blipFill>
                  <pic:spPr bwMode="auto">
                    <a:xfrm>
                      <a:off x="0" y="0"/>
                      <a:ext cx="3274060" cy="19608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Ansi="Symbol"/>
          <w:i/>
          <w:iCs/>
          <w:noProof/>
          <w:color w:val="000000" w:themeColor="text1"/>
          <w14:ligatures w14:val="standardContextual"/>
        </w:rPr>
        <w:drawing>
          <wp:anchor distT="0" distB="0" distL="114300" distR="114300" simplePos="0" relativeHeight="251681792" behindDoc="1" locked="0" layoutInCell="1" allowOverlap="1" wp14:anchorId="0BF60339" wp14:editId="7EA57645">
            <wp:simplePos x="0" y="0"/>
            <wp:positionH relativeFrom="column">
              <wp:posOffset>-193916</wp:posOffset>
            </wp:positionH>
            <wp:positionV relativeFrom="paragraph">
              <wp:posOffset>371475</wp:posOffset>
            </wp:positionV>
            <wp:extent cx="3140075" cy="1948815"/>
            <wp:effectExtent l="0" t="0" r="0" b="0"/>
            <wp:wrapTight wrapText="bothSides">
              <wp:wrapPolygon edited="0">
                <wp:start x="0" y="0"/>
                <wp:lineTo x="0" y="21396"/>
                <wp:lineTo x="21491" y="21396"/>
                <wp:lineTo x="21491" y="0"/>
                <wp:lineTo x="0" y="0"/>
              </wp:wrapPolygon>
            </wp:wrapTight>
            <wp:docPr id="995231316" name="Picture 88" descr="A diagram of a normal distribu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231316" name="Picture 88" descr="A diagram of a normal distribution&#10;&#10;AI-generated content may be incorrect."/>
                    <pic:cNvPicPr/>
                  </pic:nvPicPr>
                  <pic:blipFill rotWithShape="1">
                    <a:blip r:embed="rId30" cstate="print">
                      <a:extLst>
                        <a:ext uri="{28A0092B-C50C-407E-A947-70E740481C1C}">
                          <a14:useLocalDpi xmlns:a14="http://schemas.microsoft.com/office/drawing/2010/main" val="0"/>
                        </a:ext>
                      </a:extLst>
                    </a:blip>
                    <a:srcRect t="12364" b="8262"/>
                    <a:stretch/>
                  </pic:blipFill>
                  <pic:spPr bwMode="auto">
                    <a:xfrm>
                      <a:off x="0" y="0"/>
                      <a:ext cx="3140075" cy="1948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5660D">
        <w:rPr>
          <w:rFonts w:hAnsi="Symbol"/>
          <w:i/>
          <w:iCs/>
          <w:color w:val="000000" w:themeColor="text1"/>
        </w:rPr>
        <w:t xml:space="preserve">                                                              </w:t>
      </w:r>
      <w:r>
        <w:rPr>
          <w:rFonts w:hAnsi="Symbol"/>
          <w:i/>
          <w:iCs/>
          <w:color w:val="000000" w:themeColor="text1"/>
        </w:rPr>
        <w:t xml:space="preserve">        </w:t>
      </w:r>
      <w:r w:rsidR="00B5660D">
        <w:rPr>
          <w:rFonts w:hAnsi="Symbol"/>
          <w:i/>
          <w:iCs/>
          <w:color w:val="000000" w:themeColor="text1"/>
        </w:rPr>
        <w:t xml:space="preserve">   b) </w:t>
      </w:r>
    </w:p>
    <w:p w14:paraId="427004C2" w14:textId="6649227B" w:rsidR="007356F4" w:rsidRDefault="00274329" w:rsidP="007A69A2">
      <w:pPr>
        <w:rPr>
          <w:i/>
          <w:iCs/>
        </w:rPr>
      </w:pPr>
      <w:r w:rsidRPr="00274329">
        <w:rPr>
          <w:i/>
          <w:iCs/>
        </w:rPr>
        <w:t>Note: Density plots show the null distribution of classification accuracies obtained from 1,000 random permutations of test set labels for the parent-reported model (CBCL; a) and child-reported model (BPM; b). The observed accuracy using the true (non-permuted) labels is marked by a vertical line (red for CBCL, green for BPM). In both models, the observed accuracy falls within the null distribution, indicating that model performance was not significantly better than chance.</w:t>
      </w:r>
    </w:p>
    <w:p w14:paraId="54E8F60C" w14:textId="77777777" w:rsidR="007D2918" w:rsidRDefault="007D2918" w:rsidP="007A69A2">
      <w:pPr>
        <w:rPr>
          <w:i/>
          <w:iCs/>
        </w:rPr>
      </w:pPr>
    </w:p>
    <w:p w14:paraId="73A348D4" w14:textId="2B93F5E4" w:rsidR="005235A5" w:rsidRDefault="005235A5" w:rsidP="007A69A2">
      <w:pPr>
        <w:rPr>
          <w:i/>
          <w:iCs/>
        </w:rPr>
      </w:pPr>
    </w:p>
    <w:p w14:paraId="5CFE0800" w14:textId="4CFC68AF" w:rsidR="00B00E94" w:rsidRPr="00D9614B" w:rsidRDefault="007E53D7" w:rsidP="007A69A2">
      <w:pPr>
        <w:rPr>
          <w:i/>
          <w:iCs/>
        </w:rPr>
      </w:pPr>
      <w:r>
        <w:rPr>
          <w:i/>
          <w:iCs/>
        </w:rPr>
        <w:t xml:space="preserve">Table A. </w:t>
      </w:r>
    </w:p>
    <w:tbl>
      <w:tblPr>
        <w:tblStyle w:val="TableGridLight"/>
        <w:tblpPr w:leftFromText="180" w:rightFromText="180" w:vertAnchor="text" w:tblpY="1"/>
        <w:tblW w:w="0" w:type="auto"/>
        <w:tblLook w:val="04A0" w:firstRow="1" w:lastRow="0" w:firstColumn="1" w:lastColumn="0" w:noHBand="0" w:noVBand="1"/>
      </w:tblPr>
      <w:tblGrid>
        <w:gridCol w:w="1339"/>
        <w:gridCol w:w="837"/>
        <w:gridCol w:w="907"/>
        <w:gridCol w:w="956"/>
        <w:gridCol w:w="1268"/>
        <w:gridCol w:w="842"/>
        <w:gridCol w:w="931"/>
        <w:gridCol w:w="979"/>
        <w:gridCol w:w="1291"/>
      </w:tblGrid>
      <w:tr w:rsidR="007D2918" w14:paraId="45D02D03" w14:textId="77777777" w:rsidTr="00052F30">
        <w:trPr>
          <w:trHeight w:val="22"/>
        </w:trPr>
        <w:tc>
          <w:tcPr>
            <w:tcW w:w="1339" w:type="dxa"/>
          </w:tcPr>
          <w:p w14:paraId="53DFDAE8" w14:textId="77777777" w:rsidR="00ED220C" w:rsidRPr="007D2918" w:rsidRDefault="00ED220C" w:rsidP="007D2918">
            <w:pPr>
              <w:rPr>
                <w:sz w:val="16"/>
                <w:szCs w:val="16"/>
              </w:rPr>
            </w:pPr>
          </w:p>
        </w:tc>
        <w:tc>
          <w:tcPr>
            <w:tcW w:w="3968" w:type="dxa"/>
            <w:gridSpan w:val="4"/>
          </w:tcPr>
          <w:p w14:paraId="7B485133" w14:textId="42543E8A" w:rsidR="00ED220C" w:rsidRPr="007D2918" w:rsidRDefault="00A26C9F" w:rsidP="007D2918">
            <w:pPr>
              <w:rPr>
                <w:sz w:val="16"/>
                <w:szCs w:val="16"/>
              </w:rPr>
            </w:pPr>
            <w:r>
              <w:rPr>
                <w:sz w:val="16"/>
                <w:szCs w:val="16"/>
              </w:rPr>
              <w:t>CBCL</w:t>
            </w:r>
          </w:p>
        </w:tc>
        <w:tc>
          <w:tcPr>
            <w:tcW w:w="4043" w:type="dxa"/>
            <w:gridSpan w:val="4"/>
          </w:tcPr>
          <w:p w14:paraId="249D68F4" w14:textId="02153E27" w:rsidR="00ED220C" w:rsidRPr="007D2918" w:rsidRDefault="00A26C9F" w:rsidP="007D2918">
            <w:pPr>
              <w:rPr>
                <w:sz w:val="16"/>
                <w:szCs w:val="16"/>
              </w:rPr>
            </w:pPr>
            <w:r>
              <w:rPr>
                <w:sz w:val="16"/>
                <w:szCs w:val="16"/>
              </w:rPr>
              <w:t>BPM</w:t>
            </w:r>
          </w:p>
        </w:tc>
      </w:tr>
      <w:tr w:rsidR="007D2918" w14:paraId="46275BD7" w14:textId="77777777" w:rsidTr="00052F30">
        <w:trPr>
          <w:trHeight w:val="605"/>
        </w:trPr>
        <w:tc>
          <w:tcPr>
            <w:tcW w:w="1339" w:type="dxa"/>
            <w:hideMark/>
          </w:tcPr>
          <w:p w14:paraId="5DA47C67" w14:textId="77777777" w:rsidR="00ED220C" w:rsidRPr="007D2918" w:rsidRDefault="00ED220C" w:rsidP="007D2918">
            <w:pPr>
              <w:rPr>
                <w:sz w:val="16"/>
                <w:szCs w:val="16"/>
              </w:rPr>
            </w:pPr>
            <w:r w:rsidRPr="007D2918">
              <w:rPr>
                <w:sz w:val="16"/>
                <w:szCs w:val="16"/>
              </w:rPr>
              <w:t>Metric</w:t>
            </w:r>
          </w:p>
        </w:tc>
        <w:tc>
          <w:tcPr>
            <w:tcW w:w="837" w:type="dxa"/>
            <w:hideMark/>
          </w:tcPr>
          <w:p w14:paraId="0A455F4D" w14:textId="2467D4EA" w:rsidR="00ED220C" w:rsidRPr="007D2918" w:rsidRDefault="00ED220C" w:rsidP="007D2918">
            <w:pPr>
              <w:rPr>
                <w:sz w:val="16"/>
                <w:szCs w:val="16"/>
              </w:rPr>
            </w:pPr>
            <w:r w:rsidRPr="007D2918">
              <w:rPr>
                <w:sz w:val="16"/>
                <w:szCs w:val="16"/>
              </w:rPr>
              <w:t>Default</w:t>
            </w:r>
          </w:p>
        </w:tc>
        <w:tc>
          <w:tcPr>
            <w:tcW w:w="907" w:type="dxa"/>
            <w:hideMark/>
          </w:tcPr>
          <w:p w14:paraId="2265C552" w14:textId="5C32AEC1" w:rsidR="00ED220C" w:rsidRPr="007D2918" w:rsidRDefault="00ED220C" w:rsidP="007D2918">
            <w:pPr>
              <w:rPr>
                <w:sz w:val="16"/>
                <w:szCs w:val="16"/>
              </w:rPr>
            </w:pPr>
            <w:r w:rsidRPr="007D2918">
              <w:rPr>
                <w:sz w:val="16"/>
                <w:szCs w:val="16"/>
              </w:rPr>
              <w:t>With Weights</w:t>
            </w:r>
          </w:p>
        </w:tc>
        <w:tc>
          <w:tcPr>
            <w:tcW w:w="956" w:type="dxa"/>
            <w:hideMark/>
          </w:tcPr>
          <w:p w14:paraId="354FA50B" w14:textId="00131B40" w:rsidR="00ED220C" w:rsidRPr="007D2918" w:rsidRDefault="00ED220C" w:rsidP="007D2918">
            <w:pPr>
              <w:rPr>
                <w:sz w:val="16"/>
                <w:szCs w:val="16"/>
              </w:rPr>
            </w:pPr>
            <w:r w:rsidRPr="007D2918">
              <w:rPr>
                <w:sz w:val="16"/>
                <w:szCs w:val="16"/>
              </w:rPr>
              <w:t>Tuned + Argmax</w:t>
            </w:r>
          </w:p>
        </w:tc>
        <w:tc>
          <w:tcPr>
            <w:tcW w:w="1268" w:type="dxa"/>
            <w:hideMark/>
          </w:tcPr>
          <w:p w14:paraId="4B7B710F" w14:textId="780922B7" w:rsidR="00ED220C" w:rsidRPr="007D2918" w:rsidRDefault="00ED220C" w:rsidP="007D2918">
            <w:pPr>
              <w:rPr>
                <w:sz w:val="16"/>
                <w:szCs w:val="16"/>
              </w:rPr>
            </w:pPr>
            <w:r w:rsidRPr="007D2918">
              <w:rPr>
                <w:sz w:val="16"/>
                <w:szCs w:val="16"/>
              </w:rPr>
              <w:t>Tuned + Threshold-Cal.</w:t>
            </w:r>
          </w:p>
        </w:tc>
        <w:tc>
          <w:tcPr>
            <w:tcW w:w="842" w:type="dxa"/>
            <w:vAlign w:val="center"/>
            <w:hideMark/>
          </w:tcPr>
          <w:p w14:paraId="59AD3306" w14:textId="1185B6BA" w:rsidR="00ED220C" w:rsidRPr="00A26C9F" w:rsidRDefault="00ED220C" w:rsidP="00A26C9F">
            <w:pPr>
              <w:jc w:val="center"/>
              <w:rPr>
                <w:sz w:val="16"/>
                <w:szCs w:val="16"/>
              </w:rPr>
            </w:pPr>
            <w:r w:rsidRPr="00A26C9F">
              <w:rPr>
                <w:sz w:val="16"/>
                <w:szCs w:val="16"/>
              </w:rPr>
              <w:t>Default</w:t>
            </w:r>
          </w:p>
        </w:tc>
        <w:tc>
          <w:tcPr>
            <w:tcW w:w="931" w:type="dxa"/>
            <w:vAlign w:val="center"/>
            <w:hideMark/>
          </w:tcPr>
          <w:p w14:paraId="648B6091" w14:textId="7DF520C3" w:rsidR="00ED220C" w:rsidRPr="00A26C9F" w:rsidRDefault="00ED220C" w:rsidP="00A26C9F">
            <w:pPr>
              <w:jc w:val="center"/>
              <w:rPr>
                <w:sz w:val="16"/>
                <w:szCs w:val="16"/>
              </w:rPr>
            </w:pPr>
            <w:r w:rsidRPr="00A26C9F">
              <w:rPr>
                <w:sz w:val="16"/>
                <w:szCs w:val="16"/>
              </w:rPr>
              <w:t>With Weights</w:t>
            </w:r>
          </w:p>
        </w:tc>
        <w:tc>
          <w:tcPr>
            <w:tcW w:w="979" w:type="dxa"/>
            <w:vAlign w:val="center"/>
            <w:hideMark/>
          </w:tcPr>
          <w:p w14:paraId="52049063" w14:textId="4492CD07" w:rsidR="00ED220C" w:rsidRPr="00A26C9F" w:rsidRDefault="00ED220C" w:rsidP="00A26C9F">
            <w:pPr>
              <w:jc w:val="center"/>
              <w:rPr>
                <w:sz w:val="16"/>
                <w:szCs w:val="16"/>
              </w:rPr>
            </w:pPr>
            <w:r w:rsidRPr="00A26C9F">
              <w:rPr>
                <w:sz w:val="16"/>
                <w:szCs w:val="16"/>
              </w:rPr>
              <w:t>Tuned + Argmax</w:t>
            </w:r>
          </w:p>
        </w:tc>
        <w:tc>
          <w:tcPr>
            <w:tcW w:w="1291" w:type="dxa"/>
            <w:vAlign w:val="center"/>
            <w:hideMark/>
          </w:tcPr>
          <w:p w14:paraId="14240D85" w14:textId="4ED061EE" w:rsidR="00ED220C" w:rsidRPr="00A26C9F" w:rsidRDefault="00ED220C" w:rsidP="00A26C9F">
            <w:pPr>
              <w:jc w:val="center"/>
              <w:rPr>
                <w:sz w:val="16"/>
                <w:szCs w:val="16"/>
              </w:rPr>
            </w:pPr>
            <w:r w:rsidRPr="00A26C9F">
              <w:rPr>
                <w:sz w:val="16"/>
                <w:szCs w:val="16"/>
              </w:rPr>
              <w:t>Tuned + Threshold-Cal.</w:t>
            </w:r>
          </w:p>
        </w:tc>
      </w:tr>
      <w:tr w:rsidR="00ED220C" w14:paraId="735CC41B" w14:textId="77777777" w:rsidTr="00052F30">
        <w:trPr>
          <w:trHeight w:val="150"/>
        </w:trPr>
        <w:tc>
          <w:tcPr>
            <w:tcW w:w="9350" w:type="dxa"/>
            <w:gridSpan w:val="9"/>
            <w:vAlign w:val="center"/>
            <w:hideMark/>
          </w:tcPr>
          <w:p w14:paraId="7051209B" w14:textId="2E4AF3A7" w:rsidR="00ED220C" w:rsidRPr="00A26C9F" w:rsidRDefault="00ED220C" w:rsidP="00A26C9F">
            <w:pPr>
              <w:rPr>
                <w:sz w:val="16"/>
                <w:szCs w:val="16"/>
              </w:rPr>
            </w:pPr>
            <w:r w:rsidRPr="00A26C9F">
              <w:rPr>
                <w:sz w:val="16"/>
                <w:szCs w:val="16"/>
              </w:rPr>
              <w:t>Overall Performance</w:t>
            </w:r>
          </w:p>
        </w:tc>
      </w:tr>
      <w:tr w:rsidR="00A26C9F" w14:paraId="14348FCF" w14:textId="77777777" w:rsidTr="00052F30">
        <w:trPr>
          <w:trHeight w:val="605"/>
        </w:trPr>
        <w:tc>
          <w:tcPr>
            <w:tcW w:w="1339" w:type="dxa"/>
            <w:hideMark/>
          </w:tcPr>
          <w:p w14:paraId="109F03F9" w14:textId="77777777" w:rsidR="00A26C9F" w:rsidRPr="007D2918" w:rsidRDefault="00A26C9F" w:rsidP="00A26C9F">
            <w:pPr>
              <w:rPr>
                <w:sz w:val="16"/>
                <w:szCs w:val="16"/>
              </w:rPr>
            </w:pPr>
            <w:r w:rsidRPr="007D2918">
              <w:rPr>
                <w:sz w:val="16"/>
                <w:szCs w:val="16"/>
              </w:rPr>
              <w:t>Accuracy</w:t>
            </w:r>
          </w:p>
        </w:tc>
        <w:tc>
          <w:tcPr>
            <w:tcW w:w="837" w:type="dxa"/>
            <w:vAlign w:val="center"/>
            <w:hideMark/>
          </w:tcPr>
          <w:p w14:paraId="3F6834A3" w14:textId="5FCD7832" w:rsidR="00A26C9F" w:rsidRPr="007D2918" w:rsidRDefault="00A26C9F" w:rsidP="00A26C9F">
            <w:pPr>
              <w:rPr>
                <w:sz w:val="16"/>
                <w:szCs w:val="16"/>
              </w:rPr>
            </w:pPr>
            <w:r w:rsidRPr="007D2918">
              <w:rPr>
                <w:sz w:val="16"/>
                <w:szCs w:val="16"/>
              </w:rPr>
              <w:t>0.3333</w:t>
            </w:r>
          </w:p>
        </w:tc>
        <w:tc>
          <w:tcPr>
            <w:tcW w:w="907" w:type="dxa"/>
            <w:vAlign w:val="center"/>
            <w:hideMark/>
          </w:tcPr>
          <w:p w14:paraId="1BB81F25" w14:textId="3B471DA7" w:rsidR="00A26C9F" w:rsidRPr="007D2918" w:rsidRDefault="00A26C9F" w:rsidP="00A26C9F">
            <w:pPr>
              <w:rPr>
                <w:sz w:val="16"/>
                <w:szCs w:val="16"/>
              </w:rPr>
            </w:pPr>
            <w:r w:rsidRPr="007D2918">
              <w:rPr>
                <w:sz w:val="16"/>
                <w:szCs w:val="16"/>
              </w:rPr>
              <w:t>0.3323</w:t>
            </w:r>
          </w:p>
        </w:tc>
        <w:tc>
          <w:tcPr>
            <w:tcW w:w="956" w:type="dxa"/>
            <w:vAlign w:val="center"/>
            <w:hideMark/>
          </w:tcPr>
          <w:p w14:paraId="018F7E53" w14:textId="448CBB78" w:rsidR="00A26C9F" w:rsidRPr="007D2918" w:rsidRDefault="00A26C9F" w:rsidP="00A26C9F">
            <w:pPr>
              <w:rPr>
                <w:sz w:val="16"/>
                <w:szCs w:val="16"/>
              </w:rPr>
            </w:pPr>
            <w:r w:rsidRPr="007D2918">
              <w:rPr>
                <w:sz w:val="16"/>
                <w:szCs w:val="16"/>
              </w:rPr>
              <w:t>0.9505</w:t>
            </w:r>
          </w:p>
        </w:tc>
        <w:tc>
          <w:tcPr>
            <w:tcW w:w="1268" w:type="dxa"/>
            <w:vAlign w:val="center"/>
            <w:hideMark/>
          </w:tcPr>
          <w:p w14:paraId="78EDEC3F" w14:textId="4D2A00F7" w:rsidR="00A26C9F" w:rsidRPr="008E7F48" w:rsidRDefault="00A26C9F" w:rsidP="008E7F48">
            <w:pPr>
              <w:jc w:val="center"/>
              <w:rPr>
                <w:sz w:val="16"/>
                <w:szCs w:val="16"/>
              </w:rPr>
            </w:pPr>
            <w:r w:rsidRPr="008E7F48">
              <w:rPr>
                <w:sz w:val="16"/>
                <w:szCs w:val="16"/>
              </w:rPr>
              <w:t>0.6801</w:t>
            </w:r>
          </w:p>
        </w:tc>
        <w:tc>
          <w:tcPr>
            <w:tcW w:w="842" w:type="dxa"/>
            <w:vAlign w:val="center"/>
            <w:hideMark/>
          </w:tcPr>
          <w:p w14:paraId="5A8D32A2" w14:textId="1A4153BB" w:rsidR="00A26C9F" w:rsidRPr="00A26C9F" w:rsidRDefault="00A26C9F" w:rsidP="00A26C9F">
            <w:pPr>
              <w:jc w:val="center"/>
              <w:rPr>
                <w:sz w:val="16"/>
                <w:szCs w:val="16"/>
              </w:rPr>
            </w:pPr>
            <w:r w:rsidRPr="00A26C9F">
              <w:rPr>
                <w:sz w:val="16"/>
                <w:szCs w:val="16"/>
              </w:rPr>
              <w:t>0.3137</w:t>
            </w:r>
          </w:p>
        </w:tc>
        <w:tc>
          <w:tcPr>
            <w:tcW w:w="931" w:type="dxa"/>
            <w:vAlign w:val="center"/>
            <w:hideMark/>
          </w:tcPr>
          <w:p w14:paraId="75DC5EEB" w14:textId="0109C827" w:rsidR="00A26C9F" w:rsidRPr="00A26C9F" w:rsidRDefault="00A26C9F" w:rsidP="00A26C9F">
            <w:pPr>
              <w:jc w:val="center"/>
              <w:rPr>
                <w:sz w:val="16"/>
                <w:szCs w:val="16"/>
              </w:rPr>
            </w:pPr>
            <w:r w:rsidRPr="00A26C9F">
              <w:rPr>
                <w:sz w:val="16"/>
                <w:szCs w:val="16"/>
              </w:rPr>
              <w:t>0.3158</w:t>
            </w:r>
          </w:p>
        </w:tc>
        <w:tc>
          <w:tcPr>
            <w:tcW w:w="979" w:type="dxa"/>
            <w:vAlign w:val="center"/>
            <w:hideMark/>
          </w:tcPr>
          <w:p w14:paraId="2232570F" w14:textId="74BFDCC1" w:rsidR="00A26C9F" w:rsidRPr="00A26C9F" w:rsidRDefault="00A26C9F" w:rsidP="00A26C9F">
            <w:pPr>
              <w:jc w:val="center"/>
              <w:rPr>
                <w:sz w:val="16"/>
                <w:szCs w:val="16"/>
              </w:rPr>
            </w:pPr>
            <w:r w:rsidRPr="00A26C9F">
              <w:rPr>
                <w:sz w:val="16"/>
                <w:szCs w:val="16"/>
              </w:rPr>
              <w:t>0.934</w:t>
            </w:r>
          </w:p>
        </w:tc>
        <w:tc>
          <w:tcPr>
            <w:tcW w:w="1291" w:type="dxa"/>
            <w:vAlign w:val="center"/>
            <w:hideMark/>
          </w:tcPr>
          <w:p w14:paraId="00428D54" w14:textId="272EE461" w:rsidR="00A26C9F" w:rsidRPr="00A26C9F" w:rsidRDefault="00A26C9F" w:rsidP="00A26C9F">
            <w:pPr>
              <w:jc w:val="center"/>
              <w:rPr>
                <w:sz w:val="16"/>
                <w:szCs w:val="16"/>
              </w:rPr>
            </w:pPr>
            <w:r w:rsidRPr="00A26C9F">
              <w:rPr>
                <w:sz w:val="16"/>
                <w:szCs w:val="16"/>
              </w:rPr>
              <w:t>0.9247</w:t>
            </w:r>
          </w:p>
        </w:tc>
      </w:tr>
      <w:tr w:rsidR="00A26C9F" w14:paraId="7C45EE3B" w14:textId="77777777" w:rsidTr="00052F30">
        <w:trPr>
          <w:trHeight w:val="605"/>
        </w:trPr>
        <w:tc>
          <w:tcPr>
            <w:tcW w:w="1339" w:type="dxa"/>
            <w:hideMark/>
          </w:tcPr>
          <w:p w14:paraId="3F7DA5D5" w14:textId="77777777" w:rsidR="00A26C9F" w:rsidRPr="007D2918" w:rsidRDefault="00A26C9F" w:rsidP="00A26C9F">
            <w:pPr>
              <w:rPr>
                <w:sz w:val="16"/>
                <w:szCs w:val="16"/>
              </w:rPr>
            </w:pPr>
            <w:r w:rsidRPr="007D2918">
              <w:rPr>
                <w:sz w:val="16"/>
                <w:szCs w:val="16"/>
              </w:rPr>
              <w:t>95% CI</w:t>
            </w:r>
          </w:p>
        </w:tc>
        <w:tc>
          <w:tcPr>
            <w:tcW w:w="837" w:type="dxa"/>
            <w:vAlign w:val="center"/>
            <w:hideMark/>
          </w:tcPr>
          <w:p w14:paraId="524FB5F9" w14:textId="1F9AC348" w:rsidR="00A26C9F" w:rsidRPr="007D2918" w:rsidRDefault="00A26C9F" w:rsidP="00A26C9F">
            <w:pPr>
              <w:rPr>
                <w:sz w:val="16"/>
                <w:szCs w:val="16"/>
              </w:rPr>
            </w:pPr>
            <w:r w:rsidRPr="007D2918">
              <w:rPr>
                <w:sz w:val="16"/>
                <w:szCs w:val="16"/>
              </w:rPr>
              <w:t>0.3037–0.364</w:t>
            </w:r>
          </w:p>
        </w:tc>
        <w:tc>
          <w:tcPr>
            <w:tcW w:w="907" w:type="dxa"/>
            <w:vAlign w:val="center"/>
            <w:hideMark/>
          </w:tcPr>
          <w:p w14:paraId="5704FC74" w14:textId="01FCF6C4" w:rsidR="00A26C9F" w:rsidRPr="007D2918" w:rsidRDefault="00A26C9F" w:rsidP="00A26C9F">
            <w:pPr>
              <w:rPr>
                <w:sz w:val="16"/>
                <w:szCs w:val="16"/>
              </w:rPr>
            </w:pPr>
            <w:r w:rsidRPr="007D2918">
              <w:rPr>
                <w:sz w:val="16"/>
                <w:szCs w:val="16"/>
              </w:rPr>
              <w:t>0.3027–0.363</w:t>
            </w:r>
          </w:p>
        </w:tc>
        <w:tc>
          <w:tcPr>
            <w:tcW w:w="956" w:type="dxa"/>
            <w:vAlign w:val="center"/>
            <w:hideMark/>
          </w:tcPr>
          <w:p w14:paraId="7555D6AA" w14:textId="1128EDFA" w:rsidR="00A26C9F" w:rsidRPr="007D2918" w:rsidRDefault="00A26C9F" w:rsidP="00A26C9F">
            <w:pPr>
              <w:rPr>
                <w:sz w:val="16"/>
                <w:szCs w:val="16"/>
              </w:rPr>
            </w:pPr>
            <w:r w:rsidRPr="007D2918">
              <w:rPr>
                <w:sz w:val="16"/>
                <w:szCs w:val="16"/>
              </w:rPr>
              <w:t>0.9349–0.9633</w:t>
            </w:r>
          </w:p>
        </w:tc>
        <w:tc>
          <w:tcPr>
            <w:tcW w:w="1268" w:type="dxa"/>
            <w:vAlign w:val="center"/>
            <w:hideMark/>
          </w:tcPr>
          <w:p w14:paraId="79192081" w14:textId="7A714D85" w:rsidR="00A26C9F" w:rsidRPr="008E7F48" w:rsidRDefault="00A26C9F" w:rsidP="008E7F48">
            <w:pPr>
              <w:jc w:val="center"/>
              <w:rPr>
                <w:sz w:val="16"/>
                <w:szCs w:val="16"/>
              </w:rPr>
            </w:pPr>
            <w:r w:rsidRPr="008E7F48">
              <w:rPr>
                <w:sz w:val="16"/>
                <w:szCs w:val="16"/>
              </w:rPr>
              <w:t>0.6497-0.7094</w:t>
            </w:r>
          </w:p>
        </w:tc>
        <w:tc>
          <w:tcPr>
            <w:tcW w:w="842" w:type="dxa"/>
            <w:vAlign w:val="center"/>
            <w:hideMark/>
          </w:tcPr>
          <w:p w14:paraId="5400F284" w14:textId="021654BC" w:rsidR="00A26C9F" w:rsidRPr="00A26C9F" w:rsidRDefault="00A26C9F" w:rsidP="00A26C9F">
            <w:pPr>
              <w:jc w:val="center"/>
              <w:rPr>
                <w:sz w:val="16"/>
                <w:szCs w:val="16"/>
              </w:rPr>
            </w:pPr>
            <w:r w:rsidRPr="00A26C9F">
              <w:rPr>
                <w:sz w:val="16"/>
                <w:szCs w:val="16"/>
              </w:rPr>
              <w:t>0.2846–0.344</w:t>
            </w:r>
          </w:p>
        </w:tc>
        <w:tc>
          <w:tcPr>
            <w:tcW w:w="931" w:type="dxa"/>
            <w:vAlign w:val="center"/>
            <w:hideMark/>
          </w:tcPr>
          <w:p w14:paraId="4364A352" w14:textId="5758A134" w:rsidR="00A26C9F" w:rsidRPr="00A26C9F" w:rsidRDefault="00A26C9F" w:rsidP="00A26C9F">
            <w:pPr>
              <w:jc w:val="center"/>
              <w:rPr>
                <w:sz w:val="16"/>
                <w:szCs w:val="16"/>
              </w:rPr>
            </w:pPr>
            <w:r w:rsidRPr="00A26C9F">
              <w:rPr>
                <w:sz w:val="16"/>
                <w:szCs w:val="16"/>
              </w:rPr>
              <w:t>0.2866–0.3461</w:t>
            </w:r>
          </w:p>
        </w:tc>
        <w:tc>
          <w:tcPr>
            <w:tcW w:w="979" w:type="dxa"/>
            <w:vAlign w:val="center"/>
            <w:hideMark/>
          </w:tcPr>
          <w:p w14:paraId="06DA53D0" w14:textId="272E552E" w:rsidR="00A26C9F" w:rsidRPr="00A26C9F" w:rsidRDefault="00A26C9F" w:rsidP="00A26C9F">
            <w:pPr>
              <w:jc w:val="center"/>
              <w:rPr>
                <w:sz w:val="16"/>
                <w:szCs w:val="16"/>
              </w:rPr>
            </w:pPr>
            <w:r w:rsidRPr="00A26C9F">
              <w:rPr>
                <w:sz w:val="16"/>
                <w:szCs w:val="16"/>
              </w:rPr>
              <w:t>0.9164–0.9488</w:t>
            </w:r>
          </w:p>
        </w:tc>
        <w:tc>
          <w:tcPr>
            <w:tcW w:w="1291" w:type="dxa"/>
            <w:vAlign w:val="center"/>
            <w:hideMark/>
          </w:tcPr>
          <w:p w14:paraId="00CE0FEF" w14:textId="41FCFD65" w:rsidR="00A26C9F" w:rsidRPr="00A26C9F" w:rsidRDefault="00A26C9F" w:rsidP="00A26C9F">
            <w:pPr>
              <w:jc w:val="center"/>
              <w:rPr>
                <w:sz w:val="16"/>
                <w:szCs w:val="16"/>
              </w:rPr>
            </w:pPr>
            <w:r w:rsidRPr="00A26C9F">
              <w:rPr>
                <w:sz w:val="16"/>
                <w:szCs w:val="16"/>
              </w:rPr>
              <w:t>0.9062–0.9405</w:t>
            </w:r>
          </w:p>
        </w:tc>
      </w:tr>
      <w:tr w:rsidR="00A26C9F" w14:paraId="280C15BF" w14:textId="77777777" w:rsidTr="00052F30">
        <w:trPr>
          <w:trHeight w:val="605"/>
        </w:trPr>
        <w:tc>
          <w:tcPr>
            <w:tcW w:w="1339" w:type="dxa"/>
            <w:hideMark/>
          </w:tcPr>
          <w:p w14:paraId="21D1464C" w14:textId="77777777" w:rsidR="00A26C9F" w:rsidRPr="007D2918" w:rsidRDefault="00A26C9F" w:rsidP="00A26C9F">
            <w:pPr>
              <w:rPr>
                <w:sz w:val="16"/>
                <w:szCs w:val="16"/>
              </w:rPr>
            </w:pPr>
            <w:r w:rsidRPr="007D2918">
              <w:rPr>
                <w:sz w:val="16"/>
                <w:szCs w:val="16"/>
              </w:rPr>
              <w:t>Kappa</w:t>
            </w:r>
          </w:p>
        </w:tc>
        <w:tc>
          <w:tcPr>
            <w:tcW w:w="837" w:type="dxa"/>
            <w:vAlign w:val="center"/>
            <w:hideMark/>
          </w:tcPr>
          <w:p w14:paraId="74829006" w14:textId="67E4887D" w:rsidR="00A26C9F" w:rsidRPr="007D2918" w:rsidRDefault="00A26C9F" w:rsidP="00A26C9F">
            <w:pPr>
              <w:rPr>
                <w:sz w:val="16"/>
                <w:szCs w:val="16"/>
              </w:rPr>
            </w:pPr>
            <w:r w:rsidRPr="007D2918">
              <w:rPr>
                <w:sz w:val="16"/>
                <w:szCs w:val="16"/>
              </w:rPr>
              <w:t>-0.0074</w:t>
            </w:r>
          </w:p>
        </w:tc>
        <w:tc>
          <w:tcPr>
            <w:tcW w:w="907" w:type="dxa"/>
            <w:vAlign w:val="center"/>
            <w:hideMark/>
          </w:tcPr>
          <w:p w14:paraId="4FDC1BC8" w14:textId="6B8F4EDF" w:rsidR="00A26C9F" w:rsidRPr="007D2918" w:rsidRDefault="00A26C9F" w:rsidP="00A26C9F">
            <w:pPr>
              <w:rPr>
                <w:sz w:val="16"/>
                <w:szCs w:val="16"/>
              </w:rPr>
            </w:pPr>
            <w:r w:rsidRPr="007D2918">
              <w:rPr>
                <w:sz w:val="16"/>
                <w:szCs w:val="16"/>
              </w:rPr>
              <w:t>0.0224</w:t>
            </w:r>
          </w:p>
        </w:tc>
        <w:tc>
          <w:tcPr>
            <w:tcW w:w="956" w:type="dxa"/>
            <w:vAlign w:val="center"/>
            <w:hideMark/>
          </w:tcPr>
          <w:p w14:paraId="4A22AD2F" w14:textId="503914CD" w:rsidR="00A26C9F" w:rsidRPr="007D2918" w:rsidRDefault="00A26C9F" w:rsidP="00A26C9F">
            <w:pPr>
              <w:rPr>
                <w:sz w:val="16"/>
                <w:szCs w:val="16"/>
              </w:rPr>
            </w:pPr>
            <w:r w:rsidRPr="0080217D">
              <w:rPr>
                <w:color w:val="8DD873" w:themeColor="accent6" w:themeTint="99"/>
                <w:sz w:val="16"/>
                <w:szCs w:val="16"/>
              </w:rPr>
              <w:t>-0.0016</w:t>
            </w:r>
          </w:p>
        </w:tc>
        <w:tc>
          <w:tcPr>
            <w:tcW w:w="1268" w:type="dxa"/>
            <w:vAlign w:val="center"/>
            <w:hideMark/>
          </w:tcPr>
          <w:p w14:paraId="2F5AC2A3" w14:textId="1E410069" w:rsidR="00A26C9F" w:rsidRPr="008E7F48" w:rsidRDefault="00A26C9F" w:rsidP="008E7F48">
            <w:pPr>
              <w:jc w:val="center"/>
              <w:rPr>
                <w:sz w:val="16"/>
                <w:szCs w:val="16"/>
              </w:rPr>
            </w:pPr>
            <w:r w:rsidRPr="008E7F48">
              <w:rPr>
                <w:sz w:val="16"/>
                <w:szCs w:val="16"/>
              </w:rPr>
              <w:t>-0.0289</w:t>
            </w:r>
          </w:p>
        </w:tc>
        <w:tc>
          <w:tcPr>
            <w:tcW w:w="842" w:type="dxa"/>
            <w:vAlign w:val="center"/>
            <w:hideMark/>
          </w:tcPr>
          <w:p w14:paraId="47E9A388" w14:textId="76615597" w:rsidR="00A26C9F" w:rsidRPr="00A26C9F" w:rsidRDefault="00A26C9F" w:rsidP="00A26C9F">
            <w:pPr>
              <w:jc w:val="center"/>
              <w:rPr>
                <w:sz w:val="16"/>
                <w:szCs w:val="16"/>
              </w:rPr>
            </w:pPr>
            <w:r w:rsidRPr="00A26C9F">
              <w:rPr>
                <w:sz w:val="16"/>
                <w:szCs w:val="16"/>
              </w:rPr>
              <w:t>-0.0136</w:t>
            </w:r>
          </w:p>
        </w:tc>
        <w:tc>
          <w:tcPr>
            <w:tcW w:w="931" w:type="dxa"/>
            <w:vAlign w:val="center"/>
            <w:hideMark/>
          </w:tcPr>
          <w:p w14:paraId="69337AB6" w14:textId="79D40E0A" w:rsidR="00A26C9F" w:rsidRPr="00A26C9F" w:rsidRDefault="00A26C9F" w:rsidP="00A26C9F">
            <w:pPr>
              <w:jc w:val="center"/>
              <w:rPr>
                <w:sz w:val="16"/>
                <w:szCs w:val="16"/>
              </w:rPr>
            </w:pPr>
            <w:r w:rsidRPr="00A26C9F">
              <w:rPr>
                <w:sz w:val="16"/>
                <w:szCs w:val="16"/>
              </w:rPr>
              <w:t>-0.009</w:t>
            </w:r>
          </w:p>
        </w:tc>
        <w:tc>
          <w:tcPr>
            <w:tcW w:w="979" w:type="dxa"/>
            <w:vAlign w:val="center"/>
            <w:hideMark/>
          </w:tcPr>
          <w:p w14:paraId="76F77DF1" w14:textId="3B710353" w:rsidR="00A26C9F" w:rsidRPr="00A26C9F" w:rsidRDefault="00A26C9F" w:rsidP="00A26C9F">
            <w:pPr>
              <w:jc w:val="center"/>
              <w:rPr>
                <w:sz w:val="16"/>
                <w:szCs w:val="16"/>
              </w:rPr>
            </w:pPr>
            <w:r w:rsidRPr="0080217D">
              <w:rPr>
                <w:color w:val="8DD873" w:themeColor="accent6" w:themeTint="99"/>
                <w:sz w:val="16"/>
                <w:szCs w:val="16"/>
              </w:rPr>
              <w:t>0.0</w:t>
            </w:r>
          </w:p>
        </w:tc>
        <w:tc>
          <w:tcPr>
            <w:tcW w:w="1291" w:type="dxa"/>
            <w:vAlign w:val="center"/>
            <w:hideMark/>
          </w:tcPr>
          <w:p w14:paraId="0FA780FD" w14:textId="0A397853" w:rsidR="00A26C9F" w:rsidRPr="00A26C9F" w:rsidRDefault="00A26C9F" w:rsidP="00A26C9F">
            <w:pPr>
              <w:jc w:val="center"/>
              <w:rPr>
                <w:sz w:val="16"/>
                <w:szCs w:val="16"/>
              </w:rPr>
            </w:pPr>
            <w:r w:rsidRPr="00A26C9F">
              <w:rPr>
                <w:sz w:val="16"/>
                <w:szCs w:val="16"/>
              </w:rPr>
              <w:t>-0.0168</w:t>
            </w:r>
          </w:p>
        </w:tc>
      </w:tr>
      <w:tr w:rsidR="00ED220C" w14:paraId="2DE287BD" w14:textId="77777777" w:rsidTr="00052F30">
        <w:trPr>
          <w:trHeight w:val="150"/>
        </w:trPr>
        <w:tc>
          <w:tcPr>
            <w:tcW w:w="9350" w:type="dxa"/>
            <w:gridSpan w:val="9"/>
            <w:vAlign w:val="center"/>
            <w:hideMark/>
          </w:tcPr>
          <w:p w14:paraId="777DBDAD" w14:textId="418DC635" w:rsidR="00ED220C" w:rsidRPr="008E7F48" w:rsidRDefault="00ED220C" w:rsidP="008E7F48">
            <w:pPr>
              <w:rPr>
                <w:sz w:val="16"/>
                <w:szCs w:val="16"/>
              </w:rPr>
            </w:pPr>
            <w:r w:rsidRPr="008E7F48">
              <w:rPr>
                <w:sz w:val="16"/>
                <w:szCs w:val="16"/>
              </w:rPr>
              <w:t>Class Balance</w:t>
            </w:r>
          </w:p>
        </w:tc>
      </w:tr>
      <w:tr w:rsidR="00A26C9F" w14:paraId="75EB5694" w14:textId="77777777" w:rsidTr="00052F30">
        <w:trPr>
          <w:trHeight w:val="605"/>
        </w:trPr>
        <w:tc>
          <w:tcPr>
            <w:tcW w:w="1339" w:type="dxa"/>
            <w:hideMark/>
          </w:tcPr>
          <w:p w14:paraId="02B73EA3" w14:textId="77777777" w:rsidR="00A26C9F" w:rsidRPr="007D2918" w:rsidRDefault="00A26C9F" w:rsidP="00A26C9F">
            <w:pPr>
              <w:rPr>
                <w:sz w:val="16"/>
                <w:szCs w:val="16"/>
              </w:rPr>
            </w:pPr>
            <w:r w:rsidRPr="007D2918">
              <w:rPr>
                <w:sz w:val="16"/>
                <w:szCs w:val="16"/>
              </w:rPr>
              <w:t>Balanced Accuracy (Avg)</w:t>
            </w:r>
          </w:p>
        </w:tc>
        <w:tc>
          <w:tcPr>
            <w:tcW w:w="837" w:type="dxa"/>
            <w:vAlign w:val="center"/>
            <w:hideMark/>
          </w:tcPr>
          <w:p w14:paraId="4AEA9814" w14:textId="05E4E922" w:rsidR="00A26C9F" w:rsidRPr="007D2918" w:rsidRDefault="00A26C9F" w:rsidP="00A26C9F">
            <w:pPr>
              <w:rPr>
                <w:sz w:val="16"/>
                <w:szCs w:val="16"/>
              </w:rPr>
            </w:pPr>
            <w:r w:rsidRPr="007D2918">
              <w:rPr>
                <w:sz w:val="16"/>
                <w:szCs w:val="16"/>
              </w:rPr>
              <w:t>0.4942</w:t>
            </w:r>
          </w:p>
        </w:tc>
        <w:tc>
          <w:tcPr>
            <w:tcW w:w="907" w:type="dxa"/>
            <w:vAlign w:val="center"/>
            <w:hideMark/>
          </w:tcPr>
          <w:p w14:paraId="24D91F32" w14:textId="42793928" w:rsidR="00A26C9F" w:rsidRPr="007D2918" w:rsidRDefault="00A26C9F" w:rsidP="00A26C9F">
            <w:pPr>
              <w:rPr>
                <w:sz w:val="16"/>
                <w:szCs w:val="16"/>
              </w:rPr>
            </w:pPr>
            <w:r w:rsidRPr="007D2918">
              <w:rPr>
                <w:sz w:val="16"/>
                <w:szCs w:val="16"/>
              </w:rPr>
              <w:t>0.5687</w:t>
            </w:r>
          </w:p>
        </w:tc>
        <w:tc>
          <w:tcPr>
            <w:tcW w:w="956" w:type="dxa"/>
            <w:vAlign w:val="center"/>
            <w:hideMark/>
          </w:tcPr>
          <w:p w14:paraId="388E892C" w14:textId="7280D390" w:rsidR="00A26C9F" w:rsidRPr="007D2918" w:rsidRDefault="00A26C9F" w:rsidP="008E7F48">
            <w:pPr>
              <w:jc w:val="center"/>
              <w:rPr>
                <w:sz w:val="16"/>
                <w:szCs w:val="16"/>
              </w:rPr>
            </w:pPr>
            <w:r w:rsidRPr="007D2918">
              <w:rPr>
                <w:sz w:val="16"/>
                <w:szCs w:val="16"/>
              </w:rPr>
              <w:t>0.4997</w:t>
            </w:r>
          </w:p>
        </w:tc>
        <w:tc>
          <w:tcPr>
            <w:tcW w:w="1268" w:type="dxa"/>
            <w:vAlign w:val="center"/>
            <w:hideMark/>
          </w:tcPr>
          <w:p w14:paraId="4F3125D0" w14:textId="041F3A8D" w:rsidR="00A26C9F" w:rsidRPr="008E7F48" w:rsidRDefault="00A26C9F" w:rsidP="008E7F48">
            <w:pPr>
              <w:jc w:val="center"/>
              <w:rPr>
                <w:sz w:val="16"/>
                <w:szCs w:val="16"/>
              </w:rPr>
            </w:pPr>
            <w:r w:rsidRPr="008E7F48">
              <w:rPr>
                <w:sz w:val="16"/>
                <w:szCs w:val="16"/>
              </w:rPr>
              <w:t>0.465</w:t>
            </w:r>
          </w:p>
        </w:tc>
        <w:tc>
          <w:tcPr>
            <w:tcW w:w="842" w:type="dxa"/>
            <w:vAlign w:val="center"/>
            <w:hideMark/>
          </w:tcPr>
          <w:p w14:paraId="2B848BAF" w14:textId="2935A7FC" w:rsidR="00A26C9F" w:rsidRPr="00A26C9F" w:rsidRDefault="00A26C9F" w:rsidP="00A26C9F">
            <w:pPr>
              <w:jc w:val="center"/>
              <w:rPr>
                <w:sz w:val="16"/>
                <w:szCs w:val="16"/>
              </w:rPr>
            </w:pPr>
            <w:r w:rsidRPr="00A26C9F">
              <w:rPr>
                <w:sz w:val="16"/>
                <w:szCs w:val="16"/>
              </w:rPr>
              <w:t>0.4745</w:t>
            </w:r>
          </w:p>
        </w:tc>
        <w:tc>
          <w:tcPr>
            <w:tcW w:w="931" w:type="dxa"/>
            <w:vAlign w:val="center"/>
            <w:hideMark/>
          </w:tcPr>
          <w:p w14:paraId="16EF7A5D" w14:textId="78FBBEA3" w:rsidR="00A26C9F" w:rsidRPr="00A26C9F" w:rsidRDefault="00A26C9F" w:rsidP="00A26C9F">
            <w:pPr>
              <w:jc w:val="center"/>
              <w:rPr>
                <w:sz w:val="16"/>
                <w:szCs w:val="16"/>
              </w:rPr>
            </w:pPr>
            <w:r w:rsidRPr="00A26C9F">
              <w:rPr>
                <w:sz w:val="16"/>
                <w:szCs w:val="16"/>
              </w:rPr>
              <w:t>0.4795</w:t>
            </w:r>
          </w:p>
        </w:tc>
        <w:tc>
          <w:tcPr>
            <w:tcW w:w="979" w:type="dxa"/>
            <w:vAlign w:val="center"/>
            <w:hideMark/>
          </w:tcPr>
          <w:p w14:paraId="7C3607B1" w14:textId="1FCC0D50" w:rsidR="00A26C9F" w:rsidRPr="00A26C9F" w:rsidRDefault="00A26C9F" w:rsidP="00A26C9F">
            <w:pPr>
              <w:jc w:val="center"/>
              <w:rPr>
                <w:sz w:val="16"/>
                <w:szCs w:val="16"/>
              </w:rPr>
            </w:pPr>
            <w:r w:rsidRPr="00A26C9F">
              <w:rPr>
                <w:sz w:val="16"/>
                <w:szCs w:val="16"/>
              </w:rPr>
              <w:t>0.5</w:t>
            </w:r>
          </w:p>
        </w:tc>
        <w:tc>
          <w:tcPr>
            <w:tcW w:w="1291" w:type="dxa"/>
            <w:vAlign w:val="center"/>
            <w:hideMark/>
          </w:tcPr>
          <w:p w14:paraId="3FD1FD33" w14:textId="716F721B" w:rsidR="00A26C9F" w:rsidRPr="00A26C9F" w:rsidRDefault="00A26C9F" w:rsidP="00A26C9F">
            <w:pPr>
              <w:jc w:val="center"/>
              <w:rPr>
                <w:sz w:val="16"/>
                <w:szCs w:val="16"/>
              </w:rPr>
            </w:pPr>
            <w:r w:rsidRPr="00A26C9F">
              <w:rPr>
                <w:sz w:val="16"/>
                <w:szCs w:val="16"/>
              </w:rPr>
              <w:t>0.4966</w:t>
            </w:r>
          </w:p>
        </w:tc>
      </w:tr>
      <w:tr w:rsidR="00A26C9F" w14:paraId="72310903" w14:textId="77777777" w:rsidTr="00052F30">
        <w:trPr>
          <w:trHeight w:val="605"/>
        </w:trPr>
        <w:tc>
          <w:tcPr>
            <w:tcW w:w="1339" w:type="dxa"/>
            <w:hideMark/>
          </w:tcPr>
          <w:p w14:paraId="60656FCA" w14:textId="4F59F8B4" w:rsidR="00A26C9F" w:rsidRPr="007D2918" w:rsidRDefault="00A26C9F" w:rsidP="00A26C9F">
            <w:pPr>
              <w:rPr>
                <w:sz w:val="16"/>
                <w:szCs w:val="16"/>
              </w:rPr>
            </w:pPr>
            <w:r w:rsidRPr="007D2918">
              <w:rPr>
                <w:sz w:val="16"/>
                <w:szCs w:val="16"/>
              </w:rPr>
              <w:t>Sensitivity (Borderline)</w:t>
            </w:r>
          </w:p>
        </w:tc>
        <w:tc>
          <w:tcPr>
            <w:tcW w:w="837" w:type="dxa"/>
            <w:vAlign w:val="center"/>
            <w:hideMark/>
          </w:tcPr>
          <w:p w14:paraId="2E7E742C" w14:textId="6EC0A99E" w:rsidR="00A26C9F" w:rsidRPr="007D2918" w:rsidRDefault="00A26C9F" w:rsidP="00A26C9F">
            <w:pPr>
              <w:rPr>
                <w:sz w:val="16"/>
                <w:szCs w:val="16"/>
              </w:rPr>
            </w:pPr>
            <w:r w:rsidRPr="007D2918">
              <w:rPr>
                <w:sz w:val="16"/>
                <w:szCs w:val="16"/>
              </w:rPr>
              <w:t>0.28571</w:t>
            </w:r>
          </w:p>
        </w:tc>
        <w:tc>
          <w:tcPr>
            <w:tcW w:w="907" w:type="dxa"/>
            <w:vAlign w:val="center"/>
            <w:hideMark/>
          </w:tcPr>
          <w:p w14:paraId="443B8304" w14:textId="3168188B" w:rsidR="00A26C9F" w:rsidRPr="007D2918" w:rsidRDefault="00A26C9F" w:rsidP="00A26C9F">
            <w:pPr>
              <w:rPr>
                <w:sz w:val="16"/>
                <w:szCs w:val="16"/>
              </w:rPr>
            </w:pPr>
            <w:r w:rsidRPr="007D2918">
              <w:rPr>
                <w:sz w:val="16"/>
                <w:szCs w:val="16"/>
              </w:rPr>
              <w:t>0.45238</w:t>
            </w:r>
          </w:p>
        </w:tc>
        <w:tc>
          <w:tcPr>
            <w:tcW w:w="956" w:type="dxa"/>
            <w:vAlign w:val="center"/>
            <w:hideMark/>
          </w:tcPr>
          <w:p w14:paraId="3A1E11C9" w14:textId="7F2D2A7C" w:rsidR="00A26C9F" w:rsidRPr="007D2918" w:rsidRDefault="00A26C9F" w:rsidP="008E7F48">
            <w:pPr>
              <w:jc w:val="center"/>
              <w:rPr>
                <w:sz w:val="16"/>
                <w:szCs w:val="16"/>
              </w:rPr>
            </w:pPr>
            <w:r w:rsidRPr="007D2918">
              <w:rPr>
                <w:sz w:val="16"/>
                <w:szCs w:val="16"/>
              </w:rPr>
              <w:t>0.0</w:t>
            </w:r>
          </w:p>
        </w:tc>
        <w:tc>
          <w:tcPr>
            <w:tcW w:w="1268" w:type="dxa"/>
            <w:vAlign w:val="center"/>
            <w:hideMark/>
          </w:tcPr>
          <w:p w14:paraId="2E9D23FD" w14:textId="19CF71EB" w:rsidR="00A26C9F" w:rsidRPr="008E7F48" w:rsidRDefault="008E7F48" w:rsidP="008E7F48">
            <w:pPr>
              <w:jc w:val="center"/>
              <w:rPr>
                <w:sz w:val="16"/>
                <w:szCs w:val="16"/>
              </w:rPr>
            </w:pPr>
            <w:r w:rsidRPr="008E7F48">
              <w:rPr>
                <w:sz w:val="16"/>
                <w:szCs w:val="16"/>
              </w:rPr>
              <w:t>0.048</w:t>
            </w:r>
          </w:p>
        </w:tc>
        <w:tc>
          <w:tcPr>
            <w:tcW w:w="842" w:type="dxa"/>
            <w:vAlign w:val="center"/>
            <w:hideMark/>
          </w:tcPr>
          <w:p w14:paraId="5D7A5DD3" w14:textId="5CFEEADA" w:rsidR="00A26C9F" w:rsidRPr="00A26C9F" w:rsidRDefault="00A26C9F" w:rsidP="00A26C9F">
            <w:pPr>
              <w:jc w:val="center"/>
              <w:rPr>
                <w:sz w:val="16"/>
                <w:szCs w:val="16"/>
              </w:rPr>
            </w:pPr>
            <w:r w:rsidRPr="00A26C9F">
              <w:rPr>
                <w:sz w:val="16"/>
                <w:szCs w:val="16"/>
              </w:rPr>
              <w:t>0.22727</w:t>
            </w:r>
          </w:p>
        </w:tc>
        <w:tc>
          <w:tcPr>
            <w:tcW w:w="931" w:type="dxa"/>
            <w:vAlign w:val="center"/>
            <w:hideMark/>
          </w:tcPr>
          <w:p w14:paraId="3A6E5B58" w14:textId="0E02DEFB" w:rsidR="00A26C9F" w:rsidRPr="00A26C9F" w:rsidRDefault="00A26C9F" w:rsidP="00A26C9F">
            <w:pPr>
              <w:jc w:val="center"/>
              <w:rPr>
                <w:sz w:val="16"/>
                <w:szCs w:val="16"/>
              </w:rPr>
            </w:pPr>
            <w:r w:rsidRPr="00A26C9F">
              <w:rPr>
                <w:sz w:val="16"/>
                <w:szCs w:val="16"/>
              </w:rPr>
              <w:t>0.29545</w:t>
            </w:r>
          </w:p>
        </w:tc>
        <w:tc>
          <w:tcPr>
            <w:tcW w:w="979" w:type="dxa"/>
            <w:vAlign w:val="center"/>
            <w:hideMark/>
          </w:tcPr>
          <w:p w14:paraId="36B303D4" w14:textId="365F0CF4" w:rsidR="00A26C9F" w:rsidRPr="00A26C9F" w:rsidRDefault="00A26C9F" w:rsidP="00A26C9F">
            <w:pPr>
              <w:jc w:val="center"/>
              <w:rPr>
                <w:sz w:val="16"/>
                <w:szCs w:val="16"/>
              </w:rPr>
            </w:pPr>
            <w:r w:rsidRPr="00A26C9F">
              <w:rPr>
                <w:sz w:val="16"/>
                <w:szCs w:val="16"/>
              </w:rPr>
              <w:t>0.0</w:t>
            </w:r>
          </w:p>
        </w:tc>
        <w:tc>
          <w:tcPr>
            <w:tcW w:w="1291" w:type="dxa"/>
            <w:vAlign w:val="center"/>
            <w:hideMark/>
          </w:tcPr>
          <w:p w14:paraId="0CA6B316" w14:textId="201AA794" w:rsidR="00A26C9F" w:rsidRPr="00A26C9F" w:rsidRDefault="00A26C9F" w:rsidP="00A26C9F">
            <w:pPr>
              <w:jc w:val="center"/>
              <w:rPr>
                <w:sz w:val="16"/>
                <w:szCs w:val="16"/>
              </w:rPr>
            </w:pPr>
            <w:r w:rsidRPr="00A26C9F">
              <w:rPr>
                <w:sz w:val="16"/>
                <w:szCs w:val="16"/>
              </w:rPr>
              <w:t>0.0</w:t>
            </w:r>
          </w:p>
        </w:tc>
      </w:tr>
      <w:tr w:rsidR="00A26C9F" w14:paraId="435912D7" w14:textId="77777777" w:rsidTr="00052F30">
        <w:trPr>
          <w:trHeight w:val="605"/>
        </w:trPr>
        <w:tc>
          <w:tcPr>
            <w:tcW w:w="1339" w:type="dxa"/>
            <w:hideMark/>
          </w:tcPr>
          <w:p w14:paraId="5E33B6DE" w14:textId="4A437785" w:rsidR="00A26C9F" w:rsidRPr="007D2918" w:rsidRDefault="00A26C9F" w:rsidP="00A26C9F">
            <w:pPr>
              <w:rPr>
                <w:sz w:val="16"/>
                <w:szCs w:val="16"/>
              </w:rPr>
            </w:pPr>
            <w:r w:rsidRPr="007D2918">
              <w:rPr>
                <w:sz w:val="16"/>
                <w:szCs w:val="16"/>
              </w:rPr>
              <w:t>Sensitivity (Clinical)</w:t>
            </w:r>
          </w:p>
        </w:tc>
        <w:tc>
          <w:tcPr>
            <w:tcW w:w="837" w:type="dxa"/>
            <w:vAlign w:val="center"/>
            <w:hideMark/>
          </w:tcPr>
          <w:p w14:paraId="00FB4961" w14:textId="48894186" w:rsidR="00A26C9F" w:rsidRPr="007D2918" w:rsidRDefault="00A26C9F" w:rsidP="00A26C9F">
            <w:pPr>
              <w:rPr>
                <w:sz w:val="16"/>
                <w:szCs w:val="16"/>
              </w:rPr>
            </w:pPr>
            <w:r w:rsidRPr="007D2918">
              <w:rPr>
                <w:sz w:val="16"/>
                <w:szCs w:val="16"/>
              </w:rPr>
              <w:t>0.41667</w:t>
            </w:r>
          </w:p>
        </w:tc>
        <w:tc>
          <w:tcPr>
            <w:tcW w:w="907" w:type="dxa"/>
            <w:vAlign w:val="center"/>
            <w:hideMark/>
          </w:tcPr>
          <w:p w14:paraId="433AC2D7" w14:textId="240C1DE2" w:rsidR="00A26C9F" w:rsidRPr="007D2918" w:rsidRDefault="00A26C9F" w:rsidP="00A26C9F">
            <w:pPr>
              <w:rPr>
                <w:sz w:val="16"/>
                <w:szCs w:val="16"/>
              </w:rPr>
            </w:pPr>
            <w:r w:rsidRPr="007D2918">
              <w:rPr>
                <w:sz w:val="16"/>
                <w:szCs w:val="16"/>
              </w:rPr>
              <w:t>0.54167</w:t>
            </w:r>
          </w:p>
        </w:tc>
        <w:tc>
          <w:tcPr>
            <w:tcW w:w="956" w:type="dxa"/>
            <w:vAlign w:val="center"/>
            <w:hideMark/>
          </w:tcPr>
          <w:p w14:paraId="40517937" w14:textId="494E111B" w:rsidR="00A26C9F" w:rsidRPr="007D2918" w:rsidRDefault="00A26C9F" w:rsidP="008E7F48">
            <w:pPr>
              <w:jc w:val="center"/>
              <w:rPr>
                <w:sz w:val="16"/>
                <w:szCs w:val="16"/>
              </w:rPr>
            </w:pPr>
            <w:r w:rsidRPr="007D2918">
              <w:rPr>
                <w:sz w:val="16"/>
                <w:szCs w:val="16"/>
              </w:rPr>
              <w:t>0.0</w:t>
            </w:r>
          </w:p>
        </w:tc>
        <w:tc>
          <w:tcPr>
            <w:tcW w:w="1268" w:type="dxa"/>
            <w:vAlign w:val="center"/>
            <w:hideMark/>
          </w:tcPr>
          <w:p w14:paraId="10A40062" w14:textId="70686633" w:rsidR="00A26C9F" w:rsidRPr="008E7F48" w:rsidRDefault="008E7F48" w:rsidP="008E7F48">
            <w:pPr>
              <w:jc w:val="center"/>
              <w:rPr>
                <w:sz w:val="16"/>
                <w:szCs w:val="16"/>
              </w:rPr>
            </w:pPr>
            <w:r w:rsidRPr="008E7F48">
              <w:rPr>
                <w:sz w:val="16"/>
                <w:szCs w:val="16"/>
              </w:rPr>
              <w:t>0.083</w:t>
            </w:r>
          </w:p>
        </w:tc>
        <w:tc>
          <w:tcPr>
            <w:tcW w:w="842" w:type="dxa"/>
            <w:vAlign w:val="center"/>
            <w:hideMark/>
          </w:tcPr>
          <w:p w14:paraId="7EAF7B6D" w14:textId="1F03FC56" w:rsidR="00A26C9F" w:rsidRPr="00A26C9F" w:rsidRDefault="00A26C9F" w:rsidP="00A26C9F">
            <w:pPr>
              <w:jc w:val="center"/>
              <w:rPr>
                <w:sz w:val="16"/>
                <w:szCs w:val="16"/>
              </w:rPr>
            </w:pPr>
            <w:r w:rsidRPr="00A26C9F">
              <w:rPr>
                <w:sz w:val="16"/>
                <w:szCs w:val="16"/>
              </w:rPr>
              <w:t>0.388889</w:t>
            </w:r>
          </w:p>
        </w:tc>
        <w:tc>
          <w:tcPr>
            <w:tcW w:w="931" w:type="dxa"/>
            <w:vAlign w:val="center"/>
            <w:hideMark/>
          </w:tcPr>
          <w:p w14:paraId="2D1EFDE8" w14:textId="11576253" w:rsidR="00A26C9F" w:rsidRPr="00A26C9F" w:rsidRDefault="00A26C9F" w:rsidP="00A26C9F">
            <w:pPr>
              <w:jc w:val="center"/>
              <w:rPr>
                <w:sz w:val="16"/>
                <w:szCs w:val="16"/>
              </w:rPr>
            </w:pPr>
            <w:r w:rsidRPr="00A26C9F">
              <w:rPr>
                <w:sz w:val="16"/>
                <w:szCs w:val="16"/>
              </w:rPr>
              <w:t>0.33333</w:t>
            </w:r>
          </w:p>
        </w:tc>
        <w:tc>
          <w:tcPr>
            <w:tcW w:w="979" w:type="dxa"/>
            <w:vAlign w:val="center"/>
            <w:hideMark/>
          </w:tcPr>
          <w:p w14:paraId="18FF8A1F" w14:textId="70B5F565" w:rsidR="00A26C9F" w:rsidRPr="00A26C9F" w:rsidRDefault="00A26C9F" w:rsidP="00A26C9F">
            <w:pPr>
              <w:jc w:val="center"/>
              <w:rPr>
                <w:sz w:val="16"/>
                <w:szCs w:val="16"/>
              </w:rPr>
            </w:pPr>
            <w:r w:rsidRPr="00A26C9F">
              <w:rPr>
                <w:sz w:val="16"/>
                <w:szCs w:val="16"/>
              </w:rPr>
              <w:t>0.0</w:t>
            </w:r>
          </w:p>
        </w:tc>
        <w:tc>
          <w:tcPr>
            <w:tcW w:w="1291" w:type="dxa"/>
            <w:vAlign w:val="center"/>
            <w:hideMark/>
          </w:tcPr>
          <w:p w14:paraId="1E627CC3" w14:textId="3F043307" w:rsidR="00A26C9F" w:rsidRPr="00A26C9F" w:rsidRDefault="00A26C9F" w:rsidP="00A26C9F">
            <w:pPr>
              <w:jc w:val="center"/>
              <w:rPr>
                <w:sz w:val="16"/>
                <w:szCs w:val="16"/>
              </w:rPr>
            </w:pPr>
            <w:r w:rsidRPr="00A26C9F">
              <w:rPr>
                <w:sz w:val="16"/>
                <w:szCs w:val="16"/>
              </w:rPr>
              <w:t>0.0</w:t>
            </w:r>
          </w:p>
        </w:tc>
      </w:tr>
      <w:tr w:rsidR="00A26C9F" w14:paraId="3A6017AB" w14:textId="77777777" w:rsidTr="00052F30">
        <w:trPr>
          <w:trHeight w:val="605"/>
        </w:trPr>
        <w:tc>
          <w:tcPr>
            <w:tcW w:w="1339" w:type="dxa"/>
            <w:hideMark/>
          </w:tcPr>
          <w:p w14:paraId="4B349F51" w14:textId="0C673F9A" w:rsidR="00A26C9F" w:rsidRPr="007D2918" w:rsidRDefault="00A26C9F" w:rsidP="00A26C9F">
            <w:pPr>
              <w:rPr>
                <w:sz w:val="16"/>
                <w:szCs w:val="16"/>
              </w:rPr>
            </w:pPr>
            <w:r w:rsidRPr="007D2918">
              <w:rPr>
                <w:sz w:val="16"/>
                <w:szCs w:val="16"/>
              </w:rPr>
              <w:lastRenderedPageBreak/>
              <w:t>Specificity (Borderline)</w:t>
            </w:r>
          </w:p>
        </w:tc>
        <w:tc>
          <w:tcPr>
            <w:tcW w:w="837" w:type="dxa"/>
            <w:vAlign w:val="center"/>
            <w:hideMark/>
          </w:tcPr>
          <w:p w14:paraId="3CD0BEC4" w14:textId="629596A1" w:rsidR="00A26C9F" w:rsidRPr="007D2918" w:rsidRDefault="00A26C9F" w:rsidP="00A26C9F">
            <w:pPr>
              <w:rPr>
                <w:sz w:val="16"/>
                <w:szCs w:val="16"/>
              </w:rPr>
            </w:pPr>
            <w:r w:rsidRPr="007D2918">
              <w:rPr>
                <w:sz w:val="16"/>
                <w:szCs w:val="16"/>
              </w:rPr>
              <w:t>0.65049</w:t>
            </w:r>
          </w:p>
        </w:tc>
        <w:tc>
          <w:tcPr>
            <w:tcW w:w="907" w:type="dxa"/>
            <w:vAlign w:val="center"/>
            <w:hideMark/>
          </w:tcPr>
          <w:p w14:paraId="2F3344F6" w14:textId="3813E653" w:rsidR="00A26C9F" w:rsidRPr="007D2918" w:rsidRDefault="00A26C9F" w:rsidP="00A26C9F">
            <w:pPr>
              <w:rPr>
                <w:sz w:val="16"/>
                <w:szCs w:val="16"/>
              </w:rPr>
            </w:pPr>
            <w:r w:rsidRPr="007D2918">
              <w:rPr>
                <w:sz w:val="16"/>
                <w:szCs w:val="16"/>
              </w:rPr>
              <w:t>0.64401</w:t>
            </w:r>
          </w:p>
        </w:tc>
        <w:tc>
          <w:tcPr>
            <w:tcW w:w="956" w:type="dxa"/>
            <w:vAlign w:val="center"/>
            <w:hideMark/>
          </w:tcPr>
          <w:p w14:paraId="5CE97073" w14:textId="03CBDDCC" w:rsidR="00A26C9F" w:rsidRPr="007D2918" w:rsidRDefault="00A26C9F" w:rsidP="008E7F48">
            <w:pPr>
              <w:jc w:val="center"/>
              <w:rPr>
                <w:sz w:val="16"/>
                <w:szCs w:val="16"/>
              </w:rPr>
            </w:pPr>
            <w:r w:rsidRPr="007D2918">
              <w:rPr>
                <w:sz w:val="16"/>
                <w:szCs w:val="16"/>
              </w:rPr>
              <w:t>0.99894</w:t>
            </w:r>
          </w:p>
        </w:tc>
        <w:tc>
          <w:tcPr>
            <w:tcW w:w="1268" w:type="dxa"/>
            <w:vAlign w:val="center"/>
            <w:hideMark/>
          </w:tcPr>
          <w:p w14:paraId="028BD8E1" w14:textId="377F3977" w:rsidR="00A26C9F" w:rsidRPr="008E7F48" w:rsidRDefault="008E7F48" w:rsidP="008E7F48">
            <w:pPr>
              <w:jc w:val="center"/>
              <w:rPr>
                <w:sz w:val="16"/>
                <w:szCs w:val="16"/>
              </w:rPr>
            </w:pPr>
            <w:r w:rsidRPr="008E7F48">
              <w:rPr>
                <w:sz w:val="16"/>
                <w:szCs w:val="16"/>
              </w:rPr>
              <w:t>0.865</w:t>
            </w:r>
          </w:p>
        </w:tc>
        <w:tc>
          <w:tcPr>
            <w:tcW w:w="842" w:type="dxa"/>
            <w:vAlign w:val="center"/>
            <w:hideMark/>
          </w:tcPr>
          <w:p w14:paraId="4A0BCED5" w14:textId="204D79A1" w:rsidR="00A26C9F" w:rsidRPr="00A26C9F" w:rsidRDefault="00A26C9F" w:rsidP="00A26C9F">
            <w:pPr>
              <w:jc w:val="center"/>
              <w:rPr>
                <w:sz w:val="16"/>
                <w:szCs w:val="16"/>
              </w:rPr>
            </w:pPr>
            <w:r w:rsidRPr="00A26C9F">
              <w:rPr>
                <w:sz w:val="16"/>
                <w:szCs w:val="16"/>
              </w:rPr>
              <w:t>0.66054</w:t>
            </w:r>
          </w:p>
        </w:tc>
        <w:tc>
          <w:tcPr>
            <w:tcW w:w="931" w:type="dxa"/>
            <w:vAlign w:val="center"/>
            <w:hideMark/>
          </w:tcPr>
          <w:p w14:paraId="420AA9D5" w14:textId="47A57F87" w:rsidR="00A26C9F" w:rsidRPr="00A26C9F" w:rsidRDefault="00A26C9F" w:rsidP="00A26C9F">
            <w:pPr>
              <w:jc w:val="center"/>
              <w:rPr>
                <w:sz w:val="16"/>
                <w:szCs w:val="16"/>
              </w:rPr>
            </w:pPr>
            <w:r w:rsidRPr="00A26C9F">
              <w:rPr>
                <w:sz w:val="16"/>
                <w:szCs w:val="16"/>
              </w:rPr>
              <w:t>0.66811</w:t>
            </w:r>
          </w:p>
        </w:tc>
        <w:tc>
          <w:tcPr>
            <w:tcW w:w="979" w:type="dxa"/>
            <w:vAlign w:val="center"/>
            <w:hideMark/>
          </w:tcPr>
          <w:p w14:paraId="2E2222CD" w14:textId="10DE7F44" w:rsidR="00A26C9F" w:rsidRPr="00A26C9F" w:rsidRDefault="00A26C9F" w:rsidP="00A26C9F">
            <w:pPr>
              <w:jc w:val="center"/>
              <w:rPr>
                <w:sz w:val="16"/>
                <w:szCs w:val="16"/>
              </w:rPr>
            </w:pPr>
            <w:r w:rsidRPr="00A26C9F">
              <w:rPr>
                <w:sz w:val="16"/>
                <w:szCs w:val="16"/>
              </w:rPr>
              <w:t>1.0</w:t>
            </w:r>
          </w:p>
        </w:tc>
        <w:tc>
          <w:tcPr>
            <w:tcW w:w="1291" w:type="dxa"/>
            <w:vAlign w:val="center"/>
            <w:hideMark/>
          </w:tcPr>
          <w:p w14:paraId="6E9DE4D1" w14:textId="1E26C510" w:rsidR="00A26C9F" w:rsidRPr="00A26C9F" w:rsidRDefault="00A26C9F" w:rsidP="00A26C9F">
            <w:pPr>
              <w:jc w:val="center"/>
              <w:rPr>
                <w:sz w:val="16"/>
                <w:szCs w:val="16"/>
              </w:rPr>
            </w:pPr>
            <w:r w:rsidRPr="00A26C9F">
              <w:rPr>
                <w:sz w:val="16"/>
                <w:szCs w:val="16"/>
              </w:rPr>
              <w:t>0.98811</w:t>
            </w:r>
          </w:p>
        </w:tc>
      </w:tr>
      <w:tr w:rsidR="00A26C9F" w14:paraId="3F262730" w14:textId="77777777" w:rsidTr="00052F30">
        <w:trPr>
          <w:trHeight w:val="605"/>
        </w:trPr>
        <w:tc>
          <w:tcPr>
            <w:tcW w:w="1339" w:type="dxa"/>
            <w:hideMark/>
          </w:tcPr>
          <w:p w14:paraId="1378CAA0" w14:textId="6BE2D550" w:rsidR="00A26C9F" w:rsidRPr="007D2918" w:rsidRDefault="00A26C9F" w:rsidP="00A26C9F">
            <w:pPr>
              <w:rPr>
                <w:sz w:val="16"/>
                <w:szCs w:val="16"/>
              </w:rPr>
            </w:pPr>
            <w:r w:rsidRPr="007D2918">
              <w:rPr>
                <w:sz w:val="16"/>
                <w:szCs w:val="16"/>
              </w:rPr>
              <w:t>Specificity (Clinical)</w:t>
            </w:r>
          </w:p>
        </w:tc>
        <w:tc>
          <w:tcPr>
            <w:tcW w:w="837" w:type="dxa"/>
            <w:vAlign w:val="center"/>
            <w:hideMark/>
          </w:tcPr>
          <w:p w14:paraId="1C0204E3" w14:textId="1C1B10EB" w:rsidR="00A26C9F" w:rsidRPr="007D2918" w:rsidRDefault="00A26C9F" w:rsidP="00A26C9F">
            <w:pPr>
              <w:rPr>
                <w:sz w:val="16"/>
                <w:szCs w:val="16"/>
              </w:rPr>
            </w:pPr>
            <w:r w:rsidRPr="007D2918">
              <w:rPr>
                <w:sz w:val="16"/>
                <w:szCs w:val="16"/>
              </w:rPr>
              <w:t>0.68783</w:t>
            </w:r>
          </w:p>
        </w:tc>
        <w:tc>
          <w:tcPr>
            <w:tcW w:w="907" w:type="dxa"/>
            <w:vAlign w:val="center"/>
            <w:hideMark/>
          </w:tcPr>
          <w:p w14:paraId="14824B1D" w14:textId="18DEB4C7" w:rsidR="00A26C9F" w:rsidRPr="007D2918" w:rsidRDefault="00A26C9F" w:rsidP="00A26C9F">
            <w:pPr>
              <w:rPr>
                <w:sz w:val="16"/>
                <w:szCs w:val="16"/>
              </w:rPr>
            </w:pPr>
            <w:r w:rsidRPr="007D2918">
              <w:rPr>
                <w:sz w:val="16"/>
                <w:szCs w:val="16"/>
              </w:rPr>
              <w:t>0.68042</w:t>
            </w:r>
          </w:p>
        </w:tc>
        <w:tc>
          <w:tcPr>
            <w:tcW w:w="956" w:type="dxa"/>
            <w:vAlign w:val="center"/>
            <w:hideMark/>
          </w:tcPr>
          <w:p w14:paraId="6588586C" w14:textId="0736BAF3" w:rsidR="00A26C9F" w:rsidRPr="007D2918" w:rsidRDefault="00A26C9F" w:rsidP="008E7F48">
            <w:pPr>
              <w:jc w:val="center"/>
              <w:rPr>
                <w:sz w:val="16"/>
                <w:szCs w:val="16"/>
              </w:rPr>
            </w:pPr>
            <w:r w:rsidRPr="007D2918">
              <w:rPr>
                <w:sz w:val="16"/>
                <w:szCs w:val="16"/>
              </w:rPr>
              <w:t>1.0</w:t>
            </w:r>
          </w:p>
        </w:tc>
        <w:tc>
          <w:tcPr>
            <w:tcW w:w="1268" w:type="dxa"/>
            <w:vAlign w:val="center"/>
            <w:hideMark/>
          </w:tcPr>
          <w:p w14:paraId="3AB50C9D" w14:textId="7733F567" w:rsidR="00A26C9F" w:rsidRPr="008E7F48" w:rsidRDefault="008E7F48" w:rsidP="008E7F48">
            <w:pPr>
              <w:jc w:val="center"/>
              <w:rPr>
                <w:sz w:val="16"/>
                <w:szCs w:val="16"/>
              </w:rPr>
            </w:pPr>
            <w:r w:rsidRPr="008E7F48">
              <w:rPr>
                <w:sz w:val="16"/>
                <w:szCs w:val="16"/>
              </w:rPr>
              <w:t>0.859</w:t>
            </w:r>
          </w:p>
        </w:tc>
        <w:tc>
          <w:tcPr>
            <w:tcW w:w="842" w:type="dxa"/>
            <w:vAlign w:val="center"/>
            <w:hideMark/>
          </w:tcPr>
          <w:p w14:paraId="4EB1B3A8" w14:textId="76D4EBE7" w:rsidR="00A26C9F" w:rsidRPr="00A26C9F" w:rsidRDefault="00A26C9F" w:rsidP="00A26C9F">
            <w:pPr>
              <w:jc w:val="center"/>
              <w:rPr>
                <w:sz w:val="16"/>
                <w:szCs w:val="16"/>
              </w:rPr>
            </w:pPr>
            <w:r w:rsidRPr="00A26C9F">
              <w:rPr>
                <w:sz w:val="16"/>
                <w:szCs w:val="16"/>
              </w:rPr>
              <w:t>0.657203</w:t>
            </w:r>
          </w:p>
        </w:tc>
        <w:tc>
          <w:tcPr>
            <w:tcW w:w="931" w:type="dxa"/>
            <w:vAlign w:val="center"/>
            <w:hideMark/>
          </w:tcPr>
          <w:p w14:paraId="12461EF5" w14:textId="5DC89F19" w:rsidR="00A26C9F" w:rsidRPr="00A26C9F" w:rsidRDefault="00A26C9F" w:rsidP="00A26C9F">
            <w:pPr>
              <w:jc w:val="center"/>
              <w:rPr>
                <w:sz w:val="16"/>
                <w:szCs w:val="16"/>
              </w:rPr>
            </w:pPr>
            <w:r w:rsidRPr="00A26C9F">
              <w:rPr>
                <w:sz w:val="16"/>
                <w:szCs w:val="16"/>
              </w:rPr>
              <w:t>0.65089</w:t>
            </w:r>
          </w:p>
        </w:tc>
        <w:tc>
          <w:tcPr>
            <w:tcW w:w="979" w:type="dxa"/>
            <w:vAlign w:val="center"/>
            <w:hideMark/>
          </w:tcPr>
          <w:p w14:paraId="271E5833" w14:textId="4CB9E457" w:rsidR="00A26C9F" w:rsidRPr="00A26C9F" w:rsidRDefault="00A26C9F" w:rsidP="00A26C9F">
            <w:pPr>
              <w:jc w:val="center"/>
              <w:rPr>
                <w:sz w:val="16"/>
                <w:szCs w:val="16"/>
              </w:rPr>
            </w:pPr>
            <w:r w:rsidRPr="00A26C9F">
              <w:rPr>
                <w:sz w:val="16"/>
                <w:szCs w:val="16"/>
              </w:rPr>
              <w:t>1.0</w:t>
            </w:r>
          </w:p>
        </w:tc>
        <w:tc>
          <w:tcPr>
            <w:tcW w:w="1291" w:type="dxa"/>
            <w:vAlign w:val="center"/>
            <w:hideMark/>
          </w:tcPr>
          <w:p w14:paraId="522A6309" w14:textId="611AF21F" w:rsidR="00A26C9F" w:rsidRPr="00A26C9F" w:rsidRDefault="00A26C9F" w:rsidP="00A26C9F">
            <w:pPr>
              <w:jc w:val="center"/>
              <w:rPr>
                <w:sz w:val="16"/>
                <w:szCs w:val="16"/>
              </w:rPr>
            </w:pPr>
            <w:r w:rsidRPr="00A26C9F">
              <w:rPr>
                <w:sz w:val="16"/>
                <w:szCs w:val="16"/>
              </w:rPr>
              <w:t>1.0</w:t>
            </w:r>
          </w:p>
        </w:tc>
      </w:tr>
      <w:tr w:rsidR="00A26C9F" w14:paraId="0FB16C74" w14:textId="77777777" w:rsidTr="00052F30">
        <w:trPr>
          <w:trHeight w:val="150"/>
        </w:trPr>
        <w:tc>
          <w:tcPr>
            <w:tcW w:w="9350" w:type="dxa"/>
            <w:gridSpan w:val="9"/>
            <w:vAlign w:val="center"/>
            <w:hideMark/>
          </w:tcPr>
          <w:p w14:paraId="59C5AE02" w14:textId="367A4323" w:rsidR="00A26C9F" w:rsidRPr="008E7F48" w:rsidRDefault="00A26C9F" w:rsidP="008E7F48">
            <w:pPr>
              <w:rPr>
                <w:sz w:val="16"/>
                <w:szCs w:val="16"/>
              </w:rPr>
            </w:pPr>
            <w:r w:rsidRPr="008E7F48">
              <w:rPr>
                <w:sz w:val="16"/>
                <w:szCs w:val="16"/>
              </w:rPr>
              <w:t>Per-class Discrimination</w:t>
            </w:r>
          </w:p>
        </w:tc>
      </w:tr>
      <w:tr w:rsidR="00A26C9F" w14:paraId="326B5737" w14:textId="77777777" w:rsidTr="00052F30">
        <w:trPr>
          <w:trHeight w:val="605"/>
        </w:trPr>
        <w:tc>
          <w:tcPr>
            <w:tcW w:w="1339" w:type="dxa"/>
            <w:hideMark/>
          </w:tcPr>
          <w:p w14:paraId="62813E91" w14:textId="691D07BE" w:rsidR="00A26C9F" w:rsidRPr="007D2918" w:rsidRDefault="00A26C9F" w:rsidP="00A26C9F">
            <w:pPr>
              <w:rPr>
                <w:sz w:val="16"/>
                <w:szCs w:val="16"/>
              </w:rPr>
            </w:pPr>
            <w:r w:rsidRPr="007D2918">
              <w:rPr>
                <w:sz w:val="16"/>
                <w:szCs w:val="16"/>
              </w:rPr>
              <w:t>Precision (Borderline)</w:t>
            </w:r>
          </w:p>
        </w:tc>
        <w:tc>
          <w:tcPr>
            <w:tcW w:w="837" w:type="dxa"/>
            <w:vAlign w:val="center"/>
            <w:hideMark/>
          </w:tcPr>
          <w:p w14:paraId="134A3019" w14:textId="44FADC72" w:rsidR="00A26C9F" w:rsidRPr="007D2918" w:rsidRDefault="00A26C9F" w:rsidP="00A26C9F">
            <w:pPr>
              <w:rPr>
                <w:sz w:val="16"/>
                <w:szCs w:val="16"/>
              </w:rPr>
            </w:pPr>
            <w:r w:rsidRPr="007D2918">
              <w:rPr>
                <w:sz w:val="16"/>
                <w:szCs w:val="16"/>
              </w:rPr>
              <w:t>0.03571</w:t>
            </w:r>
          </w:p>
        </w:tc>
        <w:tc>
          <w:tcPr>
            <w:tcW w:w="907" w:type="dxa"/>
            <w:vAlign w:val="center"/>
            <w:hideMark/>
          </w:tcPr>
          <w:p w14:paraId="2023E662" w14:textId="278807D7" w:rsidR="00A26C9F" w:rsidRPr="007D2918" w:rsidRDefault="00A26C9F" w:rsidP="00A26C9F">
            <w:pPr>
              <w:rPr>
                <w:sz w:val="16"/>
                <w:szCs w:val="16"/>
              </w:rPr>
            </w:pPr>
            <w:r w:rsidRPr="007D2918">
              <w:rPr>
                <w:sz w:val="16"/>
                <w:szCs w:val="16"/>
              </w:rPr>
              <w:t>0.05444</w:t>
            </w:r>
          </w:p>
        </w:tc>
        <w:tc>
          <w:tcPr>
            <w:tcW w:w="956" w:type="dxa"/>
            <w:vAlign w:val="center"/>
            <w:hideMark/>
          </w:tcPr>
          <w:p w14:paraId="1C49F307" w14:textId="28A18F3C" w:rsidR="00A26C9F" w:rsidRPr="007D2918" w:rsidRDefault="00A26C9F" w:rsidP="008E7F48">
            <w:pPr>
              <w:jc w:val="center"/>
              <w:rPr>
                <w:sz w:val="16"/>
                <w:szCs w:val="16"/>
              </w:rPr>
            </w:pPr>
            <w:r w:rsidRPr="007D2918">
              <w:rPr>
                <w:sz w:val="16"/>
                <w:szCs w:val="16"/>
              </w:rPr>
              <w:t>0.0</w:t>
            </w:r>
          </w:p>
        </w:tc>
        <w:tc>
          <w:tcPr>
            <w:tcW w:w="1268" w:type="dxa"/>
            <w:vAlign w:val="center"/>
            <w:hideMark/>
          </w:tcPr>
          <w:p w14:paraId="5BFD1A93" w14:textId="7AA95872" w:rsidR="00A26C9F" w:rsidRPr="008E7F48" w:rsidRDefault="008E7F48" w:rsidP="008E7F48">
            <w:pPr>
              <w:jc w:val="center"/>
              <w:rPr>
                <w:sz w:val="16"/>
                <w:szCs w:val="16"/>
              </w:rPr>
            </w:pPr>
            <w:r w:rsidRPr="008E7F48">
              <w:rPr>
                <w:sz w:val="16"/>
                <w:szCs w:val="16"/>
              </w:rPr>
              <w:t>0.016</w:t>
            </w:r>
          </w:p>
        </w:tc>
        <w:tc>
          <w:tcPr>
            <w:tcW w:w="842" w:type="dxa"/>
            <w:vAlign w:val="center"/>
            <w:hideMark/>
          </w:tcPr>
          <w:p w14:paraId="17F15ABD" w14:textId="6EC50DDA" w:rsidR="00A26C9F" w:rsidRPr="00A26C9F" w:rsidRDefault="00A26C9F" w:rsidP="00A26C9F">
            <w:pPr>
              <w:jc w:val="center"/>
              <w:rPr>
                <w:sz w:val="16"/>
                <w:szCs w:val="16"/>
              </w:rPr>
            </w:pPr>
            <w:r w:rsidRPr="00A26C9F">
              <w:rPr>
                <w:sz w:val="16"/>
                <w:szCs w:val="16"/>
              </w:rPr>
              <w:t>0.03086</w:t>
            </w:r>
          </w:p>
        </w:tc>
        <w:tc>
          <w:tcPr>
            <w:tcW w:w="931" w:type="dxa"/>
            <w:vAlign w:val="center"/>
            <w:hideMark/>
          </w:tcPr>
          <w:p w14:paraId="2132B644" w14:textId="08DA4EFE" w:rsidR="00A26C9F" w:rsidRPr="00A26C9F" w:rsidRDefault="00A26C9F" w:rsidP="00A26C9F">
            <w:pPr>
              <w:jc w:val="center"/>
              <w:rPr>
                <w:sz w:val="16"/>
                <w:szCs w:val="16"/>
              </w:rPr>
            </w:pPr>
            <w:r w:rsidRPr="00A26C9F">
              <w:rPr>
                <w:sz w:val="16"/>
                <w:szCs w:val="16"/>
              </w:rPr>
              <w:t>0.04062</w:t>
            </w:r>
          </w:p>
        </w:tc>
        <w:tc>
          <w:tcPr>
            <w:tcW w:w="979" w:type="dxa"/>
            <w:vAlign w:val="center"/>
            <w:hideMark/>
          </w:tcPr>
          <w:p w14:paraId="31870B9F" w14:textId="12482F64" w:rsidR="00A26C9F" w:rsidRPr="00A26C9F" w:rsidRDefault="00052F30" w:rsidP="00A26C9F">
            <w:pPr>
              <w:jc w:val="center"/>
              <w:rPr>
                <w:sz w:val="16"/>
                <w:szCs w:val="16"/>
              </w:rPr>
            </w:pPr>
            <w:proofErr w:type="spellStart"/>
            <w:r>
              <w:rPr>
                <w:sz w:val="16"/>
                <w:szCs w:val="16"/>
              </w:rPr>
              <w:t>NaN</w:t>
            </w:r>
            <w:proofErr w:type="spellEnd"/>
          </w:p>
        </w:tc>
        <w:tc>
          <w:tcPr>
            <w:tcW w:w="1291" w:type="dxa"/>
            <w:vAlign w:val="center"/>
            <w:hideMark/>
          </w:tcPr>
          <w:p w14:paraId="24D5A017" w14:textId="3BF94DFA" w:rsidR="00A26C9F" w:rsidRPr="00A26C9F" w:rsidRDefault="00A26C9F" w:rsidP="00A26C9F">
            <w:pPr>
              <w:jc w:val="center"/>
              <w:rPr>
                <w:sz w:val="16"/>
                <w:szCs w:val="16"/>
              </w:rPr>
            </w:pPr>
            <w:r w:rsidRPr="00A26C9F">
              <w:rPr>
                <w:sz w:val="16"/>
                <w:szCs w:val="16"/>
              </w:rPr>
              <w:t>0.0</w:t>
            </w:r>
          </w:p>
        </w:tc>
      </w:tr>
      <w:tr w:rsidR="00A26C9F" w14:paraId="213917D4" w14:textId="77777777" w:rsidTr="00052F30">
        <w:trPr>
          <w:trHeight w:val="605"/>
        </w:trPr>
        <w:tc>
          <w:tcPr>
            <w:tcW w:w="1339" w:type="dxa"/>
            <w:hideMark/>
          </w:tcPr>
          <w:p w14:paraId="5AFDB00C" w14:textId="5585D759" w:rsidR="00A26C9F" w:rsidRPr="007D2918" w:rsidRDefault="00A26C9F" w:rsidP="00A26C9F">
            <w:pPr>
              <w:rPr>
                <w:sz w:val="16"/>
                <w:szCs w:val="16"/>
              </w:rPr>
            </w:pPr>
            <w:r w:rsidRPr="007D2918">
              <w:rPr>
                <w:sz w:val="16"/>
                <w:szCs w:val="16"/>
              </w:rPr>
              <w:t>Precision (Clinical)</w:t>
            </w:r>
          </w:p>
        </w:tc>
        <w:tc>
          <w:tcPr>
            <w:tcW w:w="837" w:type="dxa"/>
            <w:vAlign w:val="center"/>
            <w:hideMark/>
          </w:tcPr>
          <w:p w14:paraId="515798BF" w14:textId="5CB0D9BE" w:rsidR="00A26C9F" w:rsidRPr="007D2918" w:rsidRDefault="00A26C9F" w:rsidP="00A26C9F">
            <w:pPr>
              <w:rPr>
                <w:sz w:val="16"/>
                <w:szCs w:val="16"/>
              </w:rPr>
            </w:pPr>
            <w:r w:rsidRPr="007D2918">
              <w:rPr>
                <w:sz w:val="16"/>
                <w:szCs w:val="16"/>
              </w:rPr>
              <w:t>0.03279</w:t>
            </w:r>
          </w:p>
        </w:tc>
        <w:tc>
          <w:tcPr>
            <w:tcW w:w="907" w:type="dxa"/>
            <w:vAlign w:val="center"/>
            <w:hideMark/>
          </w:tcPr>
          <w:p w14:paraId="288BAFCE" w14:textId="59049F9D" w:rsidR="00A26C9F" w:rsidRPr="007D2918" w:rsidRDefault="00A26C9F" w:rsidP="00A26C9F">
            <w:pPr>
              <w:rPr>
                <w:sz w:val="16"/>
                <w:szCs w:val="16"/>
              </w:rPr>
            </w:pPr>
            <w:r w:rsidRPr="007D2918">
              <w:rPr>
                <w:sz w:val="16"/>
                <w:szCs w:val="16"/>
              </w:rPr>
              <w:t>0.04127</w:t>
            </w:r>
          </w:p>
        </w:tc>
        <w:tc>
          <w:tcPr>
            <w:tcW w:w="956" w:type="dxa"/>
            <w:vAlign w:val="center"/>
            <w:hideMark/>
          </w:tcPr>
          <w:p w14:paraId="11E43234" w14:textId="5102FA91" w:rsidR="00A26C9F" w:rsidRPr="007D2918" w:rsidRDefault="00052F30" w:rsidP="008E7F48">
            <w:pPr>
              <w:jc w:val="center"/>
              <w:rPr>
                <w:sz w:val="16"/>
                <w:szCs w:val="16"/>
              </w:rPr>
            </w:pPr>
            <w:proofErr w:type="spellStart"/>
            <w:r>
              <w:rPr>
                <w:sz w:val="16"/>
                <w:szCs w:val="16"/>
              </w:rPr>
              <w:t>NaN</w:t>
            </w:r>
            <w:proofErr w:type="spellEnd"/>
          </w:p>
        </w:tc>
        <w:tc>
          <w:tcPr>
            <w:tcW w:w="1268" w:type="dxa"/>
            <w:vAlign w:val="center"/>
            <w:hideMark/>
          </w:tcPr>
          <w:p w14:paraId="7A66A97D" w14:textId="6C8F3DEA" w:rsidR="00A26C9F" w:rsidRPr="008E7F48" w:rsidRDefault="008E7F48" w:rsidP="008E7F48">
            <w:pPr>
              <w:jc w:val="center"/>
              <w:rPr>
                <w:sz w:val="16"/>
                <w:szCs w:val="16"/>
              </w:rPr>
            </w:pPr>
            <w:r w:rsidRPr="008E7F48">
              <w:rPr>
                <w:sz w:val="16"/>
                <w:szCs w:val="16"/>
              </w:rPr>
              <w:t>0.015</w:t>
            </w:r>
          </w:p>
        </w:tc>
        <w:tc>
          <w:tcPr>
            <w:tcW w:w="842" w:type="dxa"/>
            <w:vAlign w:val="center"/>
            <w:hideMark/>
          </w:tcPr>
          <w:p w14:paraId="4F810DE1" w14:textId="0BB5AC24" w:rsidR="00A26C9F" w:rsidRPr="00A26C9F" w:rsidRDefault="00A26C9F" w:rsidP="00A26C9F">
            <w:pPr>
              <w:jc w:val="center"/>
              <w:rPr>
                <w:sz w:val="16"/>
                <w:szCs w:val="16"/>
              </w:rPr>
            </w:pPr>
            <w:r w:rsidRPr="00A26C9F">
              <w:rPr>
                <w:sz w:val="16"/>
                <w:szCs w:val="16"/>
              </w:rPr>
              <w:t>0.021021</w:t>
            </w:r>
          </w:p>
        </w:tc>
        <w:tc>
          <w:tcPr>
            <w:tcW w:w="931" w:type="dxa"/>
            <w:vAlign w:val="center"/>
            <w:hideMark/>
          </w:tcPr>
          <w:p w14:paraId="24FE591E" w14:textId="4435B0A8" w:rsidR="00A26C9F" w:rsidRPr="00A26C9F" w:rsidRDefault="00A26C9F" w:rsidP="00A26C9F">
            <w:pPr>
              <w:jc w:val="center"/>
              <w:rPr>
                <w:sz w:val="16"/>
                <w:szCs w:val="16"/>
              </w:rPr>
            </w:pPr>
            <w:r w:rsidRPr="00A26C9F">
              <w:rPr>
                <w:sz w:val="16"/>
                <w:szCs w:val="16"/>
              </w:rPr>
              <w:t>0.01775</w:t>
            </w:r>
          </w:p>
        </w:tc>
        <w:tc>
          <w:tcPr>
            <w:tcW w:w="979" w:type="dxa"/>
            <w:vAlign w:val="center"/>
            <w:hideMark/>
          </w:tcPr>
          <w:p w14:paraId="4CAD8859" w14:textId="38A71FD9" w:rsidR="00A26C9F" w:rsidRPr="00A26C9F" w:rsidRDefault="00052F30" w:rsidP="00A26C9F">
            <w:pPr>
              <w:jc w:val="center"/>
              <w:rPr>
                <w:sz w:val="16"/>
                <w:szCs w:val="16"/>
              </w:rPr>
            </w:pPr>
            <w:proofErr w:type="spellStart"/>
            <w:r>
              <w:rPr>
                <w:sz w:val="16"/>
                <w:szCs w:val="16"/>
              </w:rPr>
              <w:t>NaN</w:t>
            </w:r>
            <w:proofErr w:type="spellEnd"/>
          </w:p>
        </w:tc>
        <w:tc>
          <w:tcPr>
            <w:tcW w:w="1291" w:type="dxa"/>
            <w:vAlign w:val="center"/>
            <w:hideMark/>
          </w:tcPr>
          <w:p w14:paraId="38549DDE" w14:textId="6060B209" w:rsidR="00A26C9F" w:rsidRPr="00A26C9F" w:rsidRDefault="00052F30" w:rsidP="00A26C9F">
            <w:pPr>
              <w:jc w:val="center"/>
              <w:rPr>
                <w:sz w:val="16"/>
                <w:szCs w:val="16"/>
              </w:rPr>
            </w:pPr>
            <w:proofErr w:type="spellStart"/>
            <w:r>
              <w:rPr>
                <w:sz w:val="16"/>
                <w:szCs w:val="16"/>
              </w:rPr>
              <w:t>NaN</w:t>
            </w:r>
            <w:proofErr w:type="spellEnd"/>
          </w:p>
        </w:tc>
      </w:tr>
      <w:tr w:rsidR="00A26C9F" w14:paraId="04F139FB" w14:textId="77777777" w:rsidTr="00052F30">
        <w:trPr>
          <w:trHeight w:val="605"/>
        </w:trPr>
        <w:tc>
          <w:tcPr>
            <w:tcW w:w="1339" w:type="dxa"/>
            <w:hideMark/>
          </w:tcPr>
          <w:p w14:paraId="2653F31D" w14:textId="559DE61C" w:rsidR="00A26C9F" w:rsidRPr="007D2918" w:rsidRDefault="00A26C9F" w:rsidP="00A26C9F">
            <w:pPr>
              <w:rPr>
                <w:sz w:val="16"/>
                <w:szCs w:val="16"/>
              </w:rPr>
            </w:pPr>
            <w:r w:rsidRPr="007D2918">
              <w:rPr>
                <w:sz w:val="16"/>
                <w:szCs w:val="16"/>
              </w:rPr>
              <w:t>F1 Score (Borderline)</w:t>
            </w:r>
          </w:p>
        </w:tc>
        <w:tc>
          <w:tcPr>
            <w:tcW w:w="837" w:type="dxa"/>
            <w:vAlign w:val="center"/>
            <w:hideMark/>
          </w:tcPr>
          <w:p w14:paraId="7DA263DE" w14:textId="2DFE7BD7" w:rsidR="00A26C9F" w:rsidRPr="007D2918" w:rsidRDefault="00A26C9F" w:rsidP="00A26C9F">
            <w:pPr>
              <w:rPr>
                <w:sz w:val="16"/>
                <w:szCs w:val="16"/>
              </w:rPr>
            </w:pPr>
            <w:r w:rsidRPr="007D2918">
              <w:rPr>
                <w:sz w:val="16"/>
                <w:szCs w:val="16"/>
              </w:rPr>
              <w:t>0.0634</w:t>
            </w:r>
          </w:p>
        </w:tc>
        <w:tc>
          <w:tcPr>
            <w:tcW w:w="907" w:type="dxa"/>
            <w:vAlign w:val="center"/>
            <w:hideMark/>
          </w:tcPr>
          <w:p w14:paraId="59DE2EAA" w14:textId="6D8E7744" w:rsidR="00A26C9F" w:rsidRPr="007D2918" w:rsidRDefault="00A26C9F" w:rsidP="00A26C9F">
            <w:pPr>
              <w:rPr>
                <w:sz w:val="16"/>
                <w:szCs w:val="16"/>
              </w:rPr>
            </w:pPr>
            <w:r w:rsidRPr="007D2918">
              <w:rPr>
                <w:sz w:val="16"/>
                <w:szCs w:val="16"/>
              </w:rPr>
              <w:t>0.09669</w:t>
            </w:r>
          </w:p>
        </w:tc>
        <w:tc>
          <w:tcPr>
            <w:tcW w:w="956" w:type="dxa"/>
            <w:vAlign w:val="center"/>
            <w:hideMark/>
          </w:tcPr>
          <w:p w14:paraId="3BB102B4" w14:textId="5BE8FDB0" w:rsidR="00A26C9F" w:rsidRPr="007D2918" w:rsidRDefault="00A26C9F" w:rsidP="008E7F48">
            <w:pPr>
              <w:jc w:val="center"/>
              <w:rPr>
                <w:sz w:val="16"/>
                <w:szCs w:val="16"/>
              </w:rPr>
            </w:pPr>
            <w:r w:rsidRPr="007D2918">
              <w:rPr>
                <w:sz w:val="16"/>
                <w:szCs w:val="16"/>
              </w:rPr>
              <w:t>0.0</w:t>
            </w:r>
          </w:p>
        </w:tc>
        <w:tc>
          <w:tcPr>
            <w:tcW w:w="1268" w:type="dxa"/>
            <w:vAlign w:val="center"/>
            <w:hideMark/>
          </w:tcPr>
          <w:p w14:paraId="10C19028" w14:textId="1EDBB25B" w:rsidR="00A26C9F" w:rsidRPr="008E7F48" w:rsidRDefault="008E7F48" w:rsidP="008E7F48">
            <w:pPr>
              <w:jc w:val="center"/>
              <w:rPr>
                <w:sz w:val="16"/>
                <w:szCs w:val="16"/>
              </w:rPr>
            </w:pPr>
            <w:r w:rsidRPr="008E7F48">
              <w:rPr>
                <w:rFonts w:eastAsiaTheme="majorEastAsia"/>
                <w:sz w:val="16"/>
                <w:szCs w:val="16"/>
              </w:rPr>
              <w:t>0.0236</w:t>
            </w:r>
          </w:p>
        </w:tc>
        <w:tc>
          <w:tcPr>
            <w:tcW w:w="842" w:type="dxa"/>
            <w:vAlign w:val="center"/>
            <w:hideMark/>
          </w:tcPr>
          <w:p w14:paraId="6CC3FD0F" w14:textId="71FD8747" w:rsidR="00A26C9F" w:rsidRPr="00A26C9F" w:rsidRDefault="00A26C9F" w:rsidP="00A26C9F">
            <w:pPr>
              <w:jc w:val="center"/>
              <w:rPr>
                <w:sz w:val="16"/>
                <w:szCs w:val="16"/>
              </w:rPr>
            </w:pPr>
            <w:r w:rsidRPr="00A26C9F">
              <w:rPr>
                <w:sz w:val="16"/>
                <w:szCs w:val="16"/>
              </w:rPr>
              <w:t>0.0538</w:t>
            </w:r>
          </w:p>
        </w:tc>
        <w:tc>
          <w:tcPr>
            <w:tcW w:w="931" w:type="dxa"/>
            <w:vAlign w:val="center"/>
            <w:hideMark/>
          </w:tcPr>
          <w:p w14:paraId="35D020EF" w14:textId="562352F1" w:rsidR="00A26C9F" w:rsidRPr="00A26C9F" w:rsidRDefault="00A26C9F" w:rsidP="00A26C9F">
            <w:pPr>
              <w:jc w:val="center"/>
              <w:rPr>
                <w:sz w:val="16"/>
                <w:szCs w:val="16"/>
              </w:rPr>
            </w:pPr>
            <w:r w:rsidRPr="00A26C9F">
              <w:rPr>
                <w:sz w:val="16"/>
                <w:szCs w:val="16"/>
              </w:rPr>
              <w:t>0.07225</w:t>
            </w:r>
          </w:p>
        </w:tc>
        <w:tc>
          <w:tcPr>
            <w:tcW w:w="979" w:type="dxa"/>
            <w:vAlign w:val="center"/>
            <w:hideMark/>
          </w:tcPr>
          <w:p w14:paraId="0C8C4DAA" w14:textId="27E85C0E" w:rsidR="00A26C9F" w:rsidRPr="00A26C9F" w:rsidRDefault="00A26C9F" w:rsidP="00A26C9F">
            <w:pPr>
              <w:jc w:val="center"/>
              <w:rPr>
                <w:sz w:val="16"/>
                <w:szCs w:val="16"/>
              </w:rPr>
            </w:pPr>
            <w:r w:rsidRPr="00A26C9F">
              <w:rPr>
                <w:sz w:val="16"/>
                <w:szCs w:val="16"/>
              </w:rPr>
              <w:t>0.0</w:t>
            </w:r>
          </w:p>
        </w:tc>
        <w:tc>
          <w:tcPr>
            <w:tcW w:w="1291" w:type="dxa"/>
            <w:vAlign w:val="center"/>
            <w:hideMark/>
          </w:tcPr>
          <w:p w14:paraId="7D8C2841" w14:textId="2CDDDC29" w:rsidR="00A26C9F" w:rsidRPr="00A26C9F" w:rsidRDefault="00A26C9F" w:rsidP="00A26C9F">
            <w:pPr>
              <w:jc w:val="center"/>
              <w:rPr>
                <w:sz w:val="16"/>
                <w:szCs w:val="16"/>
              </w:rPr>
            </w:pPr>
            <w:r w:rsidRPr="00A26C9F">
              <w:rPr>
                <w:sz w:val="16"/>
                <w:szCs w:val="16"/>
              </w:rPr>
              <w:t>0.0</w:t>
            </w:r>
          </w:p>
        </w:tc>
      </w:tr>
      <w:tr w:rsidR="00A26C9F" w14:paraId="34823E7F" w14:textId="77777777" w:rsidTr="00052F30">
        <w:trPr>
          <w:trHeight w:val="605"/>
        </w:trPr>
        <w:tc>
          <w:tcPr>
            <w:tcW w:w="1339" w:type="dxa"/>
            <w:hideMark/>
          </w:tcPr>
          <w:p w14:paraId="354A091B" w14:textId="7E75F905" w:rsidR="00A26C9F" w:rsidRPr="007D2918" w:rsidRDefault="00A26C9F" w:rsidP="00A26C9F">
            <w:pPr>
              <w:rPr>
                <w:sz w:val="16"/>
                <w:szCs w:val="16"/>
              </w:rPr>
            </w:pPr>
            <w:r w:rsidRPr="007D2918">
              <w:rPr>
                <w:sz w:val="16"/>
                <w:szCs w:val="16"/>
              </w:rPr>
              <w:t>F1 Score (Clinical)</w:t>
            </w:r>
          </w:p>
        </w:tc>
        <w:tc>
          <w:tcPr>
            <w:tcW w:w="837" w:type="dxa"/>
            <w:vAlign w:val="center"/>
            <w:hideMark/>
          </w:tcPr>
          <w:p w14:paraId="744C301D" w14:textId="5033E742" w:rsidR="00A26C9F" w:rsidRPr="007D2918" w:rsidRDefault="00A26C9F" w:rsidP="00A26C9F">
            <w:pPr>
              <w:rPr>
                <w:sz w:val="16"/>
                <w:szCs w:val="16"/>
              </w:rPr>
            </w:pPr>
            <w:r w:rsidRPr="007D2918">
              <w:rPr>
                <w:sz w:val="16"/>
                <w:szCs w:val="16"/>
              </w:rPr>
              <w:t>0.061</w:t>
            </w:r>
          </w:p>
        </w:tc>
        <w:tc>
          <w:tcPr>
            <w:tcW w:w="907" w:type="dxa"/>
            <w:vAlign w:val="center"/>
            <w:hideMark/>
          </w:tcPr>
          <w:p w14:paraId="29DECA8A" w14:textId="74A5D8A8" w:rsidR="00A26C9F" w:rsidRPr="007D2918" w:rsidRDefault="00A26C9F" w:rsidP="00A26C9F">
            <w:pPr>
              <w:rPr>
                <w:sz w:val="16"/>
                <w:szCs w:val="16"/>
              </w:rPr>
            </w:pPr>
            <w:r w:rsidRPr="007D2918">
              <w:rPr>
                <w:sz w:val="16"/>
                <w:szCs w:val="16"/>
              </w:rPr>
              <w:t>0.07634</w:t>
            </w:r>
          </w:p>
        </w:tc>
        <w:tc>
          <w:tcPr>
            <w:tcW w:w="956" w:type="dxa"/>
            <w:vAlign w:val="center"/>
            <w:hideMark/>
          </w:tcPr>
          <w:p w14:paraId="630CC94D" w14:textId="50650B26" w:rsidR="00A26C9F" w:rsidRPr="007D2918" w:rsidRDefault="00A26C9F" w:rsidP="008E7F48">
            <w:pPr>
              <w:jc w:val="center"/>
              <w:rPr>
                <w:sz w:val="16"/>
                <w:szCs w:val="16"/>
              </w:rPr>
            </w:pPr>
            <w:r w:rsidRPr="007D2918">
              <w:rPr>
                <w:sz w:val="16"/>
                <w:szCs w:val="16"/>
              </w:rPr>
              <w:t>0.0</w:t>
            </w:r>
          </w:p>
        </w:tc>
        <w:tc>
          <w:tcPr>
            <w:tcW w:w="1268" w:type="dxa"/>
            <w:vAlign w:val="center"/>
            <w:hideMark/>
          </w:tcPr>
          <w:p w14:paraId="7C937F83" w14:textId="6F4E1156" w:rsidR="00A26C9F" w:rsidRPr="008E7F48" w:rsidRDefault="008E7F48" w:rsidP="008E7F48">
            <w:pPr>
              <w:jc w:val="center"/>
              <w:rPr>
                <w:sz w:val="16"/>
                <w:szCs w:val="16"/>
              </w:rPr>
            </w:pPr>
            <w:r w:rsidRPr="008E7F48">
              <w:rPr>
                <w:rFonts w:eastAsiaTheme="majorEastAsia"/>
                <w:sz w:val="16"/>
                <w:szCs w:val="16"/>
              </w:rPr>
              <w:t>0.0248</w:t>
            </w:r>
          </w:p>
        </w:tc>
        <w:tc>
          <w:tcPr>
            <w:tcW w:w="842" w:type="dxa"/>
            <w:vAlign w:val="center"/>
            <w:hideMark/>
          </w:tcPr>
          <w:p w14:paraId="418FBE0D" w14:textId="686A4D9E" w:rsidR="00A26C9F" w:rsidRPr="00A26C9F" w:rsidRDefault="00A26C9F" w:rsidP="00A26C9F">
            <w:pPr>
              <w:jc w:val="center"/>
              <w:rPr>
                <w:sz w:val="16"/>
                <w:szCs w:val="16"/>
              </w:rPr>
            </w:pPr>
            <w:r w:rsidRPr="00A26C9F">
              <w:rPr>
                <w:sz w:val="16"/>
                <w:szCs w:val="16"/>
              </w:rPr>
              <w:t>0.0382</w:t>
            </w:r>
          </w:p>
        </w:tc>
        <w:tc>
          <w:tcPr>
            <w:tcW w:w="931" w:type="dxa"/>
            <w:vAlign w:val="center"/>
            <w:hideMark/>
          </w:tcPr>
          <w:p w14:paraId="427ABD22" w14:textId="51ED19B2" w:rsidR="00A26C9F" w:rsidRPr="00A26C9F" w:rsidRDefault="00A26C9F" w:rsidP="00A26C9F">
            <w:pPr>
              <w:jc w:val="center"/>
              <w:rPr>
                <w:sz w:val="16"/>
                <w:szCs w:val="16"/>
              </w:rPr>
            </w:pPr>
            <w:r w:rsidRPr="00A26C9F">
              <w:rPr>
                <w:sz w:val="16"/>
                <w:szCs w:val="16"/>
              </w:rPr>
              <w:t>0.03344</w:t>
            </w:r>
          </w:p>
        </w:tc>
        <w:tc>
          <w:tcPr>
            <w:tcW w:w="979" w:type="dxa"/>
            <w:vAlign w:val="center"/>
            <w:hideMark/>
          </w:tcPr>
          <w:p w14:paraId="79B694F8" w14:textId="5C341314" w:rsidR="00A26C9F" w:rsidRPr="00A26C9F" w:rsidRDefault="00A26C9F" w:rsidP="00A26C9F">
            <w:pPr>
              <w:jc w:val="center"/>
              <w:rPr>
                <w:sz w:val="16"/>
                <w:szCs w:val="16"/>
              </w:rPr>
            </w:pPr>
            <w:r w:rsidRPr="00A26C9F">
              <w:rPr>
                <w:sz w:val="16"/>
                <w:szCs w:val="16"/>
              </w:rPr>
              <w:t>0.0</w:t>
            </w:r>
          </w:p>
        </w:tc>
        <w:tc>
          <w:tcPr>
            <w:tcW w:w="1291" w:type="dxa"/>
            <w:vAlign w:val="center"/>
            <w:hideMark/>
          </w:tcPr>
          <w:p w14:paraId="6C7DE334" w14:textId="4DA500F9" w:rsidR="00A26C9F" w:rsidRPr="00A26C9F" w:rsidRDefault="00A26C9F" w:rsidP="00A26C9F">
            <w:pPr>
              <w:jc w:val="center"/>
              <w:rPr>
                <w:sz w:val="16"/>
                <w:szCs w:val="16"/>
              </w:rPr>
            </w:pPr>
            <w:r w:rsidRPr="00A26C9F">
              <w:rPr>
                <w:sz w:val="16"/>
                <w:szCs w:val="16"/>
              </w:rPr>
              <w:t>0.0</w:t>
            </w:r>
          </w:p>
        </w:tc>
      </w:tr>
    </w:tbl>
    <w:p w14:paraId="27D45C56" w14:textId="77777777" w:rsidR="007D2918" w:rsidRDefault="007D2918" w:rsidP="00402921">
      <w:bookmarkStart w:id="75" w:name="_Toc194515215"/>
    </w:p>
    <w:p w14:paraId="51AD586E" w14:textId="0F2F8C90" w:rsidR="007D2918" w:rsidRDefault="007D2918" w:rsidP="007D2918">
      <w:r w:rsidRPr="007D2918">
        <w:t xml:space="preserve"> </w:t>
      </w:r>
      <w:r w:rsidRPr="007D2918">
        <w:rPr>
          <w:rFonts w:eastAsiaTheme="majorEastAsia"/>
        </w:rPr>
        <w:t>Accuracy </w:t>
      </w:r>
      <w:r w:rsidRPr="007D2918">
        <w:t>– Overall proportion of correct predictions</w:t>
      </w:r>
    </w:p>
    <w:p w14:paraId="3ED06ACD" w14:textId="2E3019F9" w:rsidR="007D2918" w:rsidRPr="007D2918" w:rsidRDefault="007D2918" w:rsidP="007D2918">
      <w:r w:rsidRPr="007D2918">
        <w:rPr>
          <w:rFonts w:eastAsiaTheme="majorEastAsia"/>
        </w:rPr>
        <w:t>95% Confidence Interval </w:t>
      </w:r>
      <w:r w:rsidRPr="007D2918">
        <w:t>– The range in which the true accuracy likely falls</w:t>
      </w:r>
    </w:p>
    <w:p w14:paraId="5299A9AB" w14:textId="06613F00" w:rsidR="007D2918" w:rsidRDefault="007D2918" w:rsidP="007D2918">
      <w:r w:rsidRPr="007D2918">
        <w:rPr>
          <w:rFonts w:eastAsiaTheme="majorEastAsia"/>
        </w:rPr>
        <w:t>Kappa </w:t>
      </w:r>
      <w:r w:rsidRPr="007D2918">
        <w:t>– Adjusts accuracy to account for chance agreement</w:t>
      </w:r>
    </w:p>
    <w:p w14:paraId="39A5F9E8" w14:textId="4F9B2D8E" w:rsidR="007D2918" w:rsidRPr="007D2918" w:rsidRDefault="007D2918" w:rsidP="007D2918">
      <w:r w:rsidRPr="007D2918">
        <w:rPr>
          <w:rFonts w:eastAsiaTheme="majorEastAsia"/>
        </w:rPr>
        <w:t>Balanced Accuracy </w:t>
      </w:r>
      <w:r w:rsidRPr="007D2918">
        <w:t>– Average performance across all classes</w:t>
      </w:r>
    </w:p>
    <w:p w14:paraId="2F70FAB2" w14:textId="5BBA98CC" w:rsidR="007D2918" w:rsidRPr="007D2918" w:rsidRDefault="007D2918" w:rsidP="007D2918">
      <w:r w:rsidRPr="007D2918">
        <w:rPr>
          <w:rFonts w:eastAsiaTheme="majorEastAsia"/>
        </w:rPr>
        <w:t>Sensitivity </w:t>
      </w:r>
      <w:r w:rsidRPr="007D2918">
        <w:t>– How well the model detects true cases of a class (also called recall)</w:t>
      </w:r>
    </w:p>
    <w:p w14:paraId="1C4E4819" w14:textId="2084B3FC" w:rsidR="007D2918" w:rsidRPr="007D2918" w:rsidRDefault="007D2918" w:rsidP="007D2918">
      <w:r w:rsidRPr="007D2918">
        <w:rPr>
          <w:rFonts w:eastAsiaTheme="majorEastAsia"/>
        </w:rPr>
        <w:t>Specificity </w:t>
      </w:r>
      <w:r w:rsidRPr="007D2918">
        <w:t>– How well the model avoids false positives</w:t>
      </w:r>
    </w:p>
    <w:p w14:paraId="02309ADD" w14:textId="1DF99747" w:rsidR="007D2918" w:rsidRPr="007D2918" w:rsidRDefault="007D2918" w:rsidP="007D2918">
      <w:r>
        <w:t>P</w:t>
      </w:r>
      <w:r w:rsidRPr="007D2918">
        <w:rPr>
          <w:rFonts w:eastAsiaTheme="majorEastAsia"/>
        </w:rPr>
        <w:t>recision </w:t>
      </w:r>
      <w:r w:rsidRPr="007D2918">
        <w:t xml:space="preserve">– The proportion of predicted cases that are </w:t>
      </w:r>
      <w:proofErr w:type="gramStart"/>
      <w:r w:rsidRPr="007D2918">
        <w:t>actually correct</w:t>
      </w:r>
      <w:proofErr w:type="gramEnd"/>
    </w:p>
    <w:p w14:paraId="1DB1B11B" w14:textId="0B2D3246" w:rsidR="007D2918" w:rsidRPr="007D2918" w:rsidRDefault="007D2918" w:rsidP="007D2918">
      <w:r w:rsidRPr="007D2918">
        <w:rPr>
          <w:rFonts w:eastAsiaTheme="majorEastAsia"/>
        </w:rPr>
        <w:t>F1 Score </w:t>
      </w:r>
      <w:r w:rsidRPr="007D2918">
        <w:t>– A balance of precision and sensitivity; reflects overall class-specific performance</w:t>
      </w:r>
    </w:p>
    <w:p w14:paraId="10EBAFC8" w14:textId="6FE10D9E" w:rsidR="00996995" w:rsidRPr="007D2918" w:rsidRDefault="00996995" w:rsidP="007D2918">
      <w:pPr>
        <w:rPr>
          <w:rFonts w:eastAsiaTheme="majorEastAsia"/>
        </w:rPr>
      </w:pPr>
      <w:r w:rsidRPr="007D2918">
        <w:br w:type="page"/>
      </w:r>
    </w:p>
    <w:p w14:paraId="7949D8C0" w14:textId="0FBAEB90" w:rsidR="007A69A2" w:rsidRDefault="007A69A2" w:rsidP="007A69A2">
      <w:pPr>
        <w:pStyle w:val="Style1"/>
      </w:pPr>
      <w:bookmarkStart w:id="76" w:name="_Toc196220370"/>
      <w:r>
        <w:lastRenderedPageBreak/>
        <w:t>Discussion</w:t>
      </w:r>
      <w:bookmarkEnd w:id="75"/>
      <w:bookmarkEnd w:id="76"/>
    </w:p>
    <w:p w14:paraId="172D089D" w14:textId="1BD6984E" w:rsidR="0065032C" w:rsidRPr="00146C65" w:rsidRDefault="0065032C" w:rsidP="00146C65">
      <w:r w:rsidRPr="00146C65">
        <w:t xml:space="preserve">The primary aim of this study was to evaluate whether structural brain data could be used to predict the severity of </w:t>
      </w:r>
      <w:r w:rsidR="00AF652E">
        <w:t>OCD internalizing</w:t>
      </w:r>
      <w:r w:rsidRPr="00146C65">
        <w:t xml:space="preserve"> symptoms as reported by both youths and their parents</w:t>
      </w:r>
      <w:r w:rsidR="005B27F3">
        <w:t xml:space="preserve">. </w:t>
      </w:r>
      <w:r w:rsidRPr="00146C65">
        <w:t xml:space="preserve">In addition to answering the primary research question, we </w:t>
      </w:r>
      <w:r w:rsidR="005B27F3">
        <w:t xml:space="preserve">wanted to examine </w:t>
      </w:r>
      <w:r w:rsidRPr="00146C65">
        <w:t>whether structural brain features were more predictive of internalizing symptoms</w:t>
      </w:r>
      <w:r w:rsidR="00C3560A">
        <w:t xml:space="preserve"> </w:t>
      </w:r>
      <w:r w:rsidRPr="00146C65">
        <w:t>when reported by youths</w:t>
      </w:r>
      <w:r w:rsidR="005B27F3">
        <w:t xml:space="preserve"> as compared to their parents</w:t>
      </w:r>
      <w:r w:rsidRPr="00146C65">
        <w:t>. To support this comparative analysis, all models were trained and evaluated using the same procedures, including class weighting, threshold calibration, and hyperparameter tuning, to ensure fairness and consistency across informants and symptom domains.</w:t>
      </w:r>
    </w:p>
    <w:p w14:paraId="5E4526D3" w14:textId="77777777" w:rsidR="00E66E5C" w:rsidRDefault="00E66E5C" w:rsidP="00AF7DD7"/>
    <w:p w14:paraId="50F42B72" w14:textId="77777777" w:rsidR="00E66E5C" w:rsidRDefault="00E66E5C" w:rsidP="00AF7DD7"/>
    <w:p w14:paraId="6721F49E" w14:textId="77777777" w:rsidR="00E66E5C" w:rsidRDefault="00E66E5C" w:rsidP="00AF7DD7"/>
    <w:p w14:paraId="1645D76A" w14:textId="77777777" w:rsidR="00E66E5C" w:rsidRDefault="00E66E5C" w:rsidP="00AF7DD7"/>
    <w:p w14:paraId="00C1DE4E" w14:textId="77777777" w:rsidR="00E66E5C" w:rsidRDefault="00E66E5C" w:rsidP="00AF7DD7"/>
    <w:p w14:paraId="09973DF5" w14:textId="77777777" w:rsidR="00E66E5C" w:rsidRDefault="00E66E5C" w:rsidP="00AF7DD7"/>
    <w:p w14:paraId="13298DA6" w14:textId="77777777" w:rsidR="00E66E5C" w:rsidRDefault="00E66E5C" w:rsidP="00AF7DD7"/>
    <w:p w14:paraId="40D29975" w14:textId="77777777" w:rsidR="00E66E5C" w:rsidRDefault="00E66E5C" w:rsidP="00AF7DD7"/>
    <w:p w14:paraId="77A7378C" w14:textId="77777777" w:rsidR="00E66E5C" w:rsidRDefault="00E66E5C" w:rsidP="00AF7DD7"/>
    <w:p w14:paraId="518931C8" w14:textId="0118F40B" w:rsidR="00E66E5C" w:rsidRDefault="003655DA" w:rsidP="00AF7DD7">
      <w:r>
        <w:t>Externalizing</w:t>
      </w:r>
      <w:r w:rsidR="007E53D7">
        <w:t xml:space="preserve"> just</w:t>
      </w:r>
      <w:r>
        <w:t xml:space="preserve"> </w:t>
      </w:r>
      <w:proofErr w:type="gramStart"/>
      <w:r>
        <w:t>add</w:t>
      </w:r>
      <w:proofErr w:type="gramEnd"/>
      <w:r>
        <w:t xml:space="preserve"> to appendix </w:t>
      </w:r>
    </w:p>
    <w:p w14:paraId="456A7E2D" w14:textId="720AECBC" w:rsidR="00E66E5C" w:rsidRDefault="003655DA" w:rsidP="00AF7DD7">
      <w:r>
        <w:t xml:space="preserve">Why not </w:t>
      </w:r>
      <w:r w:rsidR="00DF1E60">
        <w:t>find</w:t>
      </w:r>
      <w:r>
        <w:t>?</w:t>
      </w:r>
    </w:p>
    <w:p w14:paraId="39A21E32" w14:textId="14543832" w:rsidR="003655DA" w:rsidRDefault="003655DA" w:rsidP="00AF7DD7">
      <w:r>
        <w:t>Who else</w:t>
      </w:r>
      <w:r w:rsidR="00DF1E60">
        <w:t xml:space="preserve"> find</w:t>
      </w:r>
      <w:r>
        <w:t>?</w:t>
      </w:r>
      <w:r w:rsidR="00DF1E60">
        <w:t xml:space="preserve"> </w:t>
      </w:r>
    </w:p>
    <w:p w14:paraId="2AF1654D" w14:textId="05F9AE9D" w:rsidR="003655DA" w:rsidRDefault="003655DA" w:rsidP="00AF7DD7">
      <w:r>
        <w:t xml:space="preserve">What other data can </w:t>
      </w:r>
      <w:proofErr w:type="gramStart"/>
      <w:r>
        <w:t>use ?</w:t>
      </w:r>
      <w:proofErr w:type="gramEnd"/>
    </w:p>
    <w:p w14:paraId="3D08503A" w14:textId="45A6E253" w:rsidR="003655DA" w:rsidRDefault="003655DA" w:rsidP="00AF7DD7">
      <w:proofErr w:type="gramStart"/>
      <w:r>
        <w:t>Sample ?</w:t>
      </w:r>
      <w:proofErr w:type="gramEnd"/>
      <w:r>
        <w:t xml:space="preserve"> 50 50 class </w:t>
      </w:r>
      <w:proofErr w:type="gramStart"/>
      <w:r>
        <w:t>imbalance</w:t>
      </w:r>
      <w:proofErr w:type="gramEnd"/>
      <w:r>
        <w:t xml:space="preserve"> </w:t>
      </w:r>
    </w:p>
    <w:p w14:paraId="1B435C9C" w14:textId="77777777" w:rsidR="00E66E5C" w:rsidRDefault="00E66E5C" w:rsidP="00AF7DD7"/>
    <w:p w14:paraId="05B915AC" w14:textId="77777777" w:rsidR="00E66E5C" w:rsidRDefault="00E66E5C" w:rsidP="00AF7DD7"/>
    <w:p w14:paraId="6A8D2B23" w14:textId="77777777" w:rsidR="00E66E5C" w:rsidRDefault="00E66E5C" w:rsidP="00AF7DD7"/>
    <w:p w14:paraId="4F1CD8B0" w14:textId="77777777" w:rsidR="00E66E5C" w:rsidRDefault="00E66E5C" w:rsidP="00AF7DD7"/>
    <w:p w14:paraId="071605A0" w14:textId="77777777" w:rsidR="00E66E5C" w:rsidRDefault="00E66E5C" w:rsidP="00AF7DD7"/>
    <w:p w14:paraId="0D266D76" w14:textId="77777777" w:rsidR="00E66E5C" w:rsidRDefault="00E66E5C" w:rsidP="00AF7DD7"/>
    <w:p w14:paraId="4A67B0F4" w14:textId="77777777" w:rsidR="00E66E5C" w:rsidRDefault="00E66E5C" w:rsidP="00AF7DD7"/>
    <w:p w14:paraId="3736ACCA" w14:textId="77777777" w:rsidR="00E66E5C" w:rsidRDefault="00E66E5C" w:rsidP="00AF7DD7"/>
    <w:p w14:paraId="5B191399" w14:textId="77777777" w:rsidR="00E66E5C" w:rsidRDefault="00E66E5C" w:rsidP="00AF7DD7"/>
    <w:p w14:paraId="497C0013" w14:textId="77777777" w:rsidR="00E66E5C" w:rsidRDefault="00E66E5C" w:rsidP="00AF7DD7"/>
    <w:p w14:paraId="7BC04CF9" w14:textId="564D8ED1" w:rsidR="00B365C7" w:rsidRPr="00B365C7" w:rsidRDefault="00B365C7" w:rsidP="00654021">
      <w:pPr>
        <w:pStyle w:val="Style1"/>
      </w:pPr>
      <w:bookmarkStart w:id="77" w:name="_Toc196220371"/>
      <w:r>
        <w:t>References</w:t>
      </w:r>
      <w:bookmarkEnd w:id="77"/>
    </w:p>
    <w:p w14:paraId="47D85E6C" w14:textId="18F62790" w:rsidR="0085206F" w:rsidRDefault="00D72181" w:rsidP="00B365C7">
      <w:pPr>
        <w:rPr>
          <w:color w:val="000000" w:themeColor="text1"/>
        </w:rPr>
      </w:pPr>
      <w:r>
        <w:rPr>
          <w:i/>
          <w:iCs/>
        </w:rPr>
        <w:t xml:space="preserve"> </w:t>
      </w:r>
    </w:p>
    <w:p w14:paraId="51A45C24" w14:textId="77777777" w:rsidR="0085206F" w:rsidRDefault="0085206F">
      <w:pPr>
        <w:spacing w:line="240" w:lineRule="auto"/>
        <w:rPr>
          <w:color w:val="000000" w:themeColor="text1"/>
        </w:rPr>
      </w:pPr>
      <w:r>
        <w:rPr>
          <w:color w:val="000000" w:themeColor="text1"/>
        </w:rPr>
        <w:br w:type="page"/>
      </w:r>
    </w:p>
    <w:p w14:paraId="4195EC20" w14:textId="25F7740B" w:rsidR="00B365C7" w:rsidRDefault="0085206F" w:rsidP="0085206F">
      <w:pPr>
        <w:pStyle w:val="Style1"/>
      </w:pPr>
      <w:bookmarkStart w:id="78" w:name="_Toc196220372"/>
      <w:r>
        <w:lastRenderedPageBreak/>
        <w:t>Appendix</w:t>
      </w:r>
      <w:bookmarkEnd w:id="78"/>
    </w:p>
    <w:p w14:paraId="3576B7E6" w14:textId="77777777" w:rsidR="0085206F" w:rsidRPr="0085206F" w:rsidRDefault="0085206F" w:rsidP="0085206F">
      <w:pPr>
        <w:rPr>
          <w:i/>
          <w:iCs/>
          <w:color w:val="000000" w:themeColor="text1"/>
        </w:rPr>
      </w:pPr>
      <w:r w:rsidRPr="0085206F">
        <w:rPr>
          <w:i/>
          <w:iCs/>
          <w:color w:val="000000" w:themeColor="text1"/>
        </w:rPr>
        <w:t>Table A. Best Tuning Parameters</w:t>
      </w:r>
    </w:p>
    <w:tbl>
      <w:tblPr>
        <w:tblStyle w:val="TableGrid"/>
        <w:tblW w:w="0" w:type="auto"/>
        <w:tblLook w:val="04A0" w:firstRow="1" w:lastRow="0" w:firstColumn="1" w:lastColumn="0" w:noHBand="0" w:noVBand="1"/>
      </w:tblPr>
      <w:tblGrid>
        <w:gridCol w:w="3116"/>
        <w:gridCol w:w="3117"/>
        <w:gridCol w:w="3117"/>
      </w:tblGrid>
      <w:tr w:rsidR="0085206F" w:rsidRPr="0085206F" w14:paraId="67FE7174" w14:textId="77777777" w:rsidTr="00E50B7D">
        <w:tc>
          <w:tcPr>
            <w:tcW w:w="3116" w:type="dxa"/>
          </w:tcPr>
          <w:p w14:paraId="2679CDAC" w14:textId="77777777" w:rsidR="0085206F" w:rsidRPr="0085206F" w:rsidRDefault="0085206F" w:rsidP="00E50B7D">
            <w:pPr>
              <w:rPr>
                <w:rFonts w:hAnsi="Symbol"/>
                <w:color w:val="000000" w:themeColor="text1"/>
              </w:rPr>
            </w:pPr>
            <w:r w:rsidRPr="0085206F">
              <w:rPr>
                <w:rFonts w:hAnsi="Symbol"/>
                <w:color w:val="000000" w:themeColor="text1"/>
              </w:rPr>
              <w:t>Parameter</w:t>
            </w:r>
          </w:p>
        </w:tc>
        <w:tc>
          <w:tcPr>
            <w:tcW w:w="3117" w:type="dxa"/>
          </w:tcPr>
          <w:p w14:paraId="29D4052B" w14:textId="77777777" w:rsidR="0085206F" w:rsidRPr="0085206F" w:rsidRDefault="0085206F" w:rsidP="00E50B7D">
            <w:pPr>
              <w:rPr>
                <w:rFonts w:hAnsi="Symbol"/>
                <w:color w:val="000000" w:themeColor="text1"/>
              </w:rPr>
            </w:pPr>
            <w:r w:rsidRPr="0085206F">
              <w:rPr>
                <w:rFonts w:hAnsi="Symbol"/>
                <w:color w:val="000000" w:themeColor="text1"/>
              </w:rPr>
              <w:t>CBCL</w:t>
            </w:r>
          </w:p>
        </w:tc>
        <w:tc>
          <w:tcPr>
            <w:tcW w:w="3117" w:type="dxa"/>
          </w:tcPr>
          <w:p w14:paraId="45D7199D" w14:textId="77777777" w:rsidR="0085206F" w:rsidRPr="0085206F" w:rsidRDefault="0085206F" w:rsidP="00E50B7D">
            <w:pPr>
              <w:rPr>
                <w:rFonts w:hAnsi="Symbol"/>
                <w:color w:val="000000" w:themeColor="text1"/>
              </w:rPr>
            </w:pPr>
            <w:r w:rsidRPr="0085206F">
              <w:rPr>
                <w:rFonts w:hAnsi="Symbol"/>
                <w:color w:val="000000" w:themeColor="text1"/>
              </w:rPr>
              <w:t>BPM</w:t>
            </w:r>
          </w:p>
        </w:tc>
      </w:tr>
      <w:tr w:rsidR="0085206F" w:rsidRPr="0085206F" w14:paraId="0D6E07CE" w14:textId="77777777" w:rsidTr="00E50B7D">
        <w:tc>
          <w:tcPr>
            <w:tcW w:w="3116" w:type="dxa"/>
          </w:tcPr>
          <w:p w14:paraId="27534BAE" w14:textId="77777777" w:rsidR="0085206F" w:rsidRPr="0085206F" w:rsidRDefault="0085206F" w:rsidP="00E50B7D">
            <w:pPr>
              <w:rPr>
                <w:rFonts w:hAnsi="Symbol"/>
                <w:color w:val="000000" w:themeColor="text1"/>
              </w:rPr>
            </w:pPr>
            <w:r w:rsidRPr="0085206F">
              <w:rPr>
                <w:rFonts w:hAnsi="Symbol"/>
                <w:color w:val="000000" w:themeColor="text1"/>
              </w:rPr>
              <w:t>Booster</w:t>
            </w:r>
          </w:p>
        </w:tc>
        <w:tc>
          <w:tcPr>
            <w:tcW w:w="3117" w:type="dxa"/>
          </w:tcPr>
          <w:p w14:paraId="418B1233" w14:textId="77777777" w:rsidR="0085206F" w:rsidRPr="0085206F" w:rsidRDefault="0085206F" w:rsidP="00E50B7D">
            <w:pPr>
              <w:rPr>
                <w:rFonts w:hAnsi="Symbol"/>
                <w:color w:val="000000" w:themeColor="text1"/>
              </w:rPr>
            </w:pPr>
            <w:proofErr w:type="spellStart"/>
            <w:r w:rsidRPr="0085206F">
              <w:rPr>
                <w:rFonts w:hAnsi="Symbol"/>
                <w:color w:val="000000" w:themeColor="text1"/>
              </w:rPr>
              <w:t>Gbtree</w:t>
            </w:r>
            <w:proofErr w:type="spellEnd"/>
          </w:p>
        </w:tc>
        <w:tc>
          <w:tcPr>
            <w:tcW w:w="3117" w:type="dxa"/>
          </w:tcPr>
          <w:p w14:paraId="0F460D04" w14:textId="77777777" w:rsidR="0085206F" w:rsidRPr="0085206F" w:rsidRDefault="0085206F" w:rsidP="00E50B7D">
            <w:pPr>
              <w:rPr>
                <w:rFonts w:hAnsi="Symbol"/>
                <w:color w:val="000000" w:themeColor="text1"/>
              </w:rPr>
            </w:pPr>
            <w:proofErr w:type="spellStart"/>
            <w:r w:rsidRPr="0085206F">
              <w:rPr>
                <w:rFonts w:hAnsi="Symbol"/>
                <w:color w:val="000000" w:themeColor="text1"/>
              </w:rPr>
              <w:t>Gbtree</w:t>
            </w:r>
            <w:proofErr w:type="spellEnd"/>
          </w:p>
        </w:tc>
      </w:tr>
      <w:tr w:rsidR="0085206F" w:rsidRPr="0085206F" w14:paraId="05FEF04E" w14:textId="77777777" w:rsidTr="00E50B7D">
        <w:tc>
          <w:tcPr>
            <w:tcW w:w="3116" w:type="dxa"/>
          </w:tcPr>
          <w:p w14:paraId="512E29E6" w14:textId="77777777" w:rsidR="0085206F" w:rsidRPr="0085206F" w:rsidRDefault="0085206F" w:rsidP="00E50B7D">
            <w:pPr>
              <w:rPr>
                <w:rFonts w:hAnsi="Symbol"/>
                <w:color w:val="000000" w:themeColor="text1"/>
              </w:rPr>
            </w:pPr>
            <w:r w:rsidRPr="0085206F">
              <w:rPr>
                <w:rFonts w:hAnsi="Symbol"/>
                <w:color w:val="000000" w:themeColor="text1"/>
              </w:rPr>
              <w:t>Objective</w:t>
            </w:r>
          </w:p>
        </w:tc>
        <w:tc>
          <w:tcPr>
            <w:tcW w:w="3117" w:type="dxa"/>
          </w:tcPr>
          <w:p w14:paraId="730A4201" w14:textId="77777777" w:rsidR="0085206F" w:rsidRPr="0085206F" w:rsidRDefault="0085206F" w:rsidP="00E50B7D">
            <w:pPr>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c>
          <w:tcPr>
            <w:tcW w:w="3117" w:type="dxa"/>
          </w:tcPr>
          <w:p w14:paraId="6B931E51" w14:textId="77777777" w:rsidR="0085206F" w:rsidRPr="0085206F" w:rsidRDefault="0085206F" w:rsidP="00E50B7D">
            <w:pPr>
              <w:rPr>
                <w:rFonts w:hAnsi="Symbol"/>
                <w:color w:val="000000" w:themeColor="text1"/>
              </w:rPr>
            </w:pPr>
            <w:proofErr w:type="spellStart"/>
            <w:proofErr w:type="gramStart"/>
            <w:r w:rsidRPr="0085206F">
              <w:rPr>
                <w:rFonts w:hAnsi="Symbol"/>
                <w:color w:val="000000" w:themeColor="text1"/>
              </w:rPr>
              <w:t>Multi:softprob</w:t>
            </w:r>
            <w:proofErr w:type="spellEnd"/>
            <w:proofErr w:type="gramEnd"/>
          </w:p>
        </w:tc>
      </w:tr>
      <w:tr w:rsidR="0085206F" w:rsidRPr="0085206F" w14:paraId="01FAE7A0" w14:textId="77777777" w:rsidTr="00E50B7D">
        <w:tc>
          <w:tcPr>
            <w:tcW w:w="3116" w:type="dxa"/>
          </w:tcPr>
          <w:p w14:paraId="2055A2F3" w14:textId="77777777" w:rsidR="0085206F" w:rsidRPr="0085206F" w:rsidRDefault="0085206F" w:rsidP="00E50B7D">
            <w:pPr>
              <w:rPr>
                <w:rFonts w:hAnsi="Symbol"/>
                <w:color w:val="000000" w:themeColor="text1"/>
              </w:rPr>
            </w:pPr>
            <w:r w:rsidRPr="0085206F">
              <w:rPr>
                <w:rFonts w:hAnsi="Symbol"/>
                <w:color w:val="000000" w:themeColor="text1"/>
              </w:rPr>
              <w:t>Evaluation Metric</w:t>
            </w:r>
          </w:p>
        </w:tc>
        <w:tc>
          <w:tcPr>
            <w:tcW w:w="3117" w:type="dxa"/>
          </w:tcPr>
          <w:p w14:paraId="10590A1D" w14:textId="77777777" w:rsidR="0085206F" w:rsidRPr="0085206F" w:rsidRDefault="0085206F" w:rsidP="00E50B7D">
            <w:pPr>
              <w:rPr>
                <w:rFonts w:hAnsi="Symbol"/>
                <w:color w:val="000000" w:themeColor="text1"/>
              </w:rPr>
            </w:pPr>
            <w:proofErr w:type="spellStart"/>
            <w:r w:rsidRPr="0085206F">
              <w:rPr>
                <w:rFonts w:hAnsi="Symbol"/>
                <w:color w:val="000000" w:themeColor="text1"/>
              </w:rPr>
              <w:t>mlogloss</w:t>
            </w:r>
            <w:proofErr w:type="spellEnd"/>
          </w:p>
        </w:tc>
        <w:tc>
          <w:tcPr>
            <w:tcW w:w="3117" w:type="dxa"/>
          </w:tcPr>
          <w:p w14:paraId="42E5B91A" w14:textId="77777777" w:rsidR="0085206F" w:rsidRPr="0085206F" w:rsidRDefault="0085206F" w:rsidP="00E50B7D">
            <w:pPr>
              <w:rPr>
                <w:rFonts w:hAnsi="Symbol"/>
                <w:color w:val="000000" w:themeColor="text1"/>
              </w:rPr>
            </w:pPr>
            <w:proofErr w:type="spellStart"/>
            <w:r w:rsidRPr="0085206F">
              <w:rPr>
                <w:rFonts w:hAnsi="Symbol"/>
                <w:color w:val="000000" w:themeColor="text1"/>
              </w:rPr>
              <w:t>mlogloss</w:t>
            </w:r>
            <w:proofErr w:type="spellEnd"/>
          </w:p>
        </w:tc>
      </w:tr>
      <w:tr w:rsidR="0085206F" w:rsidRPr="0085206F" w14:paraId="5F63683B" w14:textId="77777777" w:rsidTr="00E50B7D">
        <w:tc>
          <w:tcPr>
            <w:tcW w:w="3116" w:type="dxa"/>
          </w:tcPr>
          <w:p w14:paraId="11949C0D" w14:textId="77777777" w:rsidR="0085206F" w:rsidRPr="0085206F" w:rsidRDefault="0085206F" w:rsidP="00E50B7D">
            <w:pPr>
              <w:rPr>
                <w:rFonts w:hAnsi="Symbol"/>
                <w:color w:val="000000" w:themeColor="text1"/>
              </w:rPr>
            </w:pPr>
            <w:r w:rsidRPr="0085206F">
              <w:rPr>
                <w:rFonts w:hAnsi="Symbol"/>
                <w:color w:val="000000" w:themeColor="text1"/>
              </w:rPr>
              <w:t>Max Depth</w:t>
            </w:r>
          </w:p>
        </w:tc>
        <w:tc>
          <w:tcPr>
            <w:tcW w:w="3117" w:type="dxa"/>
          </w:tcPr>
          <w:p w14:paraId="0D3357AD" w14:textId="77777777" w:rsidR="0085206F" w:rsidRPr="0085206F" w:rsidRDefault="0085206F" w:rsidP="00E50B7D">
            <w:pPr>
              <w:rPr>
                <w:rFonts w:hAnsi="Symbol"/>
                <w:color w:val="000000" w:themeColor="text1"/>
              </w:rPr>
            </w:pPr>
            <w:r w:rsidRPr="0085206F">
              <w:rPr>
                <w:rFonts w:hAnsi="Symbol"/>
                <w:color w:val="000000" w:themeColor="text1"/>
              </w:rPr>
              <w:t>3</w:t>
            </w:r>
          </w:p>
        </w:tc>
        <w:tc>
          <w:tcPr>
            <w:tcW w:w="3117" w:type="dxa"/>
          </w:tcPr>
          <w:p w14:paraId="05B72DC4" w14:textId="77777777" w:rsidR="0085206F" w:rsidRPr="0085206F" w:rsidRDefault="0085206F" w:rsidP="00E50B7D">
            <w:pPr>
              <w:rPr>
                <w:rFonts w:hAnsi="Symbol"/>
                <w:color w:val="000000" w:themeColor="text1"/>
              </w:rPr>
            </w:pPr>
            <w:r w:rsidRPr="0085206F">
              <w:rPr>
                <w:rFonts w:hAnsi="Symbol"/>
                <w:color w:val="000000" w:themeColor="text1"/>
              </w:rPr>
              <w:t>3</w:t>
            </w:r>
          </w:p>
        </w:tc>
      </w:tr>
      <w:tr w:rsidR="0085206F" w:rsidRPr="0085206F" w14:paraId="6CAB86C7" w14:textId="77777777" w:rsidTr="00E50B7D">
        <w:tc>
          <w:tcPr>
            <w:tcW w:w="3116" w:type="dxa"/>
          </w:tcPr>
          <w:p w14:paraId="03A289D6" w14:textId="77777777" w:rsidR="0085206F" w:rsidRPr="0085206F" w:rsidRDefault="0085206F" w:rsidP="00E50B7D">
            <w:pPr>
              <w:rPr>
                <w:rFonts w:hAnsi="Symbol"/>
                <w:color w:val="000000" w:themeColor="text1"/>
              </w:rPr>
            </w:pPr>
            <w:r w:rsidRPr="0085206F">
              <w:rPr>
                <w:rFonts w:hAnsi="Symbol"/>
                <w:color w:val="000000" w:themeColor="text1"/>
              </w:rPr>
              <w:t>Min Child Weight</w:t>
            </w:r>
          </w:p>
        </w:tc>
        <w:tc>
          <w:tcPr>
            <w:tcW w:w="3117" w:type="dxa"/>
          </w:tcPr>
          <w:p w14:paraId="0D8E8786" w14:textId="77777777" w:rsidR="0085206F" w:rsidRPr="0085206F" w:rsidRDefault="0085206F" w:rsidP="00E50B7D">
            <w:pPr>
              <w:rPr>
                <w:rFonts w:hAnsi="Symbol"/>
                <w:color w:val="000000" w:themeColor="text1"/>
              </w:rPr>
            </w:pPr>
            <w:r w:rsidRPr="0085206F">
              <w:rPr>
                <w:rFonts w:hAnsi="Symbol"/>
                <w:color w:val="000000" w:themeColor="text1"/>
              </w:rPr>
              <w:t>1</w:t>
            </w:r>
          </w:p>
        </w:tc>
        <w:tc>
          <w:tcPr>
            <w:tcW w:w="3117" w:type="dxa"/>
          </w:tcPr>
          <w:p w14:paraId="2FF1DCAC" w14:textId="77777777" w:rsidR="0085206F" w:rsidRPr="0085206F" w:rsidRDefault="0085206F" w:rsidP="00E50B7D">
            <w:pPr>
              <w:rPr>
                <w:rFonts w:hAnsi="Symbol"/>
                <w:color w:val="000000" w:themeColor="text1"/>
              </w:rPr>
            </w:pPr>
            <w:r w:rsidRPr="0085206F">
              <w:rPr>
                <w:rFonts w:hAnsi="Symbol"/>
                <w:color w:val="000000" w:themeColor="text1"/>
              </w:rPr>
              <w:t>5</w:t>
            </w:r>
          </w:p>
        </w:tc>
      </w:tr>
      <w:tr w:rsidR="0085206F" w:rsidRPr="0085206F" w14:paraId="6F390227" w14:textId="77777777" w:rsidTr="00E50B7D">
        <w:tc>
          <w:tcPr>
            <w:tcW w:w="3116" w:type="dxa"/>
          </w:tcPr>
          <w:p w14:paraId="0B5E6766" w14:textId="77777777" w:rsidR="0085206F" w:rsidRPr="0085206F" w:rsidRDefault="0085206F" w:rsidP="00E50B7D">
            <w:pPr>
              <w:rPr>
                <w:rFonts w:hAnsi="Symbol"/>
                <w:color w:val="000000" w:themeColor="text1"/>
              </w:rPr>
            </w:pPr>
            <w:r w:rsidRPr="0085206F">
              <w:rPr>
                <w:rFonts w:hAnsi="Symbol"/>
                <w:color w:val="000000" w:themeColor="text1"/>
              </w:rPr>
              <w:t>Eta</w:t>
            </w:r>
          </w:p>
        </w:tc>
        <w:tc>
          <w:tcPr>
            <w:tcW w:w="3117" w:type="dxa"/>
          </w:tcPr>
          <w:p w14:paraId="3FB16522" w14:textId="77777777" w:rsidR="0085206F" w:rsidRPr="0085206F" w:rsidRDefault="0085206F" w:rsidP="00E50B7D">
            <w:pPr>
              <w:rPr>
                <w:rFonts w:hAnsi="Symbol"/>
                <w:color w:val="000000" w:themeColor="text1"/>
              </w:rPr>
            </w:pPr>
            <w:r w:rsidRPr="0085206F">
              <w:rPr>
                <w:rFonts w:hAnsi="Symbol"/>
                <w:color w:val="000000" w:themeColor="text1"/>
              </w:rPr>
              <w:t>0.1</w:t>
            </w:r>
          </w:p>
        </w:tc>
        <w:tc>
          <w:tcPr>
            <w:tcW w:w="3117" w:type="dxa"/>
          </w:tcPr>
          <w:p w14:paraId="1381A238" w14:textId="77777777" w:rsidR="0085206F" w:rsidRPr="0085206F" w:rsidRDefault="0085206F" w:rsidP="00E50B7D">
            <w:pPr>
              <w:rPr>
                <w:rFonts w:hAnsi="Symbol"/>
                <w:color w:val="000000" w:themeColor="text1"/>
              </w:rPr>
            </w:pPr>
            <w:r w:rsidRPr="0085206F">
              <w:rPr>
                <w:rFonts w:hAnsi="Symbol"/>
                <w:color w:val="000000" w:themeColor="text1"/>
              </w:rPr>
              <w:t>0.1</w:t>
            </w:r>
          </w:p>
        </w:tc>
      </w:tr>
      <w:tr w:rsidR="0085206F" w:rsidRPr="0085206F" w14:paraId="4F577F74" w14:textId="77777777" w:rsidTr="00E50B7D">
        <w:tc>
          <w:tcPr>
            <w:tcW w:w="3116" w:type="dxa"/>
          </w:tcPr>
          <w:p w14:paraId="79147AC4" w14:textId="77777777" w:rsidR="0085206F" w:rsidRPr="0085206F" w:rsidRDefault="0085206F" w:rsidP="00E50B7D">
            <w:pPr>
              <w:rPr>
                <w:rFonts w:hAnsi="Symbol"/>
                <w:color w:val="000000" w:themeColor="text1"/>
              </w:rPr>
            </w:pPr>
            <w:r w:rsidRPr="0085206F">
              <w:rPr>
                <w:rFonts w:hAnsi="Symbol"/>
                <w:color w:val="000000" w:themeColor="text1"/>
              </w:rPr>
              <w:t>Gamma</w:t>
            </w:r>
          </w:p>
        </w:tc>
        <w:tc>
          <w:tcPr>
            <w:tcW w:w="3117" w:type="dxa"/>
          </w:tcPr>
          <w:p w14:paraId="21B6A0EC" w14:textId="77777777" w:rsidR="0085206F" w:rsidRPr="0085206F" w:rsidRDefault="0085206F" w:rsidP="00E50B7D">
            <w:pPr>
              <w:rPr>
                <w:rFonts w:hAnsi="Symbol"/>
                <w:color w:val="000000" w:themeColor="text1"/>
              </w:rPr>
            </w:pPr>
            <w:r w:rsidRPr="0085206F">
              <w:rPr>
                <w:rFonts w:hAnsi="Symbol"/>
                <w:color w:val="000000" w:themeColor="text1"/>
              </w:rPr>
              <w:t>2</w:t>
            </w:r>
          </w:p>
        </w:tc>
        <w:tc>
          <w:tcPr>
            <w:tcW w:w="3117" w:type="dxa"/>
          </w:tcPr>
          <w:p w14:paraId="764850FA" w14:textId="77777777" w:rsidR="0085206F" w:rsidRPr="0085206F" w:rsidRDefault="0085206F" w:rsidP="00E50B7D">
            <w:pPr>
              <w:rPr>
                <w:rFonts w:hAnsi="Symbol"/>
                <w:color w:val="000000" w:themeColor="text1"/>
              </w:rPr>
            </w:pPr>
            <w:r w:rsidRPr="0085206F">
              <w:rPr>
                <w:rFonts w:hAnsi="Symbol"/>
                <w:color w:val="000000" w:themeColor="text1"/>
              </w:rPr>
              <w:t>0</w:t>
            </w:r>
          </w:p>
        </w:tc>
      </w:tr>
      <w:tr w:rsidR="0085206F" w:rsidRPr="0085206F" w14:paraId="7467FC53" w14:textId="77777777" w:rsidTr="00E50B7D">
        <w:tc>
          <w:tcPr>
            <w:tcW w:w="3116" w:type="dxa"/>
          </w:tcPr>
          <w:p w14:paraId="6AC16FE9" w14:textId="77777777" w:rsidR="0085206F" w:rsidRPr="0085206F" w:rsidRDefault="0085206F" w:rsidP="00E50B7D">
            <w:pPr>
              <w:rPr>
                <w:rFonts w:hAnsi="Symbol"/>
                <w:color w:val="000000" w:themeColor="text1"/>
              </w:rPr>
            </w:pPr>
            <w:r w:rsidRPr="0085206F">
              <w:rPr>
                <w:rFonts w:hAnsi="Symbol"/>
                <w:color w:val="000000" w:themeColor="text1"/>
              </w:rPr>
              <w:t>Subsample</w:t>
            </w:r>
          </w:p>
        </w:tc>
        <w:tc>
          <w:tcPr>
            <w:tcW w:w="3117" w:type="dxa"/>
          </w:tcPr>
          <w:p w14:paraId="19EF37A1" w14:textId="77777777" w:rsidR="0085206F" w:rsidRPr="0085206F" w:rsidRDefault="0085206F" w:rsidP="00E50B7D">
            <w:pPr>
              <w:rPr>
                <w:rFonts w:hAnsi="Symbol"/>
                <w:color w:val="000000" w:themeColor="text1"/>
              </w:rPr>
            </w:pPr>
            <w:r w:rsidRPr="0085206F">
              <w:rPr>
                <w:rFonts w:hAnsi="Symbol"/>
                <w:color w:val="000000" w:themeColor="text1"/>
              </w:rPr>
              <w:t>0.6</w:t>
            </w:r>
          </w:p>
        </w:tc>
        <w:tc>
          <w:tcPr>
            <w:tcW w:w="3117" w:type="dxa"/>
          </w:tcPr>
          <w:p w14:paraId="0935EA3E" w14:textId="77777777" w:rsidR="0085206F" w:rsidRPr="0085206F" w:rsidRDefault="0085206F" w:rsidP="00E50B7D">
            <w:pPr>
              <w:rPr>
                <w:rFonts w:hAnsi="Symbol"/>
                <w:color w:val="000000" w:themeColor="text1"/>
              </w:rPr>
            </w:pPr>
            <w:r w:rsidRPr="0085206F">
              <w:rPr>
                <w:rFonts w:hAnsi="Symbol"/>
                <w:color w:val="000000" w:themeColor="text1"/>
              </w:rPr>
              <w:t>0.9</w:t>
            </w:r>
          </w:p>
        </w:tc>
      </w:tr>
      <w:tr w:rsidR="0085206F" w:rsidRPr="0085206F" w14:paraId="2AB97F82" w14:textId="77777777" w:rsidTr="00E50B7D">
        <w:tc>
          <w:tcPr>
            <w:tcW w:w="3116" w:type="dxa"/>
          </w:tcPr>
          <w:p w14:paraId="5447F802" w14:textId="77777777" w:rsidR="0085206F" w:rsidRPr="0085206F" w:rsidRDefault="0085206F" w:rsidP="00E50B7D">
            <w:pPr>
              <w:rPr>
                <w:rFonts w:hAnsi="Symbol"/>
                <w:color w:val="000000" w:themeColor="text1"/>
              </w:rPr>
            </w:pPr>
            <w:proofErr w:type="spellStart"/>
            <w:r w:rsidRPr="0085206F">
              <w:rPr>
                <w:rFonts w:hAnsi="Symbol"/>
                <w:color w:val="000000" w:themeColor="text1"/>
              </w:rPr>
              <w:t>Colsample</w:t>
            </w:r>
            <w:proofErr w:type="spellEnd"/>
            <w:r w:rsidRPr="0085206F">
              <w:rPr>
                <w:rFonts w:hAnsi="Symbol"/>
                <w:color w:val="000000" w:themeColor="text1"/>
              </w:rPr>
              <w:t xml:space="preserve"> by Tree</w:t>
            </w:r>
          </w:p>
        </w:tc>
        <w:tc>
          <w:tcPr>
            <w:tcW w:w="3117" w:type="dxa"/>
          </w:tcPr>
          <w:p w14:paraId="6802484E" w14:textId="77777777" w:rsidR="0085206F" w:rsidRPr="0085206F" w:rsidRDefault="0085206F" w:rsidP="00E50B7D">
            <w:pPr>
              <w:rPr>
                <w:rFonts w:hAnsi="Symbol"/>
                <w:color w:val="000000" w:themeColor="text1"/>
              </w:rPr>
            </w:pPr>
            <w:r w:rsidRPr="0085206F">
              <w:rPr>
                <w:rFonts w:hAnsi="Symbol"/>
                <w:color w:val="000000" w:themeColor="text1"/>
              </w:rPr>
              <w:t>0.9</w:t>
            </w:r>
          </w:p>
        </w:tc>
        <w:tc>
          <w:tcPr>
            <w:tcW w:w="3117" w:type="dxa"/>
          </w:tcPr>
          <w:p w14:paraId="3A9CC189" w14:textId="77777777" w:rsidR="0085206F" w:rsidRPr="0085206F" w:rsidRDefault="0085206F" w:rsidP="00E50B7D">
            <w:pPr>
              <w:rPr>
                <w:rFonts w:hAnsi="Symbol"/>
                <w:color w:val="000000" w:themeColor="text1"/>
              </w:rPr>
            </w:pPr>
            <w:r w:rsidRPr="0085206F">
              <w:rPr>
                <w:rFonts w:hAnsi="Symbol"/>
                <w:color w:val="000000" w:themeColor="text1"/>
              </w:rPr>
              <w:t>0.6</w:t>
            </w:r>
          </w:p>
        </w:tc>
      </w:tr>
      <w:tr w:rsidR="0085206F" w:rsidRPr="0085206F" w14:paraId="34BF887D" w14:textId="77777777" w:rsidTr="00E50B7D">
        <w:tc>
          <w:tcPr>
            <w:tcW w:w="3116" w:type="dxa"/>
          </w:tcPr>
          <w:p w14:paraId="295D76CB"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Number of Classes</w:t>
            </w:r>
          </w:p>
        </w:tc>
        <w:tc>
          <w:tcPr>
            <w:tcW w:w="3117" w:type="dxa"/>
          </w:tcPr>
          <w:p w14:paraId="01A3180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3</w:t>
            </w:r>
          </w:p>
        </w:tc>
        <w:tc>
          <w:tcPr>
            <w:tcW w:w="3117" w:type="dxa"/>
          </w:tcPr>
          <w:p w14:paraId="68DE5714"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3</w:t>
            </w:r>
          </w:p>
        </w:tc>
      </w:tr>
      <w:tr w:rsidR="0085206F" w:rsidRPr="0085206F" w14:paraId="54B9B934" w14:textId="77777777" w:rsidTr="00E50B7D">
        <w:tc>
          <w:tcPr>
            <w:tcW w:w="3116" w:type="dxa"/>
          </w:tcPr>
          <w:p w14:paraId="32E3E9C5"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Best number of rounds</w:t>
            </w:r>
          </w:p>
        </w:tc>
        <w:tc>
          <w:tcPr>
            <w:tcW w:w="3117" w:type="dxa"/>
          </w:tcPr>
          <w:p w14:paraId="6C8BF38B"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50</w:t>
            </w:r>
          </w:p>
        </w:tc>
        <w:tc>
          <w:tcPr>
            <w:tcW w:w="3117" w:type="dxa"/>
          </w:tcPr>
          <w:p w14:paraId="500B188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50</w:t>
            </w:r>
          </w:p>
        </w:tc>
      </w:tr>
      <w:tr w:rsidR="0085206F" w:rsidRPr="0085206F" w14:paraId="0C82CAE4" w14:textId="77777777" w:rsidTr="00E50B7D">
        <w:tc>
          <w:tcPr>
            <w:tcW w:w="3116" w:type="dxa"/>
          </w:tcPr>
          <w:p w14:paraId="7402F3E0"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Multiclass Log Loss</w:t>
            </w:r>
          </w:p>
        </w:tc>
        <w:tc>
          <w:tcPr>
            <w:tcW w:w="3117" w:type="dxa"/>
          </w:tcPr>
          <w:p w14:paraId="3052DF79"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1.090</w:t>
            </w:r>
          </w:p>
        </w:tc>
        <w:tc>
          <w:tcPr>
            <w:tcW w:w="3117" w:type="dxa"/>
          </w:tcPr>
          <w:p w14:paraId="7653EB9D" w14:textId="77777777" w:rsidR="0085206F" w:rsidRPr="0085206F" w:rsidRDefault="0085206F" w:rsidP="00E50B7D">
            <w:pPr>
              <w:spacing w:before="100" w:beforeAutospacing="1" w:after="100" w:afterAutospacing="1" w:line="240" w:lineRule="auto"/>
              <w:rPr>
                <w:rFonts w:hAnsi="Symbol"/>
                <w:color w:val="000000" w:themeColor="text1"/>
              </w:rPr>
            </w:pPr>
            <w:r w:rsidRPr="0085206F">
              <w:rPr>
                <w:rFonts w:hAnsi="Symbol"/>
                <w:color w:val="000000" w:themeColor="text1"/>
              </w:rPr>
              <w:t>1.093</w:t>
            </w:r>
          </w:p>
        </w:tc>
      </w:tr>
    </w:tbl>
    <w:p w14:paraId="1EC0E261" w14:textId="77777777" w:rsidR="0085206F" w:rsidRPr="00E32E04" w:rsidRDefault="0085206F" w:rsidP="0085206F"/>
    <w:sectPr w:rsidR="0085206F" w:rsidRPr="00E32E04" w:rsidSect="004864AF">
      <w:footerReference w:type="even" r:id="rId31"/>
      <w:footerReference w:type="default" r:id="rId32"/>
      <w:footerReference w:type="first" r:id="rId3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Ina Drabløs" w:date="2025-03-12T16:15:00Z" w:initials="ID">
    <w:p w14:paraId="1539E8E0" w14:textId="77777777" w:rsidR="001F7D0D" w:rsidRDefault="00A276A6" w:rsidP="001F7D0D">
      <w:pPr>
        <w:pStyle w:val="CommentText"/>
      </w:pPr>
      <w:r>
        <w:rPr>
          <w:rStyle w:val="CommentReference"/>
        </w:rPr>
        <w:annotationRef/>
      </w:r>
      <w:r w:rsidR="001F7D0D">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5" w:author="Margrete Soya Heimvik" w:date="2025-04-10T17:58:00Z" w:initials="MH">
    <w:p w14:paraId="469F66C4" w14:textId="77777777" w:rsidR="00FD6C89" w:rsidRDefault="00FD6C89" w:rsidP="00FD6C89">
      <w:r>
        <w:rPr>
          <w:rStyle w:val="CommentReference"/>
        </w:rPr>
        <w:annotationRef/>
      </w:r>
      <w:r>
        <w:rPr>
          <w:color w:val="000000"/>
          <w:sz w:val="20"/>
          <w:szCs w:val="20"/>
        </w:rPr>
        <w:t xml:space="preserve">Introduce medications </w:t>
      </w:r>
    </w:p>
  </w:comment>
  <w:comment w:id="7" w:author="Ina Drabløs [2]" w:date="2025-04-04T14:42:00Z" w:initials="ID">
    <w:p w14:paraId="11F06CCA" w14:textId="03C5E540" w:rsidR="008103F1" w:rsidRDefault="008103F1" w:rsidP="008103F1">
      <w:r>
        <w:rPr>
          <w:rStyle w:val="CommentReference"/>
        </w:rPr>
        <w:annotationRef/>
      </w:r>
      <w:r>
        <w:rPr>
          <w:sz w:val="20"/>
          <w:szCs w:val="20"/>
        </w:rPr>
        <w:t>Include in reference list</w:t>
      </w:r>
    </w:p>
  </w:comment>
  <w:comment w:id="8" w:author="Ina Drabløs [2]" w:date="2025-04-04T14:44:00Z" w:initials="ID">
    <w:p w14:paraId="63B81FCE" w14:textId="77777777" w:rsidR="008103F1" w:rsidRDefault="008103F1" w:rsidP="008103F1">
      <w:r>
        <w:rPr>
          <w:rStyle w:val="CommentReference"/>
        </w:rPr>
        <w:annotationRef/>
      </w:r>
      <w:r>
        <w:rPr>
          <w:sz w:val="20"/>
          <w:szCs w:val="20"/>
        </w:rPr>
        <w:t xml:space="preserve">Might be redundant, this has already been stated across the sentences above. </w:t>
      </w:r>
    </w:p>
  </w:comment>
  <w:comment w:id="12" w:author="Ina Drabløs [2]" w:date="2025-04-04T14:49:00Z" w:initials="ID">
    <w:p w14:paraId="315C6ADF" w14:textId="77777777" w:rsidR="00ED3F59" w:rsidRDefault="00ED3F59" w:rsidP="00ED3F59">
      <w:r>
        <w:rPr>
          <w:rStyle w:val="CommentReference"/>
        </w:rPr>
        <w:annotationRef/>
      </w:r>
      <w:r>
        <w:rPr>
          <w:sz w:val="20"/>
          <w:szCs w:val="20"/>
        </w:rPr>
        <w:t>as in the psychological functioning of babies? Or do you mean young children? Or babies psychosocial functioning/development?</w:t>
      </w:r>
    </w:p>
  </w:comment>
  <w:comment w:id="14" w:author="Ina Drabløs [2]" w:date="2025-04-04T14:51:00Z" w:initials="ID">
    <w:p w14:paraId="61BB1BEB" w14:textId="77777777" w:rsidR="00E35390" w:rsidRDefault="00ED3F59" w:rsidP="00E35390">
      <w:r>
        <w:rPr>
          <w:rStyle w:val="CommentReference"/>
        </w:rPr>
        <w:annotationRef/>
      </w:r>
      <w:r w:rsidR="00E35390">
        <w:rPr>
          <w:sz w:val="20"/>
          <w:szCs w:val="20"/>
        </w:rPr>
        <w:t>Everything under here is not within my expertise so Øystein should probably have a closer look, but I have made a few comments that might(?) be helpful. In my opinion, your paragraphs here are good!</w:t>
      </w:r>
    </w:p>
  </w:comment>
  <w:comment w:id="19" w:author="Ina Drabløs [2]" w:date="2025-04-04T14:56:00Z" w:initials="ID">
    <w:p w14:paraId="57B47284" w14:textId="03988E8B" w:rsidR="000E1E95" w:rsidRDefault="000E1E95" w:rsidP="000E1E95">
      <w:r>
        <w:rPr>
          <w:rStyle w:val="CommentReference"/>
        </w:rPr>
        <w:annotationRef/>
      </w:r>
      <w:r>
        <w:rPr>
          <w:sz w:val="20"/>
          <w:szCs w:val="20"/>
        </w:rPr>
        <w:t xml:space="preserve">Machine learning in neuroscience in general, or SLT or predictive modeling? </w:t>
      </w:r>
    </w:p>
    <w:p w14:paraId="409A0DD1" w14:textId="77777777" w:rsidR="000E1E95" w:rsidRDefault="000E1E95" w:rsidP="000E1E95"/>
    <w:p w14:paraId="4B970925" w14:textId="77777777" w:rsidR="000E1E95" w:rsidRDefault="000E1E95" w:rsidP="000E1E95">
      <w:r>
        <w:rPr>
          <w:sz w:val="20"/>
          <w:szCs w:val="20"/>
        </w:rPr>
        <w:t>You start with something more general (SLT/machine learning), then narrow it to supervised learning, then back to machine learning - a little confusing</w:t>
      </w:r>
    </w:p>
  </w:comment>
  <w:comment w:id="23" w:author="Ina Drabløs [2]" w:date="2025-04-04T15:39:00Z" w:initials="ID">
    <w:p w14:paraId="718AAF7F" w14:textId="77777777" w:rsidR="005B22CF" w:rsidRDefault="005B22CF" w:rsidP="005B22CF">
      <w:r>
        <w:rPr>
          <w:rStyle w:val="CommentReference"/>
        </w:rPr>
        <w:annotationRef/>
      </w:r>
      <w:r>
        <w:rPr>
          <w:sz w:val="20"/>
          <w:szCs w:val="20"/>
        </w:rPr>
        <w:t>Great figure!</w:t>
      </w:r>
    </w:p>
  </w:comment>
  <w:comment w:id="24" w:author="Ina Drabløs [2]" w:date="2025-04-04T15:40:00Z" w:initials="ID">
    <w:p w14:paraId="514B261D" w14:textId="77777777" w:rsidR="005B22CF" w:rsidRDefault="005B22CF" w:rsidP="005B22CF">
      <w:r>
        <w:rPr>
          <w:rStyle w:val="CommentReference"/>
        </w:rPr>
        <w:annotationRef/>
      </w:r>
      <w:r>
        <w:rPr>
          <w:sz w:val="20"/>
          <w:szCs w:val="20"/>
        </w:rPr>
        <w:t>consider short definition</w:t>
      </w:r>
    </w:p>
  </w:comment>
  <w:comment w:id="26" w:author="Ina Drabløs [2]" w:date="2025-04-04T15:44:00Z" w:initials="ID">
    <w:p w14:paraId="79F1D060" w14:textId="77777777" w:rsidR="005B22CF" w:rsidRDefault="005B22CF" w:rsidP="005B22CF">
      <w:r>
        <w:rPr>
          <w:rStyle w:val="CommentReference"/>
        </w:rPr>
        <w:annotationRef/>
      </w:r>
      <w:r>
        <w:rPr>
          <w:sz w:val="20"/>
          <w:szCs w:val="20"/>
        </w:rPr>
        <w:t>also a good figure - these are simple and informative!</w:t>
      </w:r>
    </w:p>
  </w:comment>
  <w:comment w:id="27" w:author="Ina Drabløs [2]" w:date="2025-04-04T15:46:00Z" w:initials="ID">
    <w:p w14:paraId="03954571" w14:textId="77777777" w:rsidR="005B22CF" w:rsidRDefault="005B22CF" w:rsidP="005B22CF">
      <w:r>
        <w:rPr>
          <w:rStyle w:val="CommentReference"/>
        </w:rPr>
        <w:annotationRef/>
      </w:r>
      <w:r>
        <w:rPr>
          <w:sz w:val="20"/>
          <w:szCs w:val="20"/>
        </w:rPr>
        <w:t>This is the first use of this term, perhaps clarity in advance?</w:t>
      </w:r>
    </w:p>
  </w:comment>
  <w:comment w:id="28" w:author="Ina Drabløs [2]" w:date="2025-04-04T15:47:00Z" w:initials="ID">
    <w:p w14:paraId="46D8DD9B" w14:textId="77777777" w:rsidR="005B22CF" w:rsidRDefault="005B22CF" w:rsidP="005B22CF">
      <w:r>
        <w:rPr>
          <w:rStyle w:val="CommentReference"/>
        </w:rPr>
        <w:annotationRef/>
      </w:r>
      <w:r>
        <w:rPr>
          <w:sz w:val="20"/>
          <w:szCs w:val="20"/>
        </w:rPr>
        <w:t>Don’t think this has been explaned/defined either?</w:t>
      </w:r>
    </w:p>
  </w:comment>
  <w:comment w:id="29" w:author="Ina Drabløs [2]" w:date="2025-04-04T15:49:00Z" w:initials="ID">
    <w:p w14:paraId="22291567" w14:textId="77777777" w:rsidR="005B22CF" w:rsidRDefault="005B22CF" w:rsidP="005B22CF">
      <w:r>
        <w:rPr>
          <w:rStyle w:val="CommentReference"/>
        </w:rPr>
        <w:annotationRef/>
      </w:r>
      <w:r>
        <w:rPr>
          <w:sz w:val="20"/>
          <w:szCs w:val="20"/>
        </w:rPr>
        <w:t>This is also not very understandable for general neuroscience person</w:t>
      </w:r>
    </w:p>
  </w:comment>
  <w:comment w:id="30" w:author="Ina Drabløs [2]" w:date="2025-04-04T15:51:00Z" w:initials="ID">
    <w:p w14:paraId="665A2131" w14:textId="77777777" w:rsidR="00D9785D" w:rsidRDefault="00D9785D" w:rsidP="00D9785D">
      <w:r>
        <w:rPr>
          <w:rStyle w:val="CommentReference"/>
        </w:rPr>
        <w:annotationRef/>
      </w:r>
      <w:r>
        <w:rPr>
          <w:sz w:val="20"/>
          <w:szCs w:val="20"/>
        </w:rPr>
        <w:t>determines (?)</w:t>
      </w:r>
    </w:p>
  </w:comment>
  <w:comment w:id="33" w:author="Ina Drabløs [2]" w:date="2025-04-04T15:54:00Z" w:initials="ID">
    <w:p w14:paraId="63ADD95C" w14:textId="77777777" w:rsidR="00112991" w:rsidRDefault="00D9785D" w:rsidP="00112991">
      <w:r>
        <w:rPr>
          <w:rStyle w:val="CommentReference"/>
        </w:rPr>
        <w:annotationRef/>
      </w:r>
      <w:r w:rsidR="00112991">
        <w:rPr>
          <w:sz w:val="20"/>
          <w:szCs w:val="20"/>
        </w:rPr>
        <w:t>personally I do not think you need to name specific coding functions/names in the text, unless you are considering including specific formulas you are using (ignore this if you really feel it helps you explain/is difficult without these)</w:t>
      </w:r>
    </w:p>
  </w:comment>
  <w:comment w:id="34" w:author="Ina Drabløs [2]" w:date="2025-04-04T15:56:00Z" w:initials="ID">
    <w:p w14:paraId="07A3FC3B" w14:textId="77777777" w:rsidR="00112991" w:rsidRDefault="00112991" w:rsidP="00112991">
      <w:r>
        <w:rPr>
          <w:rStyle w:val="CommentReference"/>
        </w:rPr>
        <w:annotationRef/>
      </w:r>
      <w:r>
        <w:rPr>
          <w:sz w:val="20"/>
          <w:szCs w:val="20"/>
        </w:rPr>
        <w:t>This paragraph is great!</w:t>
      </w:r>
    </w:p>
  </w:comment>
  <w:comment w:id="60" w:author="Ina Drabløs [2]" w:date="2025-04-21T10:51:00Z" w:initials="ID">
    <w:p w14:paraId="4B5EEA17" w14:textId="77777777" w:rsidR="00BA3646" w:rsidRDefault="00BA3646" w:rsidP="00BA3646">
      <w:r>
        <w:rPr>
          <w:rStyle w:val="CommentReference"/>
        </w:rPr>
        <w:annotationRef/>
      </w:r>
      <w:r>
        <w:rPr>
          <w:sz w:val="20"/>
          <w:szCs w:val="20"/>
        </w:rPr>
        <w:t>Ref to R core team, google the version and they have a preferred in-text reference</w:t>
      </w:r>
    </w:p>
  </w:comment>
  <w:comment w:id="61" w:author="Margrete Soya Heimvik" w:date="2025-04-25T14:28:00Z" w:initials="MH">
    <w:p w14:paraId="1F3F5158" w14:textId="77777777" w:rsidR="00BA3646" w:rsidRPr="00823ED2" w:rsidRDefault="00BA3646" w:rsidP="00BA3646">
      <w:pPr>
        <w:rPr>
          <w:rStyle w:val="Hyperlink"/>
        </w:rPr>
      </w:pPr>
      <w:r>
        <w:rPr>
          <w:rStyle w:val="CommentReference"/>
        </w:rPr>
        <w:annotationRef/>
      </w:r>
      <w:hyperlink r:id="rId1" w:history="1">
        <w:r w:rsidRPr="00823ED2">
          <w:rPr>
            <w:rStyle w:val="Hyperlink"/>
            <w:sz w:val="20"/>
            <w:szCs w:val="20"/>
          </w:rPr>
          <w:t>https://cran.r-project.org/web/packages/report/vignettes/cite_packages.html?utm_source=chatgpt.com</w:t>
        </w:r>
      </w:hyperlink>
      <w:r>
        <w:fldChar w:fldCharType="begin"/>
      </w:r>
      <w:r>
        <w:instrText>HYPERLINK "https://cran.r-project.org/web/packages/report/vignettes/cite_packages.html?utm_source=chatgpt.com"</w:instrText>
      </w:r>
      <w:r>
        <w:fldChar w:fldCharType="separate"/>
      </w:r>
    </w:p>
    <w:p w14:paraId="2B113015" w14:textId="77777777" w:rsidR="00BA3646" w:rsidRDefault="00BA3646" w:rsidP="00BA3646">
      <w:r>
        <w:fldChar w:fldCharType="end"/>
      </w:r>
    </w:p>
  </w:comment>
  <w:comment w:id="73" w:author="Margrete Soya Heimvik" w:date="2025-04-22T18:22:00Z" w:initials="MH">
    <w:p w14:paraId="55A23001" w14:textId="060505B0" w:rsidR="007E53D7" w:rsidRDefault="00DF1E60" w:rsidP="007E53D7">
      <w:r>
        <w:rPr>
          <w:rStyle w:val="CommentReference"/>
        </w:rPr>
        <w:annotationRef/>
      </w:r>
      <w:r w:rsidR="007E53D7">
        <w:rPr>
          <w:sz w:val="20"/>
          <w:szCs w:val="20"/>
        </w:rPr>
        <w:t xml:space="preserve">Legend here im still working on it the trial log loss is supposed to be just a circl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9E8E0" w15:done="0"/>
  <w15:commentEx w15:paraId="469F66C4" w15:done="0"/>
  <w15:commentEx w15:paraId="11F06CCA" w15:done="0"/>
  <w15:commentEx w15:paraId="63B81FCE" w15:done="0"/>
  <w15:commentEx w15:paraId="315C6ADF" w15:done="0"/>
  <w15:commentEx w15:paraId="61BB1BEB" w15:done="0"/>
  <w15:commentEx w15:paraId="4B970925" w15:done="0"/>
  <w15:commentEx w15:paraId="718AAF7F" w15:done="0"/>
  <w15:commentEx w15:paraId="514B261D" w15:done="0"/>
  <w15:commentEx w15:paraId="79F1D060" w15:done="0"/>
  <w15:commentEx w15:paraId="03954571" w15:done="0"/>
  <w15:commentEx w15:paraId="46D8DD9B" w15:done="0"/>
  <w15:commentEx w15:paraId="22291567" w15:done="0"/>
  <w15:commentEx w15:paraId="665A2131" w15:done="0"/>
  <w15:commentEx w15:paraId="63ADD95C" w15:done="0"/>
  <w15:commentEx w15:paraId="07A3FC3B" w15:done="0"/>
  <w15:commentEx w15:paraId="4B5EEA17" w15:done="0"/>
  <w15:commentEx w15:paraId="2B113015" w15:paraIdParent="4B5EEA17" w15:done="0"/>
  <w15:commentEx w15:paraId="55A230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63983EF3" w16cex:dateUtc="2025-04-10T15:58:00Z"/>
  <w16cex:commentExtensible w16cex:durableId="154E8721" w16cex:dateUtc="2025-04-04T12:42:00Z"/>
  <w16cex:commentExtensible w16cex:durableId="57D0A559" w16cex:dateUtc="2025-04-04T12:44:00Z"/>
  <w16cex:commentExtensible w16cex:durableId="19FAAAD4" w16cex:dateUtc="2025-04-04T12:49:00Z"/>
  <w16cex:commentExtensible w16cex:durableId="5BC12C4F" w16cex:dateUtc="2025-04-04T12:51:00Z"/>
  <w16cex:commentExtensible w16cex:durableId="1D427ECD" w16cex:dateUtc="2025-04-04T12:56:00Z"/>
  <w16cex:commentExtensible w16cex:durableId="0849C600" w16cex:dateUtc="2025-04-04T13:39:00Z"/>
  <w16cex:commentExtensible w16cex:durableId="4477B0A6" w16cex:dateUtc="2025-04-04T13:40:00Z"/>
  <w16cex:commentExtensible w16cex:durableId="7A4857C4" w16cex:dateUtc="2025-04-04T13:44:00Z"/>
  <w16cex:commentExtensible w16cex:durableId="2974332D" w16cex:dateUtc="2025-04-04T13:46:00Z"/>
  <w16cex:commentExtensible w16cex:durableId="52703B10" w16cex:dateUtc="2025-04-04T13:47:00Z"/>
  <w16cex:commentExtensible w16cex:durableId="19A2D1E4" w16cex:dateUtc="2025-04-04T13:49:00Z"/>
  <w16cex:commentExtensible w16cex:durableId="701FBD60" w16cex:dateUtc="2025-04-04T13:51:00Z"/>
  <w16cex:commentExtensible w16cex:durableId="3D33EBD9" w16cex:dateUtc="2025-04-04T13:54:00Z"/>
  <w16cex:commentExtensible w16cex:durableId="2AF099B3" w16cex:dateUtc="2025-04-04T13:56:00Z"/>
  <w16cex:commentExtensible w16cex:durableId="741F953F" w16cex:dateUtc="2025-04-21T08:51:00Z"/>
  <w16cex:commentExtensible w16cex:durableId="49E639E4" w16cex:dateUtc="2025-04-25T12:28:00Z"/>
  <w16cex:commentExtensible w16cex:durableId="0EE359E5" w16cex:dateUtc="2025-04-22T16: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9E8E0" w16cid:durableId="1A43BD15"/>
  <w16cid:commentId w16cid:paraId="469F66C4" w16cid:durableId="63983EF3"/>
  <w16cid:commentId w16cid:paraId="11F06CCA" w16cid:durableId="154E8721"/>
  <w16cid:commentId w16cid:paraId="63B81FCE" w16cid:durableId="57D0A559"/>
  <w16cid:commentId w16cid:paraId="315C6ADF" w16cid:durableId="19FAAAD4"/>
  <w16cid:commentId w16cid:paraId="61BB1BEB" w16cid:durableId="5BC12C4F"/>
  <w16cid:commentId w16cid:paraId="4B970925" w16cid:durableId="1D427ECD"/>
  <w16cid:commentId w16cid:paraId="718AAF7F" w16cid:durableId="0849C600"/>
  <w16cid:commentId w16cid:paraId="514B261D" w16cid:durableId="4477B0A6"/>
  <w16cid:commentId w16cid:paraId="79F1D060" w16cid:durableId="7A4857C4"/>
  <w16cid:commentId w16cid:paraId="03954571" w16cid:durableId="2974332D"/>
  <w16cid:commentId w16cid:paraId="46D8DD9B" w16cid:durableId="52703B10"/>
  <w16cid:commentId w16cid:paraId="22291567" w16cid:durableId="19A2D1E4"/>
  <w16cid:commentId w16cid:paraId="665A2131" w16cid:durableId="701FBD60"/>
  <w16cid:commentId w16cid:paraId="63ADD95C" w16cid:durableId="3D33EBD9"/>
  <w16cid:commentId w16cid:paraId="07A3FC3B" w16cid:durableId="2AF099B3"/>
  <w16cid:commentId w16cid:paraId="4B5EEA17" w16cid:durableId="741F953F"/>
  <w16cid:commentId w16cid:paraId="2B113015" w16cid:durableId="49E639E4"/>
  <w16cid:commentId w16cid:paraId="55A23001" w16cid:durableId="0EE359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E7F333" w14:textId="77777777" w:rsidR="002713E5" w:rsidRDefault="002713E5" w:rsidP="000314D7">
      <w:r>
        <w:separator/>
      </w:r>
    </w:p>
  </w:endnote>
  <w:endnote w:type="continuationSeparator" w:id="0">
    <w:p w14:paraId="2F1E3DCB" w14:textId="77777777" w:rsidR="002713E5" w:rsidRDefault="002713E5"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Helvetica">
    <w:panose1 w:val="00000000000000000000"/>
    <w:charset w:val="00"/>
    <w:family w:val="auto"/>
    <w:pitch w:val="variable"/>
    <w:sig w:usb0="E00002FF" w:usb1="5000785B" w:usb2="00000000" w:usb3="00000000" w:csb0="0000019F" w:csb1="00000000"/>
  </w:font>
  <w:font w:name="-webkit-standard">
    <w:altName w:val="Cambria"/>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inherit">
    <w:altName w:val="Cambria"/>
    <w:panose1 w:val="020B0604020202020204"/>
    <w:charset w:val="00"/>
    <w:family w:val="roman"/>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59689FA" w14:textId="77777777" w:rsidR="002713E5" w:rsidRDefault="002713E5" w:rsidP="000314D7">
      <w:r>
        <w:separator/>
      </w:r>
    </w:p>
  </w:footnote>
  <w:footnote w:type="continuationSeparator" w:id="0">
    <w:p w14:paraId="147B055A" w14:textId="77777777" w:rsidR="002713E5" w:rsidRDefault="002713E5"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9564F"/>
    <w:multiLevelType w:val="hybridMultilevel"/>
    <w:tmpl w:val="79F8A54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3529A"/>
    <w:multiLevelType w:val="hybridMultilevel"/>
    <w:tmpl w:val="95289AF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1D4F34"/>
    <w:multiLevelType w:val="hybridMultilevel"/>
    <w:tmpl w:val="8E56EC8C"/>
    <w:lvl w:ilvl="0" w:tplc="04090017">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4D37E89"/>
    <w:multiLevelType w:val="hybridMultilevel"/>
    <w:tmpl w:val="358E0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95366"/>
    <w:multiLevelType w:val="multilevel"/>
    <w:tmpl w:val="6D7234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CC13E4B"/>
    <w:multiLevelType w:val="hybridMultilevel"/>
    <w:tmpl w:val="C3C4DD1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51728266">
    <w:abstractNumId w:val="3"/>
  </w:num>
  <w:num w:numId="2" w16cid:durableId="1260718980">
    <w:abstractNumId w:val="4"/>
  </w:num>
  <w:num w:numId="3" w16cid:durableId="1848862074">
    <w:abstractNumId w:val="2"/>
  </w:num>
  <w:num w:numId="4" w16cid:durableId="1943025805">
    <w:abstractNumId w:val="1"/>
  </w:num>
  <w:num w:numId="5" w16cid:durableId="404303726">
    <w:abstractNumId w:val="0"/>
  </w:num>
  <w:num w:numId="6" w16cid:durableId="1027566931">
    <w:abstractNumId w:val="5"/>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Margrete Soya Heimvik">
    <w15:presenceInfo w15:providerId="AD" w15:userId="S::margrsh@uio.no::5a612a65-8c02-431e-8d1b-f0930715ff1e"/>
  </w15:person>
  <w15:person w15:author="Ina Drabløs [2]">
    <w15:presenceInfo w15:providerId="AD" w15:userId="S::inadra76@bhioslo.no::318a6dcc-5b41-4773-9aea-e6e35b61d3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1114C"/>
    <w:rsid w:val="000148B9"/>
    <w:rsid w:val="00020E02"/>
    <w:rsid w:val="00020E0A"/>
    <w:rsid w:val="000314D7"/>
    <w:rsid w:val="00032C7B"/>
    <w:rsid w:val="00034179"/>
    <w:rsid w:val="00036012"/>
    <w:rsid w:val="00041548"/>
    <w:rsid w:val="000429F0"/>
    <w:rsid w:val="00043986"/>
    <w:rsid w:val="00043A03"/>
    <w:rsid w:val="00044472"/>
    <w:rsid w:val="00052F15"/>
    <w:rsid w:val="00052F30"/>
    <w:rsid w:val="000538FF"/>
    <w:rsid w:val="00054872"/>
    <w:rsid w:val="00055355"/>
    <w:rsid w:val="000631DC"/>
    <w:rsid w:val="00064539"/>
    <w:rsid w:val="00064EF2"/>
    <w:rsid w:val="00065955"/>
    <w:rsid w:val="00065DC9"/>
    <w:rsid w:val="00070F09"/>
    <w:rsid w:val="000736E2"/>
    <w:rsid w:val="00073857"/>
    <w:rsid w:val="000740BF"/>
    <w:rsid w:val="000977E9"/>
    <w:rsid w:val="000A3B27"/>
    <w:rsid w:val="000A4D1C"/>
    <w:rsid w:val="000B43A9"/>
    <w:rsid w:val="000C5DA4"/>
    <w:rsid w:val="000C6228"/>
    <w:rsid w:val="000C7A52"/>
    <w:rsid w:val="000D1CCF"/>
    <w:rsid w:val="000D6882"/>
    <w:rsid w:val="000D7147"/>
    <w:rsid w:val="000E1520"/>
    <w:rsid w:val="000E1E95"/>
    <w:rsid w:val="000E408D"/>
    <w:rsid w:val="000E5EBF"/>
    <w:rsid w:val="000F0586"/>
    <w:rsid w:val="000F1FC7"/>
    <w:rsid w:val="000F487F"/>
    <w:rsid w:val="000F7CF0"/>
    <w:rsid w:val="000F7E8F"/>
    <w:rsid w:val="001019BC"/>
    <w:rsid w:val="001050EE"/>
    <w:rsid w:val="001103F8"/>
    <w:rsid w:val="00112991"/>
    <w:rsid w:val="00114589"/>
    <w:rsid w:val="001145A4"/>
    <w:rsid w:val="0011607E"/>
    <w:rsid w:val="001160DD"/>
    <w:rsid w:val="00116889"/>
    <w:rsid w:val="0012023B"/>
    <w:rsid w:val="00122CF2"/>
    <w:rsid w:val="001264F7"/>
    <w:rsid w:val="00126CAD"/>
    <w:rsid w:val="00130116"/>
    <w:rsid w:val="0013016E"/>
    <w:rsid w:val="00131877"/>
    <w:rsid w:val="00133118"/>
    <w:rsid w:val="0013785D"/>
    <w:rsid w:val="00146C65"/>
    <w:rsid w:val="001501D3"/>
    <w:rsid w:val="00153638"/>
    <w:rsid w:val="00160711"/>
    <w:rsid w:val="00162758"/>
    <w:rsid w:val="001678A6"/>
    <w:rsid w:val="0017038A"/>
    <w:rsid w:val="00172884"/>
    <w:rsid w:val="001737C1"/>
    <w:rsid w:val="0017565C"/>
    <w:rsid w:val="00175BEA"/>
    <w:rsid w:val="00181403"/>
    <w:rsid w:val="00186A19"/>
    <w:rsid w:val="00187735"/>
    <w:rsid w:val="00192EBD"/>
    <w:rsid w:val="00195A4B"/>
    <w:rsid w:val="001972CB"/>
    <w:rsid w:val="00197600"/>
    <w:rsid w:val="001A3F38"/>
    <w:rsid w:val="001A7696"/>
    <w:rsid w:val="001B19AE"/>
    <w:rsid w:val="001B2E22"/>
    <w:rsid w:val="001B383E"/>
    <w:rsid w:val="001B3E4E"/>
    <w:rsid w:val="001B6AB5"/>
    <w:rsid w:val="001C3A5A"/>
    <w:rsid w:val="001C5D51"/>
    <w:rsid w:val="001C79AF"/>
    <w:rsid w:val="001C7DDF"/>
    <w:rsid w:val="001D002C"/>
    <w:rsid w:val="001D18C3"/>
    <w:rsid w:val="001D30A3"/>
    <w:rsid w:val="001E2F31"/>
    <w:rsid w:val="001E6C60"/>
    <w:rsid w:val="001F157C"/>
    <w:rsid w:val="001F7D0D"/>
    <w:rsid w:val="00201BF6"/>
    <w:rsid w:val="002064A2"/>
    <w:rsid w:val="00207A9C"/>
    <w:rsid w:val="00207F5F"/>
    <w:rsid w:val="002103E3"/>
    <w:rsid w:val="002107CD"/>
    <w:rsid w:val="00213ED3"/>
    <w:rsid w:val="0021536D"/>
    <w:rsid w:val="00220961"/>
    <w:rsid w:val="00222F2C"/>
    <w:rsid w:val="002231DD"/>
    <w:rsid w:val="00226F37"/>
    <w:rsid w:val="00231BFE"/>
    <w:rsid w:val="00235CD5"/>
    <w:rsid w:val="002372D2"/>
    <w:rsid w:val="002438D6"/>
    <w:rsid w:val="002478E9"/>
    <w:rsid w:val="0025339E"/>
    <w:rsid w:val="002549EE"/>
    <w:rsid w:val="00255849"/>
    <w:rsid w:val="00257FD8"/>
    <w:rsid w:val="0026337E"/>
    <w:rsid w:val="0026398E"/>
    <w:rsid w:val="00263C91"/>
    <w:rsid w:val="00266014"/>
    <w:rsid w:val="002713E5"/>
    <w:rsid w:val="00273564"/>
    <w:rsid w:val="00274329"/>
    <w:rsid w:val="00275714"/>
    <w:rsid w:val="00276219"/>
    <w:rsid w:val="00283241"/>
    <w:rsid w:val="00284C44"/>
    <w:rsid w:val="00285782"/>
    <w:rsid w:val="00286F30"/>
    <w:rsid w:val="00292072"/>
    <w:rsid w:val="00295915"/>
    <w:rsid w:val="002A33E0"/>
    <w:rsid w:val="002A428F"/>
    <w:rsid w:val="002A4E1A"/>
    <w:rsid w:val="002A510A"/>
    <w:rsid w:val="002A68E0"/>
    <w:rsid w:val="002B0C5B"/>
    <w:rsid w:val="002B2D15"/>
    <w:rsid w:val="002C1E0C"/>
    <w:rsid w:val="002C40AC"/>
    <w:rsid w:val="002C5CFE"/>
    <w:rsid w:val="002E07B0"/>
    <w:rsid w:val="002E31DB"/>
    <w:rsid w:val="002E428A"/>
    <w:rsid w:val="002E6E2B"/>
    <w:rsid w:val="002E6FFB"/>
    <w:rsid w:val="00300B4B"/>
    <w:rsid w:val="003023DC"/>
    <w:rsid w:val="00305246"/>
    <w:rsid w:val="0030659D"/>
    <w:rsid w:val="00314108"/>
    <w:rsid w:val="0031455B"/>
    <w:rsid w:val="00314C83"/>
    <w:rsid w:val="00314F60"/>
    <w:rsid w:val="00315D9E"/>
    <w:rsid w:val="003205B4"/>
    <w:rsid w:val="00321101"/>
    <w:rsid w:val="003279D7"/>
    <w:rsid w:val="003310B9"/>
    <w:rsid w:val="0033211D"/>
    <w:rsid w:val="00334FF0"/>
    <w:rsid w:val="00335D6E"/>
    <w:rsid w:val="0034485C"/>
    <w:rsid w:val="00346088"/>
    <w:rsid w:val="00346646"/>
    <w:rsid w:val="003500CE"/>
    <w:rsid w:val="003506F0"/>
    <w:rsid w:val="003538B3"/>
    <w:rsid w:val="00354C8A"/>
    <w:rsid w:val="0036021B"/>
    <w:rsid w:val="003655DA"/>
    <w:rsid w:val="00366C25"/>
    <w:rsid w:val="00367CE1"/>
    <w:rsid w:val="00370B2D"/>
    <w:rsid w:val="0037152B"/>
    <w:rsid w:val="00371F45"/>
    <w:rsid w:val="003867A7"/>
    <w:rsid w:val="0038694A"/>
    <w:rsid w:val="00395739"/>
    <w:rsid w:val="00397C98"/>
    <w:rsid w:val="003A5DF6"/>
    <w:rsid w:val="003A7206"/>
    <w:rsid w:val="003B0717"/>
    <w:rsid w:val="003B1851"/>
    <w:rsid w:val="003B224D"/>
    <w:rsid w:val="003B7C69"/>
    <w:rsid w:val="003C4857"/>
    <w:rsid w:val="003C5C3D"/>
    <w:rsid w:val="003C5CB6"/>
    <w:rsid w:val="003C6D7B"/>
    <w:rsid w:val="003D08ED"/>
    <w:rsid w:val="003D36A0"/>
    <w:rsid w:val="003D47A1"/>
    <w:rsid w:val="003D4A33"/>
    <w:rsid w:val="003D5627"/>
    <w:rsid w:val="003D76F4"/>
    <w:rsid w:val="003E1D02"/>
    <w:rsid w:val="003E284C"/>
    <w:rsid w:val="003E6209"/>
    <w:rsid w:val="003E78BE"/>
    <w:rsid w:val="003F1AEF"/>
    <w:rsid w:val="003F2735"/>
    <w:rsid w:val="003F47D9"/>
    <w:rsid w:val="00400DB2"/>
    <w:rsid w:val="00402921"/>
    <w:rsid w:val="00402F86"/>
    <w:rsid w:val="00406CA6"/>
    <w:rsid w:val="00406DE7"/>
    <w:rsid w:val="0041038D"/>
    <w:rsid w:val="004144B0"/>
    <w:rsid w:val="004144C1"/>
    <w:rsid w:val="00420854"/>
    <w:rsid w:val="00420A85"/>
    <w:rsid w:val="00422F2A"/>
    <w:rsid w:val="004277C7"/>
    <w:rsid w:val="00427CEF"/>
    <w:rsid w:val="00430323"/>
    <w:rsid w:val="0043063F"/>
    <w:rsid w:val="0043233E"/>
    <w:rsid w:val="00432702"/>
    <w:rsid w:val="00433338"/>
    <w:rsid w:val="00434535"/>
    <w:rsid w:val="00436572"/>
    <w:rsid w:val="00442511"/>
    <w:rsid w:val="00443F96"/>
    <w:rsid w:val="0044407B"/>
    <w:rsid w:val="0045013C"/>
    <w:rsid w:val="00450D06"/>
    <w:rsid w:val="00453B87"/>
    <w:rsid w:val="00455623"/>
    <w:rsid w:val="00456A1E"/>
    <w:rsid w:val="004624B7"/>
    <w:rsid w:val="004626DD"/>
    <w:rsid w:val="004659AC"/>
    <w:rsid w:val="00475FC5"/>
    <w:rsid w:val="0048335E"/>
    <w:rsid w:val="00485B2C"/>
    <w:rsid w:val="004864AF"/>
    <w:rsid w:val="00487738"/>
    <w:rsid w:val="00490BDA"/>
    <w:rsid w:val="004939E9"/>
    <w:rsid w:val="004A4E1D"/>
    <w:rsid w:val="004A64D9"/>
    <w:rsid w:val="004A7304"/>
    <w:rsid w:val="004B4F24"/>
    <w:rsid w:val="004B52B5"/>
    <w:rsid w:val="004B61AF"/>
    <w:rsid w:val="004B7822"/>
    <w:rsid w:val="004C3AD7"/>
    <w:rsid w:val="004C6BC7"/>
    <w:rsid w:val="004C7CC4"/>
    <w:rsid w:val="004D0BE8"/>
    <w:rsid w:val="004D12B7"/>
    <w:rsid w:val="004D5907"/>
    <w:rsid w:val="004E1FEE"/>
    <w:rsid w:val="004E53D7"/>
    <w:rsid w:val="004F05B7"/>
    <w:rsid w:val="004F4026"/>
    <w:rsid w:val="004F6F8B"/>
    <w:rsid w:val="004F7A7F"/>
    <w:rsid w:val="00500226"/>
    <w:rsid w:val="00503C26"/>
    <w:rsid w:val="00504A34"/>
    <w:rsid w:val="0050526F"/>
    <w:rsid w:val="0051515F"/>
    <w:rsid w:val="00516FEA"/>
    <w:rsid w:val="00517FA8"/>
    <w:rsid w:val="0052087C"/>
    <w:rsid w:val="00521D27"/>
    <w:rsid w:val="005235A5"/>
    <w:rsid w:val="00531398"/>
    <w:rsid w:val="005317AF"/>
    <w:rsid w:val="00531F27"/>
    <w:rsid w:val="00537010"/>
    <w:rsid w:val="00541CA3"/>
    <w:rsid w:val="00544786"/>
    <w:rsid w:val="00546AF5"/>
    <w:rsid w:val="00547996"/>
    <w:rsid w:val="0055735E"/>
    <w:rsid w:val="00560893"/>
    <w:rsid w:val="00561F91"/>
    <w:rsid w:val="005705FA"/>
    <w:rsid w:val="00573D67"/>
    <w:rsid w:val="00573DD1"/>
    <w:rsid w:val="00574C63"/>
    <w:rsid w:val="005750EB"/>
    <w:rsid w:val="00575B60"/>
    <w:rsid w:val="005764B8"/>
    <w:rsid w:val="00577607"/>
    <w:rsid w:val="005817F5"/>
    <w:rsid w:val="0058440E"/>
    <w:rsid w:val="005864CB"/>
    <w:rsid w:val="0058705C"/>
    <w:rsid w:val="00587B7E"/>
    <w:rsid w:val="005A25FD"/>
    <w:rsid w:val="005A5B9E"/>
    <w:rsid w:val="005A64F2"/>
    <w:rsid w:val="005A6BD5"/>
    <w:rsid w:val="005B2082"/>
    <w:rsid w:val="005B22CF"/>
    <w:rsid w:val="005B27F3"/>
    <w:rsid w:val="005B2C12"/>
    <w:rsid w:val="005B2DB9"/>
    <w:rsid w:val="005B377B"/>
    <w:rsid w:val="005B6AE6"/>
    <w:rsid w:val="005C13C9"/>
    <w:rsid w:val="005D0C3A"/>
    <w:rsid w:val="005D3D09"/>
    <w:rsid w:val="005D4164"/>
    <w:rsid w:val="005D7722"/>
    <w:rsid w:val="005E0D75"/>
    <w:rsid w:val="005F02A9"/>
    <w:rsid w:val="005F5D5D"/>
    <w:rsid w:val="005F6551"/>
    <w:rsid w:val="00600564"/>
    <w:rsid w:val="006008E8"/>
    <w:rsid w:val="00600B06"/>
    <w:rsid w:val="00604388"/>
    <w:rsid w:val="006067C4"/>
    <w:rsid w:val="00617372"/>
    <w:rsid w:val="006244F9"/>
    <w:rsid w:val="006253E7"/>
    <w:rsid w:val="00631085"/>
    <w:rsid w:val="00631EE4"/>
    <w:rsid w:val="00633A7F"/>
    <w:rsid w:val="00636550"/>
    <w:rsid w:val="00637C48"/>
    <w:rsid w:val="006412E6"/>
    <w:rsid w:val="00642EBA"/>
    <w:rsid w:val="00644211"/>
    <w:rsid w:val="006457A3"/>
    <w:rsid w:val="00645C09"/>
    <w:rsid w:val="0065032C"/>
    <w:rsid w:val="00652525"/>
    <w:rsid w:val="00654021"/>
    <w:rsid w:val="006563C5"/>
    <w:rsid w:val="00656C0F"/>
    <w:rsid w:val="006623E6"/>
    <w:rsid w:val="00663874"/>
    <w:rsid w:val="00664F97"/>
    <w:rsid w:val="00671342"/>
    <w:rsid w:val="006868D7"/>
    <w:rsid w:val="00695905"/>
    <w:rsid w:val="006A0DC3"/>
    <w:rsid w:val="006A5D84"/>
    <w:rsid w:val="006B5FB1"/>
    <w:rsid w:val="006C0C19"/>
    <w:rsid w:val="006C410B"/>
    <w:rsid w:val="006D12D3"/>
    <w:rsid w:val="006E35A7"/>
    <w:rsid w:val="006E3BA0"/>
    <w:rsid w:val="006E5F66"/>
    <w:rsid w:val="006F7331"/>
    <w:rsid w:val="00713937"/>
    <w:rsid w:val="00714932"/>
    <w:rsid w:val="00715A42"/>
    <w:rsid w:val="0071621C"/>
    <w:rsid w:val="007175AD"/>
    <w:rsid w:val="007175E0"/>
    <w:rsid w:val="00721BEE"/>
    <w:rsid w:val="00723A5E"/>
    <w:rsid w:val="0072533D"/>
    <w:rsid w:val="007270F6"/>
    <w:rsid w:val="007340E5"/>
    <w:rsid w:val="007356F4"/>
    <w:rsid w:val="007373E4"/>
    <w:rsid w:val="0073791D"/>
    <w:rsid w:val="00740D2D"/>
    <w:rsid w:val="007470D2"/>
    <w:rsid w:val="007509D8"/>
    <w:rsid w:val="007519F6"/>
    <w:rsid w:val="007530AB"/>
    <w:rsid w:val="0075616E"/>
    <w:rsid w:val="00757B4B"/>
    <w:rsid w:val="007617CB"/>
    <w:rsid w:val="007623ED"/>
    <w:rsid w:val="0076774D"/>
    <w:rsid w:val="0077376F"/>
    <w:rsid w:val="007742C1"/>
    <w:rsid w:val="00776997"/>
    <w:rsid w:val="00777A42"/>
    <w:rsid w:val="007806BF"/>
    <w:rsid w:val="0078131D"/>
    <w:rsid w:val="00785FD6"/>
    <w:rsid w:val="00790328"/>
    <w:rsid w:val="007A25CB"/>
    <w:rsid w:val="007A6798"/>
    <w:rsid w:val="007A69A2"/>
    <w:rsid w:val="007B2544"/>
    <w:rsid w:val="007B3826"/>
    <w:rsid w:val="007C2308"/>
    <w:rsid w:val="007C2D59"/>
    <w:rsid w:val="007C3D1B"/>
    <w:rsid w:val="007C540D"/>
    <w:rsid w:val="007C54EE"/>
    <w:rsid w:val="007D2918"/>
    <w:rsid w:val="007E53D7"/>
    <w:rsid w:val="007E5622"/>
    <w:rsid w:val="007E67CF"/>
    <w:rsid w:val="007F0F62"/>
    <w:rsid w:val="007F4EE8"/>
    <w:rsid w:val="007F6AFA"/>
    <w:rsid w:val="0080217D"/>
    <w:rsid w:val="00805A1F"/>
    <w:rsid w:val="008103F1"/>
    <w:rsid w:val="00814A70"/>
    <w:rsid w:val="008157C2"/>
    <w:rsid w:val="00816258"/>
    <w:rsid w:val="00820317"/>
    <w:rsid w:val="00821E53"/>
    <w:rsid w:val="00823910"/>
    <w:rsid w:val="00824E88"/>
    <w:rsid w:val="008313E5"/>
    <w:rsid w:val="008323F3"/>
    <w:rsid w:val="00834208"/>
    <w:rsid w:val="00834C20"/>
    <w:rsid w:val="00834FCC"/>
    <w:rsid w:val="0084285E"/>
    <w:rsid w:val="008450EA"/>
    <w:rsid w:val="00847FA3"/>
    <w:rsid w:val="008511C9"/>
    <w:rsid w:val="00851784"/>
    <w:rsid w:val="0085206F"/>
    <w:rsid w:val="00860320"/>
    <w:rsid w:val="00860970"/>
    <w:rsid w:val="00863E57"/>
    <w:rsid w:val="008717B8"/>
    <w:rsid w:val="00871BDA"/>
    <w:rsid w:val="00871F64"/>
    <w:rsid w:val="00875DCB"/>
    <w:rsid w:val="00876617"/>
    <w:rsid w:val="00876D6C"/>
    <w:rsid w:val="0087726B"/>
    <w:rsid w:val="008852D6"/>
    <w:rsid w:val="0089078D"/>
    <w:rsid w:val="008A3A7A"/>
    <w:rsid w:val="008A3EC4"/>
    <w:rsid w:val="008A42AE"/>
    <w:rsid w:val="008A57BD"/>
    <w:rsid w:val="008A6BFE"/>
    <w:rsid w:val="008B043F"/>
    <w:rsid w:val="008B279E"/>
    <w:rsid w:val="008B2CDF"/>
    <w:rsid w:val="008B3EB6"/>
    <w:rsid w:val="008B4262"/>
    <w:rsid w:val="008B5171"/>
    <w:rsid w:val="008C0CD7"/>
    <w:rsid w:val="008C4F07"/>
    <w:rsid w:val="008C5551"/>
    <w:rsid w:val="008D1DCE"/>
    <w:rsid w:val="008D3C01"/>
    <w:rsid w:val="008D5CCB"/>
    <w:rsid w:val="008E0221"/>
    <w:rsid w:val="008E3EB3"/>
    <w:rsid w:val="008E488F"/>
    <w:rsid w:val="008E7BDD"/>
    <w:rsid w:val="008E7F48"/>
    <w:rsid w:val="008F04E8"/>
    <w:rsid w:val="008F439F"/>
    <w:rsid w:val="008F4548"/>
    <w:rsid w:val="009048C3"/>
    <w:rsid w:val="00910252"/>
    <w:rsid w:val="009129F3"/>
    <w:rsid w:val="00913A4B"/>
    <w:rsid w:val="009270AB"/>
    <w:rsid w:val="00930D76"/>
    <w:rsid w:val="0093595A"/>
    <w:rsid w:val="00941584"/>
    <w:rsid w:val="00942119"/>
    <w:rsid w:val="00947E5B"/>
    <w:rsid w:val="0095181D"/>
    <w:rsid w:val="009520BB"/>
    <w:rsid w:val="009550FB"/>
    <w:rsid w:val="009564E1"/>
    <w:rsid w:val="00956541"/>
    <w:rsid w:val="00961B3A"/>
    <w:rsid w:val="00964FE8"/>
    <w:rsid w:val="00970C9C"/>
    <w:rsid w:val="00973D0D"/>
    <w:rsid w:val="009768C9"/>
    <w:rsid w:val="009768E3"/>
    <w:rsid w:val="00981F6A"/>
    <w:rsid w:val="00982C6A"/>
    <w:rsid w:val="009838A7"/>
    <w:rsid w:val="00987342"/>
    <w:rsid w:val="00993997"/>
    <w:rsid w:val="00994931"/>
    <w:rsid w:val="00996995"/>
    <w:rsid w:val="00996B3F"/>
    <w:rsid w:val="009A58B4"/>
    <w:rsid w:val="009B0280"/>
    <w:rsid w:val="009B2BFB"/>
    <w:rsid w:val="009B6655"/>
    <w:rsid w:val="009B6DED"/>
    <w:rsid w:val="009C1375"/>
    <w:rsid w:val="009C15A1"/>
    <w:rsid w:val="009C16B4"/>
    <w:rsid w:val="009C1A73"/>
    <w:rsid w:val="009C4671"/>
    <w:rsid w:val="009C4AA5"/>
    <w:rsid w:val="009D0B17"/>
    <w:rsid w:val="009D3255"/>
    <w:rsid w:val="009D4C8C"/>
    <w:rsid w:val="009D758D"/>
    <w:rsid w:val="009E4060"/>
    <w:rsid w:val="009E755E"/>
    <w:rsid w:val="009F2910"/>
    <w:rsid w:val="00A01D23"/>
    <w:rsid w:val="00A04208"/>
    <w:rsid w:val="00A0729C"/>
    <w:rsid w:val="00A0783C"/>
    <w:rsid w:val="00A10AED"/>
    <w:rsid w:val="00A10C3B"/>
    <w:rsid w:val="00A15FF9"/>
    <w:rsid w:val="00A2159E"/>
    <w:rsid w:val="00A25EEE"/>
    <w:rsid w:val="00A26C9F"/>
    <w:rsid w:val="00A276A6"/>
    <w:rsid w:val="00A301AB"/>
    <w:rsid w:val="00A31557"/>
    <w:rsid w:val="00A33827"/>
    <w:rsid w:val="00A347B5"/>
    <w:rsid w:val="00A35532"/>
    <w:rsid w:val="00A40DF1"/>
    <w:rsid w:val="00A41421"/>
    <w:rsid w:val="00A55C9F"/>
    <w:rsid w:val="00A56301"/>
    <w:rsid w:val="00A61B08"/>
    <w:rsid w:val="00A627CE"/>
    <w:rsid w:val="00A65709"/>
    <w:rsid w:val="00A66EB2"/>
    <w:rsid w:val="00A75285"/>
    <w:rsid w:val="00A8158F"/>
    <w:rsid w:val="00A820B6"/>
    <w:rsid w:val="00A84B7C"/>
    <w:rsid w:val="00A865F3"/>
    <w:rsid w:val="00A962A7"/>
    <w:rsid w:val="00AA1B42"/>
    <w:rsid w:val="00AA32DE"/>
    <w:rsid w:val="00AA7073"/>
    <w:rsid w:val="00AB1E49"/>
    <w:rsid w:val="00AB2BA1"/>
    <w:rsid w:val="00AB70E2"/>
    <w:rsid w:val="00AC567E"/>
    <w:rsid w:val="00AC69B4"/>
    <w:rsid w:val="00AE0F6A"/>
    <w:rsid w:val="00AE1DFD"/>
    <w:rsid w:val="00AE2257"/>
    <w:rsid w:val="00AE3C07"/>
    <w:rsid w:val="00AF01CA"/>
    <w:rsid w:val="00AF0A1D"/>
    <w:rsid w:val="00AF35C1"/>
    <w:rsid w:val="00AF36E1"/>
    <w:rsid w:val="00AF38DE"/>
    <w:rsid w:val="00AF3DF2"/>
    <w:rsid w:val="00AF4ADF"/>
    <w:rsid w:val="00AF652E"/>
    <w:rsid w:val="00AF791A"/>
    <w:rsid w:val="00AF7DD7"/>
    <w:rsid w:val="00B00400"/>
    <w:rsid w:val="00B00E94"/>
    <w:rsid w:val="00B01FE0"/>
    <w:rsid w:val="00B04D91"/>
    <w:rsid w:val="00B056CA"/>
    <w:rsid w:val="00B07394"/>
    <w:rsid w:val="00B0750A"/>
    <w:rsid w:val="00B076C8"/>
    <w:rsid w:val="00B111A0"/>
    <w:rsid w:val="00B16EF9"/>
    <w:rsid w:val="00B1785D"/>
    <w:rsid w:val="00B241AC"/>
    <w:rsid w:val="00B255A6"/>
    <w:rsid w:val="00B2718F"/>
    <w:rsid w:val="00B308AD"/>
    <w:rsid w:val="00B31972"/>
    <w:rsid w:val="00B31C64"/>
    <w:rsid w:val="00B32BD4"/>
    <w:rsid w:val="00B35E28"/>
    <w:rsid w:val="00B365C7"/>
    <w:rsid w:val="00B36C44"/>
    <w:rsid w:val="00B379D0"/>
    <w:rsid w:val="00B37FBA"/>
    <w:rsid w:val="00B401FA"/>
    <w:rsid w:val="00B44D1D"/>
    <w:rsid w:val="00B47D2A"/>
    <w:rsid w:val="00B52086"/>
    <w:rsid w:val="00B52814"/>
    <w:rsid w:val="00B5660D"/>
    <w:rsid w:val="00B57B2A"/>
    <w:rsid w:val="00B62982"/>
    <w:rsid w:val="00B665E5"/>
    <w:rsid w:val="00B70F5A"/>
    <w:rsid w:val="00B71A1B"/>
    <w:rsid w:val="00B77E92"/>
    <w:rsid w:val="00B81AF5"/>
    <w:rsid w:val="00B82808"/>
    <w:rsid w:val="00B83DCC"/>
    <w:rsid w:val="00B910A3"/>
    <w:rsid w:val="00B93736"/>
    <w:rsid w:val="00B937D2"/>
    <w:rsid w:val="00B938A3"/>
    <w:rsid w:val="00B94433"/>
    <w:rsid w:val="00B94DB5"/>
    <w:rsid w:val="00B95D61"/>
    <w:rsid w:val="00B965EA"/>
    <w:rsid w:val="00BA0579"/>
    <w:rsid w:val="00BA0B87"/>
    <w:rsid w:val="00BA0D2F"/>
    <w:rsid w:val="00BA1ADC"/>
    <w:rsid w:val="00BA3646"/>
    <w:rsid w:val="00BA4841"/>
    <w:rsid w:val="00BA52F5"/>
    <w:rsid w:val="00BA5863"/>
    <w:rsid w:val="00BB23B0"/>
    <w:rsid w:val="00BB6677"/>
    <w:rsid w:val="00BC3266"/>
    <w:rsid w:val="00BC7B70"/>
    <w:rsid w:val="00BD4005"/>
    <w:rsid w:val="00BD4074"/>
    <w:rsid w:val="00BE45F5"/>
    <w:rsid w:val="00BE6D2B"/>
    <w:rsid w:val="00BF29A7"/>
    <w:rsid w:val="00BF558C"/>
    <w:rsid w:val="00C02322"/>
    <w:rsid w:val="00C04C37"/>
    <w:rsid w:val="00C10752"/>
    <w:rsid w:val="00C118C3"/>
    <w:rsid w:val="00C11F05"/>
    <w:rsid w:val="00C21C59"/>
    <w:rsid w:val="00C233D1"/>
    <w:rsid w:val="00C26B81"/>
    <w:rsid w:val="00C303BB"/>
    <w:rsid w:val="00C34480"/>
    <w:rsid w:val="00C3560A"/>
    <w:rsid w:val="00C416BA"/>
    <w:rsid w:val="00C42502"/>
    <w:rsid w:val="00C464C2"/>
    <w:rsid w:val="00C56DDA"/>
    <w:rsid w:val="00C679D3"/>
    <w:rsid w:val="00C704ED"/>
    <w:rsid w:val="00C715EE"/>
    <w:rsid w:val="00C741CF"/>
    <w:rsid w:val="00C8375F"/>
    <w:rsid w:val="00C90F76"/>
    <w:rsid w:val="00C91CCC"/>
    <w:rsid w:val="00CA0B90"/>
    <w:rsid w:val="00CA7BF9"/>
    <w:rsid w:val="00CB3760"/>
    <w:rsid w:val="00CC7E43"/>
    <w:rsid w:val="00CD0F22"/>
    <w:rsid w:val="00CD2BE5"/>
    <w:rsid w:val="00CE31A2"/>
    <w:rsid w:val="00CE3570"/>
    <w:rsid w:val="00CE6A03"/>
    <w:rsid w:val="00CF1159"/>
    <w:rsid w:val="00CF2640"/>
    <w:rsid w:val="00CF30EF"/>
    <w:rsid w:val="00D10183"/>
    <w:rsid w:val="00D126B2"/>
    <w:rsid w:val="00D15E40"/>
    <w:rsid w:val="00D2005B"/>
    <w:rsid w:val="00D24A7F"/>
    <w:rsid w:val="00D259DD"/>
    <w:rsid w:val="00D332C9"/>
    <w:rsid w:val="00D337F8"/>
    <w:rsid w:val="00D33BAB"/>
    <w:rsid w:val="00D423D9"/>
    <w:rsid w:val="00D435F7"/>
    <w:rsid w:val="00D4728F"/>
    <w:rsid w:val="00D47CBB"/>
    <w:rsid w:val="00D54BE8"/>
    <w:rsid w:val="00D55F25"/>
    <w:rsid w:val="00D613A8"/>
    <w:rsid w:val="00D649C4"/>
    <w:rsid w:val="00D65AEF"/>
    <w:rsid w:val="00D72181"/>
    <w:rsid w:val="00D76071"/>
    <w:rsid w:val="00D76A51"/>
    <w:rsid w:val="00D818C5"/>
    <w:rsid w:val="00D84008"/>
    <w:rsid w:val="00D87D0D"/>
    <w:rsid w:val="00D90A78"/>
    <w:rsid w:val="00D91322"/>
    <w:rsid w:val="00D9198F"/>
    <w:rsid w:val="00D9614B"/>
    <w:rsid w:val="00D966F7"/>
    <w:rsid w:val="00D9711F"/>
    <w:rsid w:val="00D9785D"/>
    <w:rsid w:val="00DA4637"/>
    <w:rsid w:val="00DA5225"/>
    <w:rsid w:val="00DA5AAE"/>
    <w:rsid w:val="00DB3C41"/>
    <w:rsid w:val="00DB4416"/>
    <w:rsid w:val="00DC278E"/>
    <w:rsid w:val="00DC5BD7"/>
    <w:rsid w:val="00DD1BC7"/>
    <w:rsid w:val="00DD3701"/>
    <w:rsid w:val="00DD44C1"/>
    <w:rsid w:val="00DD5556"/>
    <w:rsid w:val="00DE53A5"/>
    <w:rsid w:val="00DF1E60"/>
    <w:rsid w:val="00DF551A"/>
    <w:rsid w:val="00E03357"/>
    <w:rsid w:val="00E04B4D"/>
    <w:rsid w:val="00E07B41"/>
    <w:rsid w:val="00E10397"/>
    <w:rsid w:val="00E10DB4"/>
    <w:rsid w:val="00E11A8E"/>
    <w:rsid w:val="00E21C0D"/>
    <w:rsid w:val="00E21D11"/>
    <w:rsid w:val="00E22262"/>
    <w:rsid w:val="00E238AE"/>
    <w:rsid w:val="00E27AFF"/>
    <w:rsid w:val="00E30790"/>
    <w:rsid w:val="00E307B3"/>
    <w:rsid w:val="00E31F8E"/>
    <w:rsid w:val="00E32E04"/>
    <w:rsid w:val="00E33541"/>
    <w:rsid w:val="00E338C6"/>
    <w:rsid w:val="00E35390"/>
    <w:rsid w:val="00E353F6"/>
    <w:rsid w:val="00E3624F"/>
    <w:rsid w:val="00E36824"/>
    <w:rsid w:val="00E46BFA"/>
    <w:rsid w:val="00E51ADC"/>
    <w:rsid w:val="00E52DAC"/>
    <w:rsid w:val="00E53E82"/>
    <w:rsid w:val="00E626F4"/>
    <w:rsid w:val="00E6476D"/>
    <w:rsid w:val="00E648B9"/>
    <w:rsid w:val="00E66E5C"/>
    <w:rsid w:val="00E672F1"/>
    <w:rsid w:val="00E70282"/>
    <w:rsid w:val="00E70BCE"/>
    <w:rsid w:val="00E70C6E"/>
    <w:rsid w:val="00E72BC1"/>
    <w:rsid w:val="00E84574"/>
    <w:rsid w:val="00E8513A"/>
    <w:rsid w:val="00E85EEE"/>
    <w:rsid w:val="00E87A34"/>
    <w:rsid w:val="00E907F4"/>
    <w:rsid w:val="00E90BEC"/>
    <w:rsid w:val="00E95E86"/>
    <w:rsid w:val="00EA4B37"/>
    <w:rsid w:val="00EA769C"/>
    <w:rsid w:val="00EA7E7A"/>
    <w:rsid w:val="00EB05D5"/>
    <w:rsid w:val="00EC1583"/>
    <w:rsid w:val="00EC394A"/>
    <w:rsid w:val="00EC3A7F"/>
    <w:rsid w:val="00EC67CA"/>
    <w:rsid w:val="00EC6E4D"/>
    <w:rsid w:val="00ED0D0F"/>
    <w:rsid w:val="00ED14DE"/>
    <w:rsid w:val="00ED220C"/>
    <w:rsid w:val="00ED35C4"/>
    <w:rsid w:val="00ED3E68"/>
    <w:rsid w:val="00ED3F59"/>
    <w:rsid w:val="00ED6003"/>
    <w:rsid w:val="00EE43F7"/>
    <w:rsid w:val="00EE7217"/>
    <w:rsid w:val="00EE7345"/>
    <w:rsid w:val="00EF326E"/>
    <w:rsid w:val="00EF3D28"/>
    <w:rsid w:val="00EF48B1"/>
    <w:rsid w:val="00F0750D"/>
    <w:rsid w:val="00F1094A"/>
    <w:rsid w:val="00F15741"/>
    <w:rsid w:val="00F23558"/>
    <w:rsid w:val="00F30FA9"/>
    <w:rsid w:val="00F318C6"/>
    <w:rsid w:val="00F34549"/>
    <w:rsid w:val="00F36B23"/>
    <w:rsid w:val="00F3786C"/>
    <w:rsid w:val="00F41CE1"/>
    <w:rsid w:val="00F41E9F"/>
    <w:rsid w:val="00F43403"/>
    <w:rsid w:val="00F44200"/>
    <w:rsid w:val="00F463B2"/>
    <w:rsid w:val="00F61285"/>
    <w:rsid w:val="00F6336A"/>
    <w:rsid w:val="00F63522"/>
    <w:rsid w:val="00F65FFF"/>
    <w:rsid w:val="00F66222"/>
    <w:rsid w:val="00F678DB"/>
    <w:rsid w:val="00F745A4"/>
    <w:rsid w:val="00F80CCA"/>
    <w:rsid w:val="00F83F79"/>
    <w:rsid w:val="00F90107"/>
    <w:rsid w:val="00F91235"/>
    <w:rsid w:val="00F926F4"/>
    <w:rsid w:val="00F93A47"/>
    <w:rsid w:val="00F97B63"/>
    <w:rsid w:val="00FA7ADD"/>
    <w:rsid w:val="00FB19A1"/>
    <w:rsid w:val="00FB3224"/>
    <w:rsid w:val="00FB59E5"/>
    <w:rsid w:val="00FB5AAA"/>
    <w:rsid w:val="00FB6B33"/>
    <w:rsid w:val="00FB7FF6"/>
    <w:rsid w:val="00FC3B32"/>
    <w:rsid w:val="00FC5FB5"/>
    <w:rsid w:val="00FD1FF6"/>
    <w:rsid w:val="00FD58F9"/>
    <w:rsid w:val="00FD6C89"/>
    <w:rsid w:val="00FD7D13"/>
    <w:rsid w:val="00FF24C2"/>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7F48"/>
    <w:pPr>
      <w:spacing w:line="36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C3A7F"/>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F3786C"/>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 w:type="table" w:styleId="ListTable7Colo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5D4164"/>
    <w:rPr>
      <w:i/>
      <w:iCs/>
    </w:rPr>
  </w:style>
  <w:style w:type="paragraph" w:customStyle="1" w:styleId="p1">
    <w:name w:val="p1"/>
    <w:basedOn w:val="Normal"/>
    <w:rsid w:val="00B94433"/>
    <w:pPr>
      <w:spacing w:line="240" w:lineRule="auto"/>
    </w:pPr>
    <w:rPr>
      <w:rFonts w:ascii="Helvetica" w:hAnsi="Helvetica"/>
      <w:color w:val="141413"/>
      <w:sz w:val="14"/>
      <w:szCs w:val="14"/>
    </w:rPr>
  </w:style>
  <w:style w:type="paragraph" w:customStyle="1" w:styleId="p2">
    <w:name w:val="p2"/>
    <w:basedOn w:val="Normal"/>
    <w:rsid w:val="00547996"/>
    <w:pPr>
      <w:spacing w:line="240" w:lineRule="auto"/>
    </w:pPr>
    <w:rPr>
      <w:color w:val="0F52FC"/>
      <w:sz w:val="18"/>
      <w:szCs w:val="18"/>
    </w:rPr>
  </w:style>
  <w:style w:type="character" w:customStyle="1" w:styleId="s1">
    <w:name w:val="s1"/>
    <w:basedOn w:val="DefaultParagraphFont"/>
    <w:rsid w:val="00547996"/>
    <w:rPr>
      <w:color w:val="191C1F"/>
    </w:rPr>
  </w:style>
  <w:style w:type="character" w:customStyle="1" w:styleId="pre">
    <w:name w:val="pre"/>
    <w:basedOn w:val="DefaultParagraphFont"/>
    <w:rsid w:val="00475FC5"/>
  </w:style>
  <w:style w:type="character" w:customStyle="1" w:styleId="katex-mathml">
    <w:name w:val="katex-mathml"/>
    <w:basedOn w:val="DefaultParagraphFont"/>
    <w:rsid w:val="002103E3"/>
  </w:style>
  <w:style w:type="character" w:customStyle="1" w:styleId="mord">
    <w:name w:val="mord"/>
    <w:basedOn w:val="DefaultParagraphFont"/>
    <w:rsid w:val="002103E3"/>
  </w:style>
  <w:style w:type="character" w:customStyle="1" w:styleId="mopen">
    <w:name w:val="mopen"/>
    <w:basedOn w:val="DefaultParagraphFont"/>
    <w:rsid w:val="002103E3"/>
  </w:style>
  <w:style w:type="character" w:customStyle="1" w:styleId="vlist-s">
    <w:name w:val="vlist-s"/>
    <w:basedOn w:val="DefaultParagraphFont"/>
    <w:rsid w:val="002103E3"/>
  </w:style>
  <w:style w:type="character" w:customStyle="1" w:styleId="mclose">
    <w:name w:val="mclose"/>
    <w:basedOn w:val="DefaultParagraphFont"/>
    <w:rsid w:val="002103E3"/>
  </w:style>
  <w:style w:type="character" w:customStyle="1" w:styleId="mop">
    <w:name w:val="mop"/>
    <w:basedOn w:val="DefaultParagraphFont"/>
    <w:rsid w:val="002103E3"/>
  </w:style>
  <w:style w:type="character" w:customStyle="1" w:styleId="mrel">
    <w:name w:val="mrel"/>
    <w:basedOn w:val="DefaultParagraphFont"/>
    <w:rsid w:val="002103E3"/>
  </w:style>
  <w:style w:type="character" w:customStyle="1" w:styleId="mbin">
    <w:name w:val="mbin"/>
    <w:basedOn w:val="DefaultParagraphFont"/>
    <w:rsid w:val="002103E3"/>
  </w:style>
  <w:style w:type="character" w:customStyle="1" w:styleId="relative">
    <w:name w:val="relative"/>
    <w:basedOn w:val="DefaultParagraphFont"/>
    <w:rsid w:val="00910252"/>
  </w:style>
  <w:style w:type="character" w:customStyle="1" w:styleId="text-token-text-secondary">
    <w:name w:val="text-token-text-secondary"/>
    <w:basedOn w:val="DefaultParagraphFont"/>
    <w:rsid w:val="00E11A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1128924">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166438">
      <w:bodyDiv w:val="1"/>
      <w:marLeft w:val="0"/>
      <w:marRight w:val="0"/>
      <w:marTop w:val="0"/>
      <w:marBottom w:val="0"/>
      <w:divBdr>
        <w:top w:val="none" w:sz="0" w:space="0" w:color="auto"/>
        <w:left w:val="none" w:sz="0" w:space="0" w:color="auto"/>
        <w:bottom w:val="none" w:sz="0" w:space="0" w:color="auto"/>
        <w:right w:val="none" w:sz="0" w:space="0" w:color="auto"/>
      </w:divBdr>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70398999">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1824100">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01804400">
      <w:bodyDiv w:val="1"/>
      <w:marLeft w:val="0"/>
      <w:marRight w:val="0"/>
      <w:marTop w:val="0"/>
      <w:marBottom w:val="0"/>
      <w:divBdr>
        <w:top w:val="none" w:sz="0" w:space="0" w:color="auto"/>
        <w:left w:val="none" w:sz="0" w:space="0" w:color="auto"/>
        <w:bottom w:val="none" w:sz="0" w:space="0" w:color="auto"/>
        <w:right w:val="none" w:sz="0" w:space="0" w:color="auto"/>
      </w:divBdr>
    </w:div>
    <w:div w:id="109209163">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17190682">
      <w:bodyDiv w:val="1"/>
      <w:marLeft w:val="0"/>
      <w:marRight w:val="0"/>
      <w:marTop w:val="0"/>
      <w:marBottom w:val="0"/>
      <w:divBdr>
        <w:top w:val="none" w:sz="0" w:space="0" w:color="auto"/>
        <w:left w:val="none" w:sz="0" w:space="0" w:color="auto"/>
        <w:bottom w:val="none" w:sz="0" w:space="0" w:color="auto"/>
        <w:right w:val="none" w:sz="0" w:space="0" w:color="auto"/>
      </w:divBdr>
    </w:div>
    <w:div w:id="128675074">
      <w:bodyDiv w:val="1"/>
      <w:marLeft w:val="0"/>
      <w:marRight w:val="0"/>
      <w:marTop w:val="0"/>
      <w:marBottom w:val="0"/>
      <w:divBdr>
        <w:top w:val="none" w:sz="0" w:space="0" w:color="auto"/>
        <w:left w:val="none" w:sz="0" w:space="0" w:color="auto"/>
        <w:bottom w:val="none" w:sz="0" w:space="0" w:color="auto"/>
        <w:right w:val="none" w:sz="0" w:space="0" w:color="auto"/>
      </w:divBdr>
    </w:div>
    <w:div w:id="137579764">
      <w:bodyDiv w:val="1"/>
      <w:marLeft w:val="0"/>
      <w:marRight w:val="0"/>
      <w:marTop w:val="0"/>
      <w:marBottom w:val="0"/>
      <w:divBdr>
        <w:top w:val="none" w:sz="0" w:space="0" w:color="auto"/>
        <w:left w:val="none" w:sz="0" w:space="0" w:color="auto"/>
        <w:bottom w:val="none" w:sz="0" w:space="0" w:color="auto"/>
        <w:right w:val="none" w:sz="0" w:space="0" w:color="auto"/>
      </w:divBdr>
    </w:div>
    <w:div w:id="138958001">
      <w:bodyDiv w:val="1"/>
      <w:marLeft w:val="0"/>
      <w:marRight w:val="0"/>
      <w:marTop w:val="0"/>
      <w:marBottom w:val="0"/>
      <w:divBdr>
        <w:top w:val="none" w:sz="0" w:space="0" w:color="auto"/>
        <w:left w:val="none" w:sz="0" w:space="0" w:color="auto"/>
        <w:bottom w:val="none" w:sz="0" w:space="0" w:color="auto"/>
        <w:right w:val="none" w:sz="0" w:space="0" w:color="auto"/>
      </w:divBdr>
    </w:div>
    <w:div w:id="159127780">
      <w:bodyDiv w:val="1"/>
      <w:marLeft w:val="0"/>
      <w:marRight w:val="0"/>
      <w:marTop w:val="0"/>
      <w:marBottom w:val="0"/>
      <w:divBdr>
        <w:top w:val="none" w:sz="0" w:space="0" w:color="auto"/>
        <w:left w:val="none" w:sz="0" w:space="0" w:color="auto"/>
        <w:bottom w:val="none" w:sz="0" w:space="0" w:color="auto"/>
        <w:right w:val="none" w:sz="0" w:space="0" w:color="auto"/>
      </w:divBdr>
    </w:div>
    <w:div w:id="159858231">
      <w:bodyDiv w:val="1"/>
      <w:marLeft w:val="0"/>
      <w:marRight w:val="0"/>
      <w:marTop w:val="0"/>
      <w:marBottom w:val="0"/>
      <w:divBdr>
        <w:top w:val="none" w:sz="0" w:space="0" w:color="auto"/>
        <w:left w:val="none" w:sz="0" w:space="0" w:color="auto"/>
        <w:bottom w:val="none" w:sz="0" w:space="0" w:color="auto"/>
        <w:right w:val="none" w:sz="0" w:space="0" w:color="auto"/>
      </w:divBdr>
    </w:div>
    <w:div w:id="163937757">
      <w:bodyDiv w:val="1"/>
      <w:marLeft w:val="0"/>
      <w:marRight w:val="0"/>
      <w:marTop w:val="0"/>
      <w:marBottom w:val="0"/>
      <w:divBdr>
        <w:top w:val="none" w:sz="0" w:space="0" w:color="auto"/>
        <w:left w:val="none" w:sz="0" w:space="0" w:color="auto"/>
        <w:bottom w:val="none" w:sz="0" w:space="0" w:color="auto"/>
        <w:right w:val="none" w:sz="0" w:space="0" w:color="auto"/>
      </w:divBdr>
    </w:div>
    <w:div w:id="183596645">
      <w:bodyDiv w:val="1"/>
      <w:marLeft w:val="0"/>
      <w:marRight w:val="0"/>
      <w:marTop w:val="0"/>
      <w:marBottom w:val="0"/>
      <w:divBdr>
        <w:top w:val="none" w:sz="0" w:space="0" w:color="auto"/>
        <w:left w:val="none" w:sz="0" w:space="0" w:color="auto"/>
        <w:bottom w:val="none" w:sz="0" w:space="0" w:color="auto"/>
        <w:right w:val="none" w:sz="0" w:space="0" w:color="auto"/>
      </w:divBdr>
    </w:div>
    <w:div w:id="186991089">
      <w:bodyDiv w:val="1"/>
      <w:marLeft w:val="0"/>
      <w:marRight w:val="0"/>
      <w:marTop w:val="0"/>
      <w:marBottom w:val="0"/>
      <w:divBdr>
        <w:top w:val="none" w:sz="0" w:space="0" w:color="auto"/>
        <w:left w:val="none" w:sz="0" w:space="0" w:color="auto"/>
        <w:bottom w:val="none" w:sz="0" w:space="0" w:color="auto"/>
        <w:right w:val="none" w:sz="0" w:space="0" w:color="auto"/>
      </w:divBdr>
    </w:div>
    <w:div w:id="189685672">
      <w:bodyDiv w:val="1"/>
      <w:marLeft w:val="0"/>
      <w:marRight w:val="0"/>
      <w:marTop w:val="0"/>
      <w:marBottom w:val="0"/>
      <w:divBdr>
        <w:top w:val="none" w:sz="0" w:space="0" w:color="auto"/>
        <w:left w:val="none" w:sz="0" w:space="0" w:color="auto"/>
        <w:bottom w:val="none" w:sz="0" w:space="0" w:color="auto"/>
        <w:right w:val="none" w:sz="0" w:space="0" w:color="auto"/>
      </w:divBdr>
    </w:div>
    <w:div w:id="214320775">
      <w:bodyDiv w:val="1"/>
      <w:marLeft w:val="0"/>
      <w:marRight w:val="0"/>
      <w:marTop w:val="0"/>
      <w:marBottom w:val="0"/>
      <w:divBdr>
        <w:top w:val="none" w:sz="0" w:space="0" w:color="auto"/>
        <w:left w:val="none" w:sz="0" w:space="0" w:color="auto"/>
        <w:bottom w:val="none" w:sz="0" w:space="0" w:color="auto"/>
        <w:right w:val="none" w:sz="0" w:space="0" w:color="auto"/>
      </w:divBdr>
      <w:divsChild>
        <w:div w:id="2072188567">
          <w:marLeft w:val="0"/>
          <w:marRight w:val="0"/>
          <w:marTop w:val="0"/>
          <w:marBottom w:val="0"/>
          <w:divBdr>
            <w:top w:val="none" w:sz="0" w:space="0" w:color="auto"/>
            <w:left w:val="none" w:sz="0" w:space="0" w:color="auto"/>
            <w:bottom w:val="none" w:sz="0" w:space="0" w:color="auto"/>
            <w:right w:val="none" w:sz="0" w:space="0" w:color="auto"/>
          </w:divBdr>
        </w:div>
        <w:div w:id="816414332">
          <w:marLeft w:val="0"/>
          <w:marRight w:val="0"/>
          <w:marTop w:val="0"/>
          <w:marBottom w:val="0"/>
          <w:divBdr>
            <w:top w:val="none" w:sz="0" w:space="0" w:color="auto"/>
            <w:left w:val="none" w:sz="0" w:space="0" w:color="auto"/>
            <w:bottom w:val="none" w:sz="0" w:space="0" w:color="auto"/>
            <w:right w:val="none" w:sz="0" w:space="0" w:color="auto"/>
          </w:divBdr>
        </w:div>
        <w:div w:id="382365161">
          <w:marLeft w:val="0"/>
          <w:marRight w:val="0"/>
          <w:marTop w:val="0"/>
          <w:marBottom w:val="0"/>
          <w:divBdr>
            <w:top w:val="none" w:sz="0" w:space="0" w:color="auto"/>
            <w:left w:val="none" w:sz="0" w:space="0" w:color="auto"/>
            <w:bottom w:val="none" w:sz="0" w:space="0" w:color="auto"/>
            <w:right w:val="none" w:sz="0" w:space="0" w:color="auto"/>
          </w:divBdr>
        </w:div>
        <w:div w:id="554895474">
          <w:marLeft w:val="0"/>
          <w:marRight w:val="0"/>
          <w:marTop w:val="0"/>
          <w:marBottom w:val="0"/>
          <w:divBdr>
            <w:top w:val="none" w:sz="0" w:space="0" w:color="auto"/>
            <w:left w:val="none" w:sz="0" w:space="0" w:color="auto"/>
            <w:bottom w:val="none" w:sz="0" w:space="0" w:color="auto"/>
            <w:right w:val="none" w:sz="0" w:space="0" w:color="auto"/>
          </w:divBdr>
        </w:div>
        <w:div w:id="120731532">
          <w:marLeft w:val="0"/>
          <w:marRight w:val="0"/>
          <w:marTop w:val="0"/>
          <w:marBottom w:val="0"/>
          <w:divBdr>
            <w:top w:val="none" w:sz="0" w:space="0" w:color="auto"/>
            <w:left w:val="none" w:sz="0" w:space="0" w:color="auto"/>
            <w:bottom w:val="none" w:sz="0" w:space="0" w:color="auto"/>
            <w:right w:val="none" w:sz="0" w:space="0" w:color="auto"/>
          </w:divBdr>
        </w:div>
        <w:div w:id="440338233">
          <w:marLeft w:val="0"/>
          <w:marRight w:val="0"/>
          <w:marTop w:val="0"/>
          <w:marBottom w:val="0"/>
          <w:divBdr>
            <w:top w:val="none" w:sz="0" w:space="0" w:color="auto"/>
            <w:left w:val="none" w:sz="0" w:space="0" w:color="auto"/>
            <w:bottom w:val="none" w:sz="0" w:space="0" w:color="auto"/>
            <w:right w:val="none" w:sz="0" w:space="0" w:color="auto"/>
          </w:divBdr>
        </w:div>
        <w:div w:id="619343430">
          <w:marLeft w:val="0"/>
          <w:marRight w:val="0"/>
          <w:marTop w:val="0"/>
          <w:marBottom w:val="0"/>
          <w:divBdr>
            <w:top w:val="none" w:sz="0" w:space="0" w:color="auto"/>
            <w:left w:val="none" w:sz="0" w:space="0" w:color="auto"/>
            <w:bottom w:val="none" w:sz="0" w:space="0" w:color="auto"/>
            <w:right w:val="none" w:sz="0" w:space="0" w:color="auto"/>
          </w:divBdr>
        </w:div>
        <w:div w:id="324284743">
          <w:marLeft w:val="0"/>
          <w:marRight w:val="0"/>
          <w:marTop w:val="0"/>
          <w:marBottom w:val="0"/>
          <w:divBdr>
            <w:top w:val="none" w:sz="0" w:space="0" w:color="auto"/>
            <w:left w:val="none" w:sz="0" w:space="0" w:color="auto"/>
            <w:bottom w:val="none" w:sz="0" w:space="0" w:color="auto"/>
            <w:right w:val="none" w:sz="0" w:space="0" w:color="auto"/>
          </w:divBdr>
        </w:div>
        <w:div w:id="2131126532">
          <w:marLeft w:val="0"/>
          <w:marRight w:val="0"/>
          <w:marTop w:val="0"/>
          <w:marBottom w:val="0"/>
          <w:divBdr>
            <w:top w:val="none" w:sz="0" w:space="0" w:color="auto"/>
            <w:left w:val="none" w:sz="0" w:space="0" w:color="auto"/>
            <w:bottom w:val="none" w:sz="0" w:space="0" w:color="auto"/>
            <w:right w:val="none" w:sz="0" w:space="0" w:color="auto"/>
          </w:divBdr>
        </w:div>
        <w:div w:id="1572232911">
          <w:marLeft w:val="0"/>
          <w:marRight w:val="0"/>
          <w:marTop w:val="0"/>
          <w:marBottom w:val="0"/>
          <w:divBdr>
            <w:top w:val="none" w:sz="0" w:space="0" w:color="auto"/>
            <w:left w:val="none" w:sz="0" w:space="0" w:color="auto"/>
            <w:bottom w:val="none" w:sz="0" w:space="0" w:color="auto"/>
            <w:right w:val="none" w:sz="0" w:space="0" w:color="auto"/>
          </w:divBdr>
        </w:div>
        <w:div w:id="1080450353">
          <w:marLeft w:val="0"/>
          <w:marRight w:val="0"/>
          <w:marTop w:val="0"/>
          <w:marBottom w:val="0"/>
          <w:divBdr>
            <w:top w:val="none" w:sz="0" w:space="0" w:color="auto"/>
            <w:left w:val="none" w:sz="0" w:space="0" w:color="auto"/>
            <w:bottom w:val="none" w:sz="0" w:space="0" w:color="auto"/>
            <w:right w:val="none" w:sz="0" w:space="0" w:color="auto"/>
          </w:divBdr>
        </w:div>
        <w:div w:id="898249592">
          <w:marLeft w:val="0"/>
          <w:marRight w:val="0"/>
          <w:marTop w:val="0"/>
          <w:marBottom w:val="0"/>
          <w:divBdr>
            <w:top w:val="none" w:sz="0" w:space="0" w:color="auto"/>
            <w:left w:val="none" w:sz="0" w:space="0" w:color="auto"/>
            <w:bottom w:val="none" w:sz="0" w:space="0" w:color="auto"/>
            <w:right w:val="none" w:sz="0" w:space="0" w:color="auto"/>
          </w:divBdr>
        </w:div>
        <w:div w:id="474100951">
          <w:marLeft w:val="0"/>
          <w:marRight w:val="0"/>
          <w:marTop w:val="0"/>
          <w:marBottom w:val="0"/>
          <w:divBdr>
            <w:top w:val="none" w:sz="0" w:space="0" w:color="auto"/>
            <w:left w:val="none" w:sz="0" w:space="0" w:color="auto"/>
            <w:bottom w:val="none" w:sz="0" w:space="0" w:color="auto"/>
            <w:right w:val="none" w:sz="0" w:space="0" w:color="auto"/>
          </w:divBdr>
        </w:div>
        <w:div w:id="699938078">
          <w:marLeft w:val="0"/>
          <w:marRight w:val="0"/>
          <w:marTop w:val="0"/>
          <w:marBottom w:val="0"/>
          <w:divBdr>
            <w:top w:val="none" w:sz="0" w:space="0" w:color="auto"/>
            <w:left w:val="none" w:sz="0" w:space="0" w:color="auto"/>
            <w:bottom w:val="none" w:sz="0" w:space="0" w:color="auto"/>
            <w:right w:val="none" w:sz="0" w:space="0" w:color="auto"/>
          </w:divBdr>
        </w:div>
        <w:div w:id="926034070">
          <w:marLeft w:val="0"/>
          <w:marRight w:val="0"/>
          <w:marTop w:val="0"/>
          <w:marBottom w:val="0"/>
          <w:divBdr>
            <w:top w:val="none" w:sz="0" w:space="0" w:color="auto"/>
            <w:left w:val="none" w:sz="0" w:space="0" w:color="auto"/>
            <w:bottom w:val="none" w:sz="0" w:space="0" w:color="auto"/>
            <w:right w:val="none" w:sz="0" w:space="0" w:color="auto"/>
          </w:divBdr>
        </w:div>
      </w:divsChild>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27152201">
      <w:bodyDiv w:val="1"/>
      <w:marLeft w:val="0"/>
      <w:marRight w:val="0"/>
      <w:marTop w:val="0"/>
      <w:marBottom w:val="0"/>
      <w:divBdr>
        <w:top w:val="none" w:sz="0" w:space="0" w:color="auto"/>
        <w:left w:val="none" w:sz="0" w:space="0" w:color="auto"/>
        <w:bottom w:val="none" w:sz="0" w:space="0" w:color="auto"/>
        <w:right w:val="none" w:sz="0" w:space="0" w:color="auto"/>
      </w:divBdr>
    </w:div>
    <w:div w:id="231935734">
      <w:bodyDiv w:val="1"/>
      <w:marLeft w:val="0"/>
      <w:marRight w:val="0"/>
      <w:marTop w:val="0"/>
      <w:marBottom w:val="0"/>
      <w:divBdr>
        <w:top w:val="none" w:sz="0" w:space="0" w:color="auto"/>
        <w:left w:val="none" w:sz="0" w:space="0" w:color="auto"/>
        <w:bottom w:val="none" w:sz="0" w:space="0" w:color="auto"/>
        <w:right w:val="none" w:sz="0" w:space="0" w:color="auto"/>
      </w:divBdr>
    </w:div>
    <w:div w:id="239367424">
      <w:bodyDiv w:val="1"/>
      <w:marLeft w:val="0"/>
      <w:marRight w:val="0"/>
      <w:marTop w:val="0"/>
      <w:marBottom w:val="0"/>
      <w:divBdr>
        <w:top w:val="none" w:sz="0" w:space="0" w:color="auto"/>
        <w:left w:val="none" w:sz="0" w:space="0" w:color="auto"/>
        <w:bottom w:val="none" w:sz="0" w:space="0" w:color="auto"/>
        <w:right w:val="none" w:sz="0" w:space="0" w:color="auto"/>
      </w:divBdr>
    </w:div>
    <w:div w:id="251165391">
      <w:bodyDiv w:val="1"/>
      <w:marLeft w:val="0"/>
      <w:marRight w:val="0"/>
      <w:marTop w:val="0"/>
      <w:marBottom w:val="0"/>
      <w:divBdr>
        <w:top w:val="none" w:sz="0" w:space="0" w:color="auto"/>
        <w:left w:val="none" w:sz="0" w:space="0" w:color="auto"/>
        <w:bottom w:val="none" w:sz="0" w:space="0" w:color="auto"/>
        <w:right w:val="none" w:sz="0" w:space="0" w:color="auto"/>
      </w:divBdr>
    </w:div>
    <w:div w:id="251859959">
      <w:bodyDiv w:val="1"/>
      <w:marLeft w:val="0"/>
      <w:marRight w:val="0"/>
      <w:marTop w:val="0"/>
      <w:marBottom w:val="0"/>
      <w:divBdr>
        <w:top w:val="none" w:sz="0" w:space="0" w:color="auto"/>
        <w:left w:val="none" w:sz="0" w:space="0" w:color="auto"/>
        <w:bottom w:val="none" w:sz="0" w:space="0" w:color="auto"/>
        <w:right w:val="none" w:sz="0" w:space="0" w:color="auto"/>
      </w:divBdr>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89560056">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299000288">
      <w:bodyDiv w:val="1"/>
      <w:marLeft w:val="0"/>
      <w:marRight w:val="0"/>
      <w:marTop w:val="0"/>
      <w:marBottom w:val="0"/>
      <w:divBdr>
        <w:top w:val="none" w:sz="0" w:space="0" w:color="auto"/>
        <w:left w:val="none" w:sz="0" w:space="0" w:color="auto"/>
        <w:bottom w:val="none" w:sz="0" w:space="0" w:color="auto"/>
        <w:right w:val="none" w:sz="0" w:space="0" w:color="auto"/>
      </w:divBdr>
    </w:div>
    <w:div w:id="303311795">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5873">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37314260">
      <w:bodyDiv w:val="1"/>
      <w:marLeft w:val="0"/>
      <w:marRight w:val="0"/>
      <w:marTop w:val="0"/>
      <w:marBottom w:val="0"/>
      <w:divBdr>
        <w:top w:val="none" w:sz="0" w:space="0" w:color="auto"/>
        <w:left w:val="none" w:sz="0" w:space="0" w:color="auto"/>
        <w:bottom w:val="none" w:sz="0" w:space="0" w:color="auto"/>
        <w:right w:val="none" w:sz="0" w:space="0" w:color="auto"/>
      </w:divBdr>
    </w:div>
    <w:div w:id="344207051">
      <w:bodyDiv w:val="1"/>
      <w:marLeft w:val="0"/>
      <w:marRight w:val="0"/>
      <w:marTop w:val="0"/>
      <w:marBottom w:val="0"/>
      <w:divBdr>
        <w:top w:val="none" w:sz="0" w:space="0" w:color="auto"/>
        <w:left w:val="none" w:sz="0" w:space="0" w:color="auto"/>
        <w:bottom w:val="none" w:sz="0" w:space="0" w:color="auto"/>
        <w:right w:val="none" w:sz="0" w:space="0" w:color="auto"/>
      </w:divBdr>
      <w:divsChild>
        <w:div w:id="79194045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69109571">
      <w:bodyDiv w:val="1"/>
      <w:marLeft w:val="0"/>
      <w:marRight w:val="0"/>
      <w:marTop w:val="0"/>
      <w:marBottom w:val="0"/>
      <w:divBdr>
        <w:top w:val="none" w:sz="0" w:space="0" w:color="auto"/>
        <w:left w:val="none" w:sz="0" w:space="0" w:color="auto"/>
        <w:bottom w:val="none" w:sz="0" w:space="0" w:color="auto"/>
        <w:right w:val="none" w:sz="0" w:space="0" w:color="auto"/>
      </w:divBdr>
    </w:div>
    <w:div w:id="381295141">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389034236">
      <w:bodyDiv w:val="1"/>
      <w:marLeft w:val="0"/>
      <w:marRight w:val="0"/>
      <w:marTop w:val="0"/>
      <w:marBottom w:val="0"/>
      <w:divBdr>
        <w:top w:val="none" w:sz="0" w:space="0" w:color="auto"/>
        <w:left w:val="none" w:sz="0" w:space="0" w:color="auto"/>
        <w:bottom w:val="none" w:sz="0" w:space="0" w:color="auto"/>
        <w:right w:val="none" w:sz="0" w:space="0" w:color="auto"/>
      </w:divBdr>
    </w:div>
    <w:div w:id="390352703">
      <w:bodyDiv w:val="1"/>
      <w:marLeft w:val="0"/>
      <w:marRight w:val="0"/>
      <w:marTop w:val="0"/>
      <w:marBottom w:val="0"/>
      <w:divBdr>
        <w:top w:val="none" w:sz="0" w:space="0" w:color="auto"/>
        <w:left w:val="none" w:sz="0" w:space="0" w:color="auto"/>
        <w:bottom w:val="none" w:sz="0" w:space="0" w:color="auto"/>
        <w:right w:val="none" w:sz="0" w:space="0" w:color="auto"/>
      </w:divBdr>
    </w:div>
    <w:div w:id="404374444">
      <w:bodyDiv w:val="1"/>
      <w:marLeft w:val="0"/>
      <w:marRight w:val="0"/>
      <w:marTop w:val="0"/>
      <w:marBottom w:val="0"/>
      <w:divBdr>
        <w:top w:val="none" w:sz="0" w:space="0" w:color="auto"/>
        <w:left w:val="none" w:sz="0" w:space="0" w:color="auto"/>
        <w:bottom w:val="none" w:sz="0" w:space="0" w:color="auto"/>
        <w:right w:val="none" w:sz="0" w:space="0" w:color="auto"/>
      </w:divBdr>
    </w:div>
    <w:div w:id="404380021">
      <w:bodyDiv w:val="1"/>
      <w:marLeft w:val="0"/>
      <w:marRight w:val="0"/>
      <w:marTop w:val="0"/>
      <w:marBottom w:val="0"/>
      <w:divBdr>
        <w:top w:val="none" w:sz="0" w:space="0" w:color="auto"/>
        <w:left w:val="none" w:sz="0" w:space="0" w:color="auto"/>
        <w:bottom w:val="none" w:sz="0" w:space="0" w:color="auto"/>
        <w:right w:val="none" w:sz="0" w:space="0" w:color="auto"/>
      </w:divBdr>
    </w:div>
    <w:div w:id="416250736">
      <w:bodyDiv w:val="1"/>
      <w:marLeft w:val="0"/>
      <w:marRight w:val="0"/>
      <w:marTop w:val="0"/>
      <w:marBottom w:val="0"/>
      <w:divBdr>
        <w:top w:val="none" w:sz="0" w:space="0" w:color="auto"/>
        <w:left w:val="none" w:sz="0" w:space="0" w:color="auto"/>
        <w:bottom w:val="none" w:sz="0" w:space="0" w:color="auto"/>
        <w:right w:val="none" w:sz="0" w:space="0" w:color="auto"/>
      </w:divBdr>
    </w:div>
    <w:div w:id="418067329">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47504232">
      <w:bodyDiv w:val="1"/>
      <w:marLeft w:val="0"/>
      <w:marRight w:val="0"/>
      <w:marTop w:val="0"/>
      <w:marBottom w:val="0"/>
      <w:divBdr>
        <w:top w:val="none" w:sz="0" w:space="0" w:color="auto"/>
        <w:left w:val="none" w:sz="0" w:space="0" w:color="auto"/>
        <w:bottom w:val="none" w:sz="0" w:space="0" w:color="auto"/>
        <w:right w:val="none" w:sz="0" w:space="0" w:color="auto"/>
      </w:divBdr>
    </w:div>
    <w:div w:id="456224671">
      <w:bodyDiv w:val="1"/>
      <w:marLeft w:val="0"/>
      <w:marRight w:val="0"/>
      <w:marTop w:val="0"/>
      <w:marBottom w:val="0"/>
      <w:divBdr>
        <w:top w:val="none" w:sz="0" w:space="0" w:color="auto"/>
        <w:left w:val="none" w:sz="0" w:space="0" w:color="auto"/>
        <w:bottom w:val="none" w:sz="0" w:space="0" w:color="auto"/>
        <w:right w:val="none" w:sz="0" w:space="0" w:color="auto"/>
      </w:divBdr>
    </w:div>
    <w:div w:id="461273362">
      <w:bodyDiv w:val="1"/>
      <w:marLeft w:val="0"/>
      <w:marRight w:val="0"/>
      <w:marTop w:val="0"/>
      <w:marBottom w:val="0"/>
      <w:divBdr>
        <w:top w:val="none" w:sz="0" w:space="0" w:color="auto"/>
        <w:left w:val="none" w:sz="0" w:space="0" w:color="auto"/>
        <w:bottom w:val="none" w:sz="0" w:space="0" w:color="auto"/>
        <w:right w:val="none" w:sz="0" w:space="0" w:color="auto"/>
      </w:divBdr>
    </w:div>
    <w:div w:id="473105361">
      <w:bodyDiv w:val="1"/>
      <w:marLeft w:val="0"/>
      <w:marRight w:val="0"/>
      <w:marTop w:val="0"/>
      <w:marBottom w:val="0"/>
      <w:divBdr>
        <w:top w:val="none" w:sz="0" w:space="0" w:color="auto"/>
        <w:left w:val="none" w:sz="0" w:space="0" w:color="auto"/>
        <w:bottom w:val="none" w:sz="0" w:space="0" w:color="auto"/>
        <w:right w:val="none" w:sz="0" w:space="0" w:color="auto"/>
      </w:divBdr>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9198918">
      <w:bodyDiv w:val="1"/>
      <w:marLeft w:val="0"/>
      <w:marRight w:val="0"/>
      <w:marTop w:val="0"/>
      <w:marBottom w:val="0"/>
      <w:divBdr>
        <w:top w:val="none" w:sz="0" w:space="0" w:color="auto"/>
        <w:left w:val="none" w:sz="0" w:space="0" w:color="auto"/>
        <w:bottom w:val="none" w:sz="0" w:space="0" w:color="auto"/>
        <w:right w:val="none" w:sz="0" w:space="0" w:color="auto"/>
      </w:divBdr>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1951167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36047793">
      <w:bodyDiv w:val="1"/>
      <w:marLeft w:val="0"/>
      <w:marRight w:val="0"/>
      <w:marTop w:val="0"/>
      <w:marBottom w:val="0"/>
      <w:divBdr>
        <w:top w:val="none" w:sz="0" w:space="0" w:color="auto"/>
        <w:left w:val="none" w:sz="0" w:space="0" w:color="auto"/>
        <w:bottom w:val="none" w:sz="0" w:space="0" w:color="auto"/>
        <w:right w:val="none" w:sz="0" w:space="0" w:color="auto"/>
      </w:divBdr>
      <w:divsChild>
        <w:div w:id="417747675">
          <w:marLeft w:val="0"/>
          <w:marRight w:val="0"/>
          <w:marTop w:val="0"/>
          <w:marBottom w:val="0"/>
          <w:divBdr>
            <w:top w:val="none" w:sz="0" w:space="0" w:color="auto"/>
            <w:left w:val="none" w:sz="0" w:space="0" w:color="auto"/>
            <w:bottom w:val="none" w:sz="0" w:space="0" w:color="auto"/>
            <w:right w:val="none" w:sz="0" w:space="0" w:color="auto"/>
          </w:divBdr>
          <w:divsChild>
            <w:div w:id="704790266">
              <w:marLeft w:val="0"/>
              <w:marRight w:val="0"/>
              <w:marTop w:val="0"/>
              <w:marBottom w:val="0"/>
              <w:divBdr>
                <w:top w:val="none" w:sz="0" w:space="0" w:color="auto"/>
                <w:left w:val="none" w:sz="0" w:space="0" w:color="auto"/>
                <w:bottom w:val="none" w:sz="0" w:space="0" w:color="auto"/>
                <w:right w:val="none" w:sz="0" w:space="0" w:color="auto"/>
              </w:divBdr>
              <w:divsChild>
                <w:div w:id="247077384">
                  <w:marLeft w:val="150"/>
                  <w:marRight w:val="150"/>
                  <w:marTop w:val="150"/>
                  <w:marBottom w:val="150"/>
                  <w:divBdr>
                    <w:top w:val="none" w:sz="0" w:space="0" w:color="auto"/>
                    <w:left w:val="none" w:sz="0" w:space="0" w:color="auto"/>
                    <w:bottom w:val="none" w:sz="0" w:space="0" w:color="auto"/>
                    <w:right w:val="none" w:sz="0" w:space="0" w:color="auto"/>
                  </w:divBdr>
                  <w:divsChild>
                    <w:div w:id="397365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0330600">
          <w:marLeft w:val="0"/>
          <w:marRight w:val="0"/>
          <w:marTop w:val="0"/>
          <w:marBottom w:val="0"/>
          <w:divBdr>
            <w:top w:val="none" w:sz="0" w:space="0" w:color="auto"/>
            <w:left w:val="none" w:sz="0" w:space="0" w:color="auto"/>
            <w:bottom w:val="none" w:sz="0" w:space="0" w:color="auto"/>
            <w:right w:val="none" w:sz="0" w:space="0" w:color="auto"/>
          </w:divBdr>
          <w:divsChild>
            <w:div w:id="1886284278">
              <w:marLeft w:val="0"/>
              <w:marRight w:val="0"/>
              <w:marTop w:val="0"/>
              <w:marBottom w:val="0"/>
              <w:divBdr>
                <w:top w:val="none" w:sz="0" w:space="0" w:color="auto"/>
                <w:left w:val="none" w:sz="0" w:space="0" w:color="auto"/>
                <w:bottom w:val="none" w:sz="0" w:space="0" w:color="auto"/>
                <w:right w:val="none" w:sz="0" w:space="0" w:color="auto"/>
              </w:divBdr>
              <w:divsChild>
                <w:div w:id="1417439062">
                  <w:marLeft w:val="150"/>
                  <w:marRight w:val="150"/>
                  <w:marTop w:val="150"/>
                  <w:marBottom w:val="150"/>
                  <w:divBdr>
                    <w:top w:val="none" w:sz="0" w:space="0" w:color="auto"/>
                    <w:left w:val="none" w:sz="0" w:space="0" w:color="auto"/>
                    <w:bottom w:val="none" w:sz="0" w:space="0" w:color="auto"/>
                    <w:right w:val="none" w:sz="0" w:space="0" w:color="auto"/>
                  </w:divBdr>
                  <w:divsChild>
                    <w:div w:id="1382168715">
                      <w:marLeft w:val="0"/>
                      <w:marRight w:val="0"/>
                      <w:marTop w:val="0"/>
                      <w:marBottom w:val="0"/>
                      <w:divBdr>
                        <w:top w:val="none" w:sz="0" w:space="0" w:color="auto"/>
                        <w:left w:val="none" w:sz="0" w:space="0" w:color="auto"/>
                        <w:bottom w:val="none" w:sz="0" w:space="0" w:color="auto"/>
                        <w:right w:val="none" w:sz="0" w:space="0" w:color="auto"/>
                      </w:divBdr>
                      <w:divsChild>
                        <w:div w:id="1893343871">
                          <w:marLeft w:val="0"/>
                          <w:marRight w:val="0"/>
                          <w:marTop w:val="0"/>
                          <w:marBottom w:val="0"/>
                          <w:divBdr>
                            <w:top w:val="none" w:sz="0" w:space="0" w:color="auto"/>
                            <w:left w:val="none" w:sz="0" w:space="0" w:color="auto"/>
                            <w:bottom w:val="none" w:sz="0" w:space="0" w:color="auto"/>
                            <w:right w:val="none" w:sz="0" w:space="0" w:color="auto"/>
                          </w:divBdr>
                          <w:divsChild>
                            <w:div w:id="1835140910">
                              <w:marLeft w:val="150"/>
                              <w:marRight w:val="150"/>
                              <w:marTop w:val="15"/>
                              <w:marBottom w:val="150"/>
                              <w:divBdr>
                                <w:top w:val="none" w:sz="0" w:space="0" w:color="auto"/>
                                <w:left w:val="none" w:sz="0" w:space="0" w:color="auto"/>
                                <w:bottom w:val="none" w:sz="0" w:space="0" w:color="auto"/>
                                <w:right w:val="none" w:sz="0" w:space="0" w:color="auto"/>
                              </w:divBdr>
                              <w:divsChild>
                                <w:div w:id="999121524">
                                  <w:marLeft w:val="0"/>
                                  <w:marRight w:val="0"/>
                                  <w:marTop w:val="0"/>
                                  <w:marBottom w:val="0"/>
                                  <w:divBdr>
                                    <w:top w:val="none" w:sz="0" w:space="0" w:color="auto"/>
                                    <w:left w:val="none" w:sz="0" w:space="0" w:color="auto"/>
                                    <w:bottom w:val="none" w:sz="0" w:space="0" w:color="auto"/>
                                    <w:right w:val="none" w:sz="0" w:space="0" w:color="auto"/>
                                  </w:divBdr>
                                  <w:divsChild>
                                    <w:div w:id="951547443">
                                      <w:marLeft w:val="0"/>
                                      <w:marRight w:val="0"/>
                                      <w:marTop w:val="0"/>
                                      <w:marBottom w:val="0"/>
                                      <w:divBdr>
                                        <w:top w:val="none" w:sz="0" w:space="0" w:color="auto"/>
                                        <w:left w:val="none" w:sz="0" w:space="0" w:color="auto"/>
                                        <w:bottom w:val="none" w:sz="0" w:space="0" w:color="auto"/>
                                        <w:right w:val="none" w:sz="0" w:space="0" w:color="auto"/>
                                      </w:divBdr>
                                    </w:div>
                                  </w:divsChild>
                                </w:div>
                                <w:div w:id="272321714">
                                  <w:marLeft w:val="0"/>
                                  <w:marRight w:val="0"/>
                                  <w:marTop w:val="675"/>
                                  <w:marBottom w:val="0"/>
                                  <w:divBdr>
                                    <w:top w:val="none" w:sz="0" w:space="0" w:color="auto"/>
                                    <w:left w:val="none" w:sz="0" w:space="0" w:color="auto"/>
                                    <w:bottom w:val="none" w:sz="0" w:space="0" w:color="auto"/>
                                    <w:right w:val="none" w:sz="0" w:space="0" w:color="auto"/>
                                  </w:divBdr>
                                </w:div>
                              </w:divsChild>
                            </w:div>
                            <w:div w:id="696736644">
                              <w:marLeft w:val="135"/>
                              <w:marRight w:val="135"/>
                              <w:marTop w:val="0"/>
                              <w:marBottom w:val="135"/>
                              <w:divBdr>
                                <w:top w:val="none" w:sz="0" w:space="0" w:color="auto"/>
                                <w:left w:val="none" w:sz="0" w:space="0" w:color="auto"/>
                                <w:bottom w:val="none" w:sz="0" w:space="0" w:color="auto"/>
                                <w:right w:val="none" w:sz="0" w:space="0" w:color="auto"/>
                              </w:divBdr>
                              <w:divsChild>
                                <w:div w:id="1045980222">
                                  <w:marLeft w:val="0"/>
                                  <w:marRight w:val="0"/>
                                  <w:marTop w:val="0"/>
                                  <w:marBottom w:val="0"/>
                                  <w:divBdr>
                                    <w:top w:val="none" w:sz="0" w:space="0" w:color="auto"/>
                                    <w:left w:val="none" w:sz="0" w:space="0" w:color="auto"/>
                                    <w:bottom w:val="none" w:sz="0" w:space="0" w:color="auto"/>
                                    <w:right w:val="none" w:sz="0" w:space="0" w:color="auto"/>
                                  </w:divBdr>
                                  <w:divsChild>
                                    <w:div w:id="1698696765">
                                      <w:marLeft w:val="0"/>
                                      <w:marRight w:val="0"/>
                                      <w:marTop w:val="0"/>
                                      <w:marBottom w:val="0"/>
                                      <w:divBdr>
                                        <w:top w:val="none" w:sz="0" w:space="0" w:color="auto"/>
                                        <w:left w:val="none" w:sz="0" w:space="0" w:color="auto"/>
                                        <w:bottom w:val="none" w:sz="0" w:space="0" w:color="auto"/>
                                        <w:right w:val="none" w:sz="0" w:space="0" w:color="auto"/>
                                      </w:divBdr>
                                      <w:divsChild>
                                        <w:div w:id="1132673137">
                                          <w:marLeft w:val="0"/>
                                          <w:marRight w:val="0"/>
                                          <w:marTop w:val="0"/>
                                          <w:marBottom w:val="0"/>
                                          <w:divBdr>
                                            <w:top w:val="none" w:sz="0" w:space="0" w:color="auto"/>
                                            <w:left w:val="none" w:sz="0" w:space="0" w:color="auto"/>
                                            <w:bottom w:val="none" w:sz="0" w:space="0" w:color="auto"/>
                                            <w:right w:val="none" w:sz="0" w:space="0" w:color="auto"/>
                                          </w:divBdr>
                                          <w:divsChild>
                                            <w:div w:id="797604634">
                                              <w:marLeft w:val="0"/>
                                              <w:marRight w:val="0"/>
                                              <w:marTop w:val="0"/>
                                              <w:marBottom w:val="0"/>
                                              <w:divBdr>
                                                <w:top w:val="none" w:sz="0" w:space="0" w:color="auto"/>
                                                <w:left w:val="none" w:sz="0" w:space="0" w:color="auto"/>
                                                <w:bottom w:val="none" w:sz="0" w:space="0" w:color="auto"/>
                                                <w:right w:val="none" w:sz="0" w:space="0" w:color="auto"/>
                                              </w:divBdr>
                                              <w:divsChild>
                                                <w:div w:id="1774200986">
                                                  <w:marLeft w:val="0"/>
                                                  <w:marRight w:val="0"/>
                                                  <w:marTop w:val="0"/>
                                                  <w:marBottom w:val="0"/>
                                                  <w:divBdr>
                                                    <w:top w:val="none" w:sz="0" w:space="0" w:color="auto"/>
                                                    <w:left w:val="none" w:sz="0" w:space="0" w:color="auto"/>
                                                    <w:bottom w:val="none" w:sz="0" w:space="0" w:color="auto"/>
                                                    <w:right w:val="none" w:sz="0" w:space="0" w:color="auto"/>
                                                  </w:divBdr>
                                                  <w:divsChild>
                                                    <w:div w:id="1453749619">
                                                      <w:marLeft w:val="0"/>
                                                      <w:marRight w:val="0"/>
                                                      <w:marTop w:val="0"/>
                                                      <w:marBottom w:val="0"/>
                                                      <w:divBdr>
                                                        <w:top w:val="none" w:sz="0" w:space="0" w:color="auto"/>
                                                        <w:left w:val="none" w:sz="0" w:space="0" w:color="auto"/>
                                                        <w:bottom w:val="none" w:sz="0" w:space="0" w:color="auto"/>
                                                        <w:right w:val="none" w:sz="0" w:space="0" w:color="auto"/>
                                                      </w:divBdr>
                                                      <w:divsChild>
                                                        <w:div w:id="1896814582">
                                                          <w:marLeft w:val="0"/>
                                                          <w:marRight w:val="0"/>
                                                          <w:marTop w:val="0"/>
                                                          <w:marBottom w:val="0"/>
                                                          <w:divBdr>
                                                            <w:top w:val="none" w:sz="0" w:space="0" w:color="auto"/>
                                                            <w:left w:val="none" w:sz="0" w:space="0" w:color="auto"/>
                                                            <w:bottom w:val="none" w:sz="0" w:space="0" w:color="auto"/>
                                                            <w:right w:val="none" w:sz="0" w:space="0" w:color="auto"/>
                                                          </w:divBdr>
                                                          <w:divsChild>
                                                            <w:div w:id="1062556143">
                                                              <w:marLeft w:val="0"/>
                                                              <w:marRight w:val="0"/>
                                                              <w:marTop w:val="0"/>
                                                              <w:marBottom w:val="0"/>
                                                              <w:divBdr>
                                                                <w:top w:val="none" w:sz="0" w:space="0" w:color="auto"/>
                                                                <w:left w:val="none" w:sz="0" w:space="0" w:color="auto"/>
                                                                <w:bottom w:val="none" w:sz="0" w:space="0" w:color="auto"/>
                                                                <w:right w:val="none" w:sz="0" w:space="0" w:color="auto"/>
                                                              </w:divBdr>
                                                              <w:divsChild>
                                                                <w:div w:id="187819728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654136183">
                                                          <w:marLeft w:val="0"/>
                                                          <w:marRight w:val="0"/>
                                                          <w:marTop w:val="0"/>
                                                          <w:marBottom w:val="0"/>
                                                          <w:divBdr>
                                                            <w:top w:val="none" w:sz="0" w:space="0" w:color="auto"/>
                                                            <w:left w:val="none" w:sz="0" w:space="0" w:color="auto"/>
                                                            <w:bottom w:val="none" w:sz="0" w:space="0" w:color="auto"/>
                                                            <w:right w:val="none" w:sz="0" w:space="0" w:color="auto"/>
                                                          </w:divBdr>
                                                        </w:div>
                                                        <w:div w:id="1820461339">
                                                          <w:marLeft w:val="0"/>
                                                          <w:marRight w:val="0"/>
                                                          <w:marTop w:val="0"/>
                                                          <w:marBottom w:val="0"/>
                                                          <w:divBdr>
                                                            <w:top w:val="none" w:sz="0" w:space="0" w:color="auto"/>
                                                            <w:left w:val="none" w:sz="0" w:space="0" w:color="auto"/>
                                                            <w:bottom w:val="none" w:sz="0" w:space="0" w:color="auto"/>
                                                            <w:right w:val="none" w:sz="0" w:space="0" w:color="auto"/>
                                                          </w:divBdr>
                                                        </w:div>
                                                        <w:div w:id="1504391478">
                                                          <w:marLeft w:val="0"/>
                                                          <w:marRight w:val="0"/>
                                                          <w:marTop w:val="0"/>
                                                          <w:marBottom w:val="0"/>
                                                          <w:divBdr>
                                                            <w:top w:val="none" w:sz="0" w:space="0" w:color="auto"/>
                                                            <w:left w:val="none" w:sz="0" w:space="0" w:color="auto"/>
                                                            <w:bottom w:val="none" w:sz="0" w:space="0" w:color="auto"/>
                                                            <w:right w:val="none" w:sz="0" w:space="0" w:color="auto"/>
                                                          </w:divBdr>
                                                        </w:div>
                                                        <w:div w:id="50157247">
                                                          <w:marLeft w:val="0"/>
                                                          <w:marRight w:val="0"/>
                                                          <w:marTop w:val="0"/>
                                                          <w:marBottom w:val="0"/>
                                                          <w:divBdr>
                                                            <w:top w:val="none" w:sz="0" w:space="0" w:color="auto"/>
                                                            <w:left w:val="none" w:sz="0" w:space="0" w:color="auto"/>
                                                            <w:bottom w:val="none" w:sz="0" w:space="0" w:color="auto"/>
                                                            <w:right w:val="none" w:sz="0" w:space="0" w:color="auto"/>
                                                          </w:divBdr>
                                                        </w:div>
                                                        <w:div w:id="2147156995">
                                                          <w:marLeft w:val="0"/>
                                                          <w:marRight w:val="0"/>
                                                          <w:marTop w:val="0"/>
                                                          <w:marBottom w:val="0"/>
                                                          <w:divBdr>
                                                            <w:top w:val="none" w:sz="0" w:space="0" w:color="auto"/>
                                                            <w:left w:val="none" w:sz="0" w:space="0" w:color="auto"/>
                                                            <w:bottom w:val="none" w:sz="0" w:space="0" w:color="auto"/>
                                                            <w:right w:val="none" w:sz="0" w:space="0" w:color="auto"/>
                                                          </w:divBdr>
                                                        </w:div>
                                                        <w:div w:id="1843010825">
                                                          <w:marLeft w:val="0"/>
                                                          <w:marRight w:val="0"/>
                                                          <w:marTop w:val="0"/>
                                                          <w:marBottom w:val="0"/>
                                                          <w:divBdr>
                                                            <w:top w:val="none" w:sz="0" w:space="0" w:color="auto"/>
                                                            <w:left w:val="none" w:sz="0" w:space="0" w:color="auto"/>
                                                            <w:bottom w:val="none" w:sz="0" w:space="0" w:color="auto"/>
                                                            <w:right w:val="none" w:sz="0" w:space="0" w:color="auto"/>
                                                          </w:divBdr>
                                                        </w:div>
                                                        <w:div w:id="2039743808">
                                                          <w:marLeft w:val="0"/>
                                                          <w:marRight w:val="0"/>
                                                          <w:marTop w:val="0"/>
                                                          <w:marBottom w:val="0"/>
                                                          <w:divBdr>
                                                            <w:top w:val="none" w:sz="0" w:space="0" w:color="auto"/>
                                                            <w:left w:val="none" w:sz="0" w:space="0" w:color="auto"/>
                                                            <w:bottom w:val="none" w:sz="0" w:space="0" w:color="auto"/>
                                                            <w:right w:val="none" w:sz="0" w:space="0" w:color="auto"/>
                                                          </w:divBdr>
                                                        </w:div>
                                                        <w:div w:id="2140100439">
                                                          <w:marLeft w:val="0"/>
                                                          <w:marRight w:val="0"/>
                                                          <w:marTop w:val="0"/>
                                                          <w:marBottom w:val="0"/>
                                                          <w:divBdr>
                                                            <w:top w:val="none" w:sz="0" w:space="0" w:color="auto"/>
                                                            <w:left w:val="none" w:sz="0" w:space="0" w:color="auto"/>
                                                            <w:bottom w:val="none" w:sz="0" w:space="0" w:color="auto"/>
                                                            <w:right w:val="none" w:sz="0" w:space="0" w:color="auto"/>
                                                          </w:divBdr>
                                                        </w:div>
                                                        <w:div w:id="1014190438">
                                                          <w:marLeft w:val="0"/>
                                                          <w:marRight w:val="0"/>
                                                          <w:marTop w:val="0"/>
                                                          <w:marBottom w:val="0"/>
                                                          <w:divBdr>
                                                            <w:top w:val="none" w:sz="0" w:space="0" w:color="auto"/>
                                                            <w:left w:val="none" w:sz="0" w:space="0" w:color="auto"/>
                                                            <w:bottom w:val="none" w:sz="0" w:space="0" w:color="auto"/>
                                                            <w:right w:val="none" w:sz="0" w:space="0" w:color="auto"/>
                                                          </w:divBdr>
                                                        </w:div>
                                                        <w:div w:id="1399134035">
                                                          <w:marLeft w:val="0"/>
                                                          <w:marRight w:val="0"/>
                                                          <w:marTop w:val="0"/>
                                                          <w:marBottom w:val="0"/>
                                                          <w:divBdr>
                                                            <w:top w:val="none" w:sz="0" w:space="0" w:color="auto"/>
                                                            <w:left w:val="none" w:sz="0" w:space="0" w:color="auto"/>
                                                            <w:bottom w:val="none" w:sz="0" w:space="0" w:color="auto"/>
                                                            <w:right w:val="none" w:sz="0" w:space="0" w:color="auto"/>
                                                          </w:divBdr>
                                                        </w:div>
                                                        <w:div w:id="1813671606">
                                                          <w:marLeft w:val="0"/>
                                                          <w:marRight w:val="0"/>
                                                          <w:marTop w:val="0"/>
                                                          <w:marBottom w:val="0"/>
                                                          <w:divBdr>
                                                            <w:top w:val="none" w:sz="0" w:space="0" w:color="auto"/>
                                                            <w:left w:val="none" w:sz="0" w:space="0" w:color="auto"/>
                                                            <w:bottom w:val="none" w:sz="0" w:space="0" w:color="auto"/>
                                                            <w:right w:val="none" w:sz="0" w:space="0" w:color="auto"/>
                                                          </w:divBdr>
                                                        </w:div>
                                                        <w:div w:id="1527213076">
                                                          <w:marLeft w:val="0"/>
                                                          <w:marRight w:val="0"/>
                                                          <w:marTop w:val="0"/>
                                                          <w:marBottom w:val="0"/>
                                                          <w:divBdr>
                                                            <w:top w:val="none" w:sz="0" w:space="0" w:color="auto"/>
                                                            <w:left w:val="none" w:sz="0" w:space="0" w:color="auto"/>
                                                            <w:bottom w:val="none" w:sz="0" w:space="0" w:color="auto"/>
                                                            <w:right w:val="none" w:sz="0" w:space="0" w:color="auto"/>
                                                          </w:divBdr>
                                                        </w:div>
                                                        <w:div w:id="17312616">
                                                          <w:marLeft w:val="0"/>
                                                          <w:marRight w:val="0"/>
                                                          <w:marTop w:val="0"/>
                                                          <w:marBottom w:val="0"/>
                                                          <w:divBdr>
                                                            <w:top w:val="none" w:sz="0" w:space="0" w:color="auto"/>
                                                            <w:left w:val="none" w:sz="0" w:space="0" w:color="auto"/>
                                                            <w:bottom w:val="none" w:sz="0" w:space="0" w:color="auto"/>
                                                            <w:right w:val="none" w:sz="0" w:space="0" w:color="auto"/>
                                                          </w:divBdr>
                                                          <w:divsChild>
                                                            <w:div w:id="307788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9087560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2109307731">
                          <w:marLeft w:val="0"/>
                          <w:marRight w:val="0"/>
                          <w:marTop w:val="0"/>
                          <w:marBottom w:val="0"/>
                          <w:divBdr>
                            <w:top w:val="none" w:sz="0" w:space="0" w:color="auto"/>
                            <w:left w:val="none" w:sz="0" w:space="0" w:color="auto"/>
                            <w:bottom w:val="none" w:sz="0" w:space="0" w:color="auto"/>
                            <w:right w:val="none" w:sz="0" w:space="0" w:color="auto"/>
                          </w:divBdr>
                          <w:divsChild>
                            <w:div w:id="1405224977">
                              <w:marLeft w:val="0"/>
                              <w:marRight w:val="0"/>
                              <w:marTop w:val="0"/>
                              <w:marBottom w:val="0"/>
                              <w:divBdr>
                                <w:top w:val="none" w:sz="0" w:space="0" w:color="auto"/>
                                <w:left w:val="none" w:sz="0" w:space="0" w:color="auto"/>
                                <w:bottom w:val="none" w:sz="0" w:space="0" w:color="auto"/>
                                <w:right w:val="none" w:sz="0" w:space="0" w:color="auto"/>
                              </w:divBdr>
                              <w:divsChild>
                                <w:div w:id="777332184">
                                  <w:marLeft w:val="0"/>
                                  <w:marRight w:val="0"/>
                                  <w:marTop w:val="0"/>
                                  <w:marBottom w:val="0"/>
                                  <w:divBdr>
                                    <w:top w:val="none" w:sz="0" w:space="0" w:color="auto"/>
                                    <w:left w:val="none" w:sz="0" w:space="0" w:color="auto"/>
                                    <w:bottom w:val="none" w:sz="0" w:space="0" w:color="auto"/>
                                    <w:right w:val="none" w:sz="0" w:space="0" w:color="auto"/>
                                  </w:divBdr>
                                  <w:divsChild>
                                    <w:div w:id="970020107">
                                      <w:marLeft w:val="0"/>
                                      <w:marRight w:val="0"/>
                                      <w:marTop w:val="0"/>
                                      <w:marBottom w:val="0"/>
                                      <w:divBdr>
                                        <w:top w:val="none" w:sz="0" w:space="0" w:color="auto"/>
                                        <w:left w:val="none" w:sz="0" w:space="0" w:color="auto"/>
                                        <w:bottom w:val="none" w:sz="0" w:space="0" w:color="auto"/>
                                        <w:right w:val="none" w:sz="0" w:space="0" w:color="auto"/>
                                      </w:divBdr>
                                      <w:divsChild>
                                        <w:div w:id="1774082553">
                                          <w:marLeft w:val="0"/>
                                          <w:marRight w:val="0"/>
                                          <w:marTop w:val="0"/>
                                          <w:marBottom w:val="0"/>
                                          <w:divBdr>
                                            <w:top w:val="none" w:sz="0" w:space="0" w:color="auto"/>
                                            <w:left w:val="none" w:sz="0" w:space="0" w:color="auto"/>
                                            <w:bottom w:val="none" w:sz="0" w:space="0" w:color="auto"/>
                                            <w:right w:val="none" w:sz="0" w:space="0" w:color="auto"/>
                                          </w:divBdr>
                                          <w:divsChild>
                                            <w:div w:id="1623685559">
                                              <w:marLeft w:val="0"/>
                                              <w:marRight w:val="0"/>
                                              <w:marTop w:val="0"/>
                                              <w:marBottom w:val="0"/>
                                              <w:divBdr>
                                                <w:top w:val="none" w:sz="0" w:space="0" w:color="auto"/>
                                                <w:left w:val="none" w:sz="0" w:space="0" w:color="auto"/>
                                                <w:bottom w:val="none" w:sz="0" w:space="0" w:color="auto"/>
                                                <w:right w:val="none" w:sz="0" w:space="0" w:color="auto"/>
                                              </w:divBdr>
                                              <w:divsChild>
                                                <w:div w:id="1230534453">
                                                  <w:marLeft w:val="0"/>
                                                  <w:marRight w:val="0"/>
                                                  <w:marTop w:val="0"/>
                                                  <w:marBottom w:val="0"/>
                                                  <w:divBdr>
                                                    <w:top w:val="none" w:sz="0" w:space="0" w:color="auto"/>
                                                    <w:left w:val="none" w:sz="0" w:space="0" w:color="auto"/>
                                                    <w:bottom w:val="none" w:sz="0" w:space="0" w:color="auto"/>
                                                    <w:right w:val="none" w:sz="0" w:space="0" w:color="auto"/>
                                                  </w:divBdr>
                                                  <w:divsChild>
                                                    <w:div w:id="1885093697">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045986513">
                                              <w:marLeft w:val="0"/>
                                              <w:marRight w:val="0"/>
                                              <w:marTop w:val="0"/>
                                              <w:marBottom w:val="0"/>
                                              <w:divBdr>
                                                <w:top w:val="none" w:sz="0" w:space="0" w:color="auto"/>
                                                <w:left w:val="none" w:sz="0" w:space="0" w:color="auto"/>
                                                <w:bottom w:val="none" w:sz="0" w:space="0" w:color="auto"/>
                                                <w:right w:val="none" w:sz="0" w:space="0" w:color="auto"/>
                                              </w:divBdr>
                                            </w:div>
                                            <w:div w:id="36006086">
                                              <w:marLeft w:val="0"/>
                                              <w:marRight w:val="0"/>
                                              <w:marTop w:val="0"/>
                                              <w:marBottom w:val="0"/>
                                              <w:divBdr>
                                                <w:top w:val="none" w:sz="0" w:space="0" w:color="auto"/>
                                                <w:left w:val="none" w:sz="0" w:space="0" w:color="auto"/>
                                                <w:bottom w:val="none" w:sz="0" w:space="0" w:color="auto"/>
                                                <w:right w:val="none" w:sz="0" w:space="0" w:color="auto"/>
                                              </w:divBdr>
                                            </w:div>
                                            <w:div w:id="463425143">
                                              <w:marLeft w:val="0"/>
                                              <w:marRight w:val="0"/>
                                              <w:marTop w:val="0"/>
                                              <w:marBottom w:val="0"/>
                                              <w:divBdr>
                                                <w:top w:val="none" w:sz="0" w:space="0" w:color="auto"/>
                                                <w:left w:val="none" w:sz="0" w:space="0" w:color="auto"/>
                                                <w:bottom w:val="none" w:sz="0" w:space="0" w:color="auto"/>
                                                <w:right w:val="none" w:sz="0" w:space="0" w:color="auto"/>
                                              </w:divBdr>
                                            </w:div>
                                            <w:div w:id="1023168640">
                                              <w:marLeft w:val="0"/>
                                              <w:marRight w:val="0"/>
                                              <w:marTop w:val="0"/>
                                              <w:marBottom w:val="0"/>
                                              <w:divBdr>
                                                <w:top w:val="none" w:sz="0" w:space="0" w:color="auto"/>
                                                <w:left w:val="none" w:sz="0" w:space="0" w:color="auto"/>
                                                <w:bottom w:val="none" w:sz="0" w:space="0" w:color="auto"/>
                                                <w:right w:val="none" w:sz="0" w:space="0" w:color="auto"/>
                                              </w:divBdr>
                                            </w:div>
                                            <w:div w:id="1358507274">
                                              <w:marLeft w:val="0"/>
                                              <w:marRight w:val="0"/>
                                              <w:marTop w:val="0"/>
                                              <w:marBottom w:val="0"/>
                                              <w:divBdr>
                                                <w:top w:val="none" w:sz="0" w:space="0" w:color="auto"/>
                                                <w:left w:val="none" w:sz="0" w:space="0" w:color="auto"/>
                                                <w:bottom w:val="none" w:sz="0" w:space="0" w:color="auto"/>
                                                <w:right w:val="none" w:sz="0" w:space="0" w:color="auto"/>
                                              </w:divBdr>
                                            </w:div>
                                            <w:div w:id="1567646007">
                                              <w:marLeft w:val="0"/>
                                              <w:marRight w:val="0"/>
                                              <w:marTop w:val="0"/>
                                              <w:marBottom w:val="0"/>
                                              <w:divBdr>
                                                <w:top w:val="none" w:sz="0" w:space="0" w:color="auto"/>
                                                <w:left w:val="none" w:sz="0" w:space="0" w:color="auto"/>
                                                <w:bottom w:val="none" w:sz="0" w:space="0" w:color="auto"/>
                                                <w:right w:val="none" w:sz="0" w:space="0" w:color="auto"/>
                                              </w:divBdr>
                                            </w:div>
                                            <w:div w:id="559563536">
                                              <w:marLeft w:val="0"/>
                                              <w:marRight w:val="0"/>
                                              <w:marTop w:val="0"/>
                                              <w:marBottom w:val="0"/>
                                              <w:divBdr>
                                                <w:top w:val="none" w:sz="0" w:space="0" w:color="auto"/>
                                                <w:left w:val="none" w:sz="0" w:space="0" w:color="auto"/>
                                                <w:bottom w:val="none" w:sz="0" w:space="0" w:color="auto"/>
                                                <w:right w:val="none" w:sz="0" w:space="0" w:color="auto"/>
                                              </w:divBdr>
                                            </w:div>
                                            <w:div w:id="1374043678">
                                              <w:marLeft w:val="0"/>
                                              <w:marRight w:val="0"/>
                                              <w:marTop w:val="0"/>
                                              <w:marBottom w:val="0"/>
                                              <w:divBdr>
                                                <w:top w:val="none" w:sz="0" w:space="0" w:color="auto"/>
                                                <w:left w:val="none" w:sz="0" w:space="0" w:color="auto"/>
                                                <w:bottom w:val="none" w:sz="0" w:space="0" w:color="auto"/>
                                                <w:right w:val="none" w:sz="0" w:space="0" w:color="auto"/>
                                              </w:divBdr>
                                            </w:div>
                                            <w:div w:id="790393239">
                                              <w:marLeft w:val="0"/>
                                              <w:marRight w:val="0"/>
                                              <w:marTop w:val="0"/>
                                              <w:marBottom w:val="0"/>
                                              <w:divBdr>
                                                <w:top w:val="none" w:sz="0" w:space="0" w:color="auto"/>
                                                <w:left w:val="none" w:sz="0" w:space="0" w:color="auto"/>
                                                <w:bottom w:val="none" w:sz="0" w:space="0" w:color="auto"/>
                                                <w:right w:val="none" w:sz="0" w:space="0" w:color="auto"/>
                                              </w:divBdr>
                                            </w:div>
                                            <w:div w:id="1219052899">
                                              <w:marLeft w:val="0"/>
                                              <w:marRight w:val="0"/>
                                              <w:marTop w:val="0"/>
                                              <w:marBottom w:val="0"/>
                                              <w:divBdr>
                                                <w:top w:val="none" w:sz="0" w:space="0" w:color="auto"/>
                                                <w:left w:val="none" w:sz="0" w:space="0" w:color="auto"/>
                                                <w:bottom w:val="none" w:sz="0" w:space="0" w:color="auto"/>
                                                <w:right w:val="none" w:sz="0" w:space="0" w:color="auto"/>
                                              </w:divBdr>
                                            </w:div>
                                            <w:div w:id="2013221090">
                                              <w:marLeft w:val="0"/>
                                              <w:marRight w:val="0"/>
                                              <w:marTop w:val="0"/>
                                              <w:marBottom w:val="0"/>
                                              <w:divBdr>
                                                <w:top w:val="none" w:sz="0" w:space="0" w:color="auto"/>
                                                <w:left w:val="none" w:sz="0" w:space="0" w:color="auto"/>
                                                <w:bottom w:val="none" w:sz="0" w:space="0" w:color="auto"/>
                                                <w:right w:val="none" w:sz="0" w:space="0" w:color="auto"/>
                                              </w:divBdr>
                                            </w:div>
                                            <w:div w:id="377315682">
                                              <w:marLeft w:val="0"/>
                                              <w:marRight w:val="0"/>
                                              <w:marTop w:val="0"/>
                                              <w:marBottom w:val="0"/>
                                              <w:divBdr>
                                                <w:top w:val="none" w:sz="0" w:space="0" w:color="auto"/>
                                                <w:left w:val="none" w:sz="0" w:space="0" w:color="auto"/>
                                                <w:bottom w:val="none" w:sz="0" w:space="0" w:color="auto"/>
                                                <w:right w:val="none" w:sz="0" w:space="0" w:color="auto"/>
                                              </w:divBdr>
                                            </w:div>
                                            <w:div w:id="600377657">
                                              <w:marLeft w:val="0"/>
                                              <w:marRight w:val="0"/>
                                              <w:marTop w:val="0"/>
                                              <w:marBottom w:val="0"/>
                                              <w:divBdr>
                                                <w:top w:val="none" w:sz="0" w:space="0" w:color="auto"/>
                                                <w:left w:val="none" w:sz="0" w:space="0" w:color="auto"/>
                                                <w:bottom w:val="none" w:sz="0" w:space="0" w:color="auto"/>
                                                <w:right w:val="none" w:sz="0" w:space="0" w:color="auto"/>
                                              </w:divBdr>
                                            </w:div>
                                            <w:div w:id="1731808486">
                                              <w:marLeft w:val="0"/>
                                              <w:marRight w:val="0"/>
                                              <w:marTop w:val="0"/>
                                              <w:marBottom w:val="0"/>
                                              <w:divBdr>
                                                <w:top w:val="none" w:sz="0" w:space="0" w:color="auto"/>
                                                <w:left w:val="none" w:sz="0" w:space="0" w:color="auto"/>
                                                <w:bottom w:val="none" w:sz="0" w:space="0" w:color="auto"/>
                                                <w:right w:val="none" w:sz="0" w:space="0" w:color="auto"/>
                                              </w:divBdr>
                                            </w:div>
                                            <w:div w:id="577792094">
                                              <w:marLeft w:val="0"/>
                                              <w:marRight w:val="0"/>
                                              <w:marTop w:val="0"/>
                                              <w:marBottom w:val="0"/>
                                              <w:divBdr>
                                                <w:top w:val="none" w:sz="0" w:space="0" w:color="auto"/>
                                                <w:left w:val="none" w:sz="0" w:space="0" w:color="auto"/>
                                                <w:bottom w:val="none" w:sz="0" w:space="0" w:color="auto"/>
                                                <w:right w:val="none" w:sz="0" w:space="0" w:color="auto"/>
                                              </w:divBdr>
                                            </w:div>
                                            <w:div w:id="317271593">
                                              <w:marLeft w:val="0"/>
                                              <w:marRight w:val="0"/>
                                              <w:marTop w:val="0"/>
                                              <w:marBottom w:val="0"/>
                                              <w:divBdr>
                                                <w:top w:val="none" w:sz="0" w:space="0" w:color="auto"/>
                                                <w:left w:val="none" w:sz="0" w:space="0" w:color="auto"/>
                                                <w:bottom w:val="none" w:sz="0" w:space="0" w:color="auto"/>
                                                <w:right w:val="none" w:sz="0" w:space="0" w:color="auto"/>
                                              </w:divBdr>
                                            </w:div>
                                            <w:div w:id="1252356880">
                                              <w:marLeft w:val="0"/>
                                              <w:marRight w:val="0"/>
                                              <w:marTop w:val="0"/>
                                              <w:marBottom w:val="0"/>
                                              <w:divBdr>
                                                <w:top w:val="none" w:sz="0" w:space="0" w:color="auto"/>
                                                <w:left w:val="none" w:sz="0" w:space="0" w:color="auto"/>
                                                <w:bottom w:val="none" w:sz="0" w:space="0" w:color="auto"/>
                                                <w:right w:val="none" w:sz="0" w:space="0" w:color="auto"/>
                                              </w:divBdr>
                                              <w:divsChild>
                                                <w:div w:id="1896697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37609930">
          <w:marLeft w:val="0"/>
          <w:marRight w:val="0"/>
          <w:marTop w:val="0"/>
          <w:marBottom w:val="0"/>
          <w:divBdr>
            <w:top w:val="none" w:sz="0" w:space="0" w:color="auto"/>
            <w:left w:val="none" w:sz="0" w:space="0" w:color="auto"/>
            <w:bottom w:val="none" w:sz="0" w:space="0" w:color="auto"/>
            <w:right w:val="none" w:sz="0" w:space="0" w:color="auto"/>
          </w:divBdr>
          <w:divsChild>
            <w:div w:id="928199551">
              <w:marLeft w:val="0"/>
              <w:marRight w:val="0"/>
              <w:marTop w:val="0"/>
              <w:marBottom w:val="0"/>
              <w:divBdr>
                <w:top w:val="none" w:sz="0" w:space="0" w:color="auto"/>
                <w:left w:val="none" w:sz="0" w:space="0" w:color="auto"/>
                <w:bottom w:val="none" w:sz="0" w:space="0" w:color="auto"/>
                <w:right w:val="none" w:sz="0" w:space="0" w:color="auto"/>
              </w:divBdr>
              <w:divsChild>
                <w:div w:id="1517620176">
                  <w:marLeft w:val="150"/>
                  <w:marRight w:val="150"/>
                  <w:marTop w:val="150"/>
                  <w:marBottom w:val="150"/>
                  <w:divBdr>
                    <w:top w:val="none" w:sz="0" w:space="0" w:color="auto"/>
                    <w:left w:val="none" w:sz="0" w:space="0" w:color="auto"/>
                    <w:bottom w:val="none" w:sz="0" w:space="0" w:color="auto"/>
                    <w:right w:val="none" w:sz="0" w:space="0" w:color="auto"/>
                  </w:divBdr>
                  <w:divsChild>
                    <w:div w:id="1880126524">
                      <w:marLeft w:val="0"/>
                      <w:marRight w:val="0"/>
                      <w:marTop w:val="0"/>
                      <w:marBottom w:val="0"/>
                      <w:divBdr>
                        <w:top w:val="none" w:sz="0" w:space="0" w:color="auto"/>
                        <w:left w:val="none" w:sz="0" w:space="0" w:color="auto"/>
                        <w:bottom w:val="none" w:sz="0" w:space="0" w:color="auto"/>
                        <w:right w:val="none" w:sz="0" w:space="0" w:color="auto"/>
                      </w:divBdr>
                      <w:divsChild>
                        <w:div w:id="1989817804">
                          <w:marLeft w:val="0"/>
                          <w:marRight w:val="0"/>
                          <w:marTop w:val="0"/>
                          <w:marBottom w:val="0"/>
                          <w:divBdr>
                            <w:top w:val="none" w:sz="0" w:space="0" w:color="auto"/>
                            <w:left w:val="none" w:sz="0" w:space="0" w:color="auto"/>
                            <w:bottom w:val="none" w:sz="0" w:space="0" w:color="auto"/>
                            <w:right w:val="none" w:sz="0" w:space="0" w:color="auto"/>
                          </w:divBdr>
                          <w:divsChild>
                            <w:div w:id="737022340">
                              <w:marLeft w:val="0"/>
                              <w:marRight w:val="0"/>
                              <w:marTop w:val="0"/>
                              <w:marBottom w:val="0"/>
                              <w:divBdr>
                                <w:top w:val="none" w:sz="0" w:space="0" w:color="auto"/>
                                <w:left w:val="none" w:sz="0" w:space="0" w:color="auto"/>
                                <w:bottom w:val="none" w:sz="0" w:space="0" w:color="auto"/>
                                <w:right w:val="none" w:sz="0" w:space="0" w:color="auto"/>
                              </w:divBdr>
                              <w:divsChild>
                                <w:div w:id="497890826">
                                  <w:marLeft w:val="0"/>
                                  <w:marRight w:val="0"/>
                                  <w:marTop w:val="0"/>
                                  <w:marBottom w:val="0"/>
                                  <w:divBdr>
                                    <w:top w:val="none" w:sz="0" w:space="0" w:color="auto"/>
                                    <w:left w:val="none" w:sz="0" w:space="0" w:color="auto"/>
                                    <w:bottom w:val="none" w:sz="0" w:space="0" w:color="auto"/>
                                    <w:right w:val="none" w:sz="0" w:space="0" w:color="auto"/>
                                  </w:divBdr>
                                  <w:divsChild>
                                    <w:div w:id="416749926">
                                      <w:marLeft w:val="0"/>
                                      <w:marRight w:val="0"/>
                                      <w:marTop w:val="0"/>
                                      <w:marBottom w:val="0"/>
                                      <w:divBdr>
                                        <w:top w:val="none" w:sz="0" w:space="0" w:color="auto"/>
                                        <w:left w:val="none" w:sz="0" w:space="0" w:color="auto"/>
                                        <w:bottom w:val="none" w:sz="0" w:space="0" w:color="auto"/>
                                        <w:right w:val="none" w:sz="0" w:space="0" w:color="auto"/>
                                      </w:divBdr>
                                      <w:divsChild>
                                        <w:div w:id="261226546">
                                          <w:marLeft w:val="0"/>
                                          <w:marRight w:val="0"/>
                                          <w:marTop w:val="0"/>
                                          <w:marBottom w:val="0"/>
                                          <w:divBdr>
                                            <w:top w:val="none" w:sz="0" w:space="0" w:color="auto"/>
                                            <w:left w:val="none" w:sz="0" w:space="0" w:color="auto"/>
                                            <w:bottom w:val="none" w:sz="0" w:space="0" w:color="auto"/>
                                            <w:right w:val="none" w:sz="0" w:space="0" w:color="auto"/>
                                          </w:divBdr>
                                          <w:divsChild>
                                            <w:div w:id="1381251029">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473064023">
                                      <w:marLeft w:val="0"/>
                                      <w:marRight w:val="0"/>
                                      <w:marTop w:val="0"/>
                                      <w:marBottom w:val="0"/>
                                      <w:divBdr>
                                        <w:top w:val="none" w:sz="0" w:space="0" w:color="auto"/>
                                        <w:left w:val="none" w:sz="0" w:space="0" w:color="auto"/>
                                        <w:bottom w:val="none" w:sz="0" w:space="0" w:color="auto"/>
                                        <w:right w:val="none" w:sz="0" w:space="0" w:color="auto"/>
                                      </w:divBdr>
                                    </w:div>
                                    <w:div w:id="921642064">
                                      <w:marLeft w:val="0"/>
                                      <w:marRight w:val="0"/>
                                      <w:marTop w:val="0"/>
                                      <w:marBottom w:val="0"/>
                                      <w:divBdr>
                                        <w:top w:val="none" w:sz="0" w:space="0" w:color="auto"/>
                                        <w:left w:val="none" w:sz="0" w:space="0" w:color="auto"/>
                                        <w:bottom w:val="none" w:sz="0" w:space="0" w:color="auto"/>
                                        <w:right w:val="none" w:sz="0" w:space="0" w:color="auto"/>
                                      </w:divBdr>
                                    </w:div>
                                    <w:div w:id="798760655">
                                      <w:marLeft w:val="0"/>
                                      <w:marRight w:val="0"/>
                                      <w:marTop w:val="0"/>
                                      <w:marBottom w:val="0"/>
                                      <w:divBdr>
                                        <w:top w:val="none" w:sz="0" w:space="0" w:color="auto"/>
                                        <w:left w:val="none" w:sz="0" w:space="0" w:color="auto"/>
                                        <w:bottom w:val="none" w:sz="0" w:space="0" w:color="auto"/>
                                        <w:right w:val="none" w:sz="0" w:space="0" w:color="auto"/>
                                      </w:divBdr>
                                    </w:div>
                                    <w:div w:id="1768578185">
                                      <w:marLeft w:val="0"/>
                                      <w:marRight w:val="0"/>
                                      <w:marTop w:val="0"/>
                                      <w:marBottom w:val="0"/>
                                      <w:divBdr>
                                        <w:top w:val="none" w:sz="0" w:space="0" w:color="auto"/>
                                        <w:left w:val="none" w:sz="0" w:space="0" w:color="auto"/>
                                        <w:bottom w:val="none" w:sz="0" w:space="0" w:color="auto"/>
                                        <w:right w:val="none" w:sz="0" w:space="0" w:color="auto"/>
                                      </w:divBdr>
                                    </w:div>
                                    <w:div w:id="362445216">
                                      <w:marLeft w:val="0"/>
                                      <w:marRight w:val="0"/>
                                      <w:marTop w:val="0"/>
                                      <w:marBottom w:val="0"/>
                                      <w:divBdr>
                                        <w:top w:val="none" w:sz="0" w:space="0" w:color="auto"/>
                                        <w:left w:val="none" w:sz="0" w:space="0" w:color="auto"/>
                                        <w:bottom w:val="none" w:sz="0" w:space="0" w:color="auto"/>
                                        <w:right w:val="none" w:sz="0" w:space="0" w:color="auto"/>
                                      </w:divBdr>
                                    </w:div>
                                    <w:div w:id="194581940">
                                      <w:marLeft w:val="0"/>
                                      <w:marRight w:val="0"/>
                                      <w:marTop w:val="0"/>
                                      <w:marBottom w:val="0"/>
                                      <w:divBdr>
                                        <w:top w:val="none" w:sz="0" w:space="0" w:color="auto"/>
                                        <w:left w:val="none" w:sz="0" w:space="0" w:color="auto"/>
                                        <w:bottom w:val="none" w:sz="0" w:space="0" w:color="auto"/>
                                        <w:right w:val="none" w:sz="0" w:space="0" w:color="auto"/>
                                      </w:divBdr>
                                    </w:div>
                                    <w:div w:id="956104750">
                                      <w:marLeft w:val="0"/>
                                      <w:marRight w:val="0"/>
                                      <w:marTop w:val="0"/>
                                      <w:marBottom w:val="0"/>
                                      <w:divBdr>
                                        <w:top w:val="none" w:sz="0" w:space="0" w:color="auto"/>
                                        <w:left w:val="none" w:sz="0" w:space="0" w:color="auto"/>
                                        <w:bottom w:val="none" w:sz="0" w:space="0" w:color="auto"/>
                                        <w:right w:val="none" w:sz="0" w:space="0" w:color="auto"/>
                                      </w:divBdr>
                                    </w:div>
                                    <w:div w:id="2111002494">
                                      <w:marLeft w:val="0"/>
                                      <w:marRight w:val="0"/>
                                      <w:marTop w:val="0"/>
                                      <w:marBottom w:val="0"/>
                                      <w:divBdr>
                                        <w:top w:val="none" w:sz="0" w:space="0" w:color="auto"/>
                                        <w:left w:val="none" w:sz="0" w:space="0" w:color="auto"/>
                                        <w:bottom w:val="none" w:sz="0" w:space="0" w:color="auto"/>
                                        <w:right w:val="none" w:sz="0" w:space="0" w:color="auto"/>
                                      </w:divBdr>
                                    </w:div>
                                    <w:div w:id="532546959">
                                      <w:marLeft w:val="0"/>
                                      <w:marRight w:val="0"/>
                                      <w:marTop w:val="0"/>
                                      <w:marBottom w:val="0"/>
                                      <w:divBdr>
                                        <w:top w:val="none" w:sz="0" w:space="0" w:color="auto"/>
                                        <w:left w:val="none" w:sz="0" w:space="0" w:color="auto"/>
                                        <w:bottom w:val="none" w:sz="0" w:space="0" w:color="auto"/>
                                        <w:right w:val="none" w:sz="0" w:space="0" w:color="auto"/>
                                      </w:divBdr>
                                    </w:div>
                                    <w:div w:id="1303346065">
                                      <w:marLeft w:val="0"/>
                                      <w:marRight w:val="0"/>
                                      <w:marTop w:val="0"/>
                                      <w:marBottom w:val="0"/>
                                      <w:divBdr>
                                        <w:top w:val="none" w:sz="0" w:space="0" w:color="auto"/>
                                        <w:left w:val="none" w:sz="0" w:space="0" w:color="auto"/>
                                        <w:bottom w:val="none" w:sz="0" w:space="0" w:color="auto"/>
                                        <w:right w:val="none" w:sz="0" w:space="0" w:color="auto"/>
                                      </w:divBdr>
                                    </w:div>
                                    <w:div w:id="149559452">
                                      <w:marLeft w:val="0"/>
                                      <w:marRight w:val="0"/>
                                      <w:marTop w:val="0"/>
                                      <w:marBottom w:val="0"/>
                                      <w:divBdr>
                                        <w:top w:val="none" w:sz="0" w:space="0" w:color="auto"/>
                                        <w:left w:val="none" w:sz="0" w:space="0" w:color="auto"/>
                                        <w:bottom w:val="none" w:sz="0" w:space="0" w:color="auto"/>
                                        <w:right w:val="none" w:sz="0" w:space="0" w:color="auto"/>
                                      </w:divBdr>
                                    </w:div>
                                    <w:div w:id="476145766">
                                      <w:marLeft w:val="0"/>
                                      <w:marRight w:val="0"/>
                                      <w:marTop w:val="0"/>
                                      <w:marBottom w:val="0"/>
                                      <w:divBdr>
                                        <w:top w:val="none" w:sz="0" w:space="0" w:color="auto"/>
                                        <w:left w:val="none" w:sz="0" w:space="0" w:color="auto"/>
                                        <w:bottom w:val="none" w:sz="0" w:space="0" w:color="auto"/>
                                        <w:right w:val="none" w:sz="0" w:space="0" w:color="auto"/>
                                      </w:divBdr>
                                    </w:div>
                                    <w:div w:id="1030296330">
                                      <w:marLeft w:val="0"/>
                                      <w:marRight w:val="0"/>
                                      <w:marTop w:val="0"/>
                                      <w:marBottom w:val="0"/>
                                      <w:divBdr>
                                        <w:top w:val="none" w:sz="0" w:space="0" w:color="auto"/>
                                        <w:left w:val="none" w:sz="0" w:space="0" w:color="auto"/>
                                        <w:bottom w:val="none" w:sz="0" w:space="0" w:color="auto"/>
                                        <w:right w:val="none" w:sz="0" w:space="0" w:color="auto"/>
                                      </w:divBdr>
                                    </w:div>
                                    <w:div w:id="2002461774">
                                      <w:marLeft w:val="0"/>
                                      <w:marRight w:val="0"/>
                                      <w:marTop w:val="0"/>
                                      <w:marBottom w:val="0"/>
                                      <w:divBdr>
                                        <w:top w:val="none" w:sz="0" w:space="0" w:color="auto"/>
                                        <w:left w:val="none" w:sz="0" w:space="0" w:color="auto"/>
                                        <w:bottom w:val="none" w:sz="0" w:space="0" w:color="auto"/>
                                        <w:right w:val="none" w:sz="0" w:space="0" w:color="auto"/>
                                      </w:divBdr>
                                    </w:div>
                                    <w:div w:id="1649243575">
                                      <w:marLeft w:val="0"/>
                                      <w:marRight w:val="0"/>
                                      <w:marTop w:val="0"/>
                                      <w:marBottom w:val="0"/>
                                      <w:divBdr>
                                        <w:top w:val="none" w:sz="0" w:space="0" w:color="auto"/>
                                        <w:left w:val="none" w:sz="0" w:space="0" w:color="auto"/>
                                        <w:bottom w:val="none" w:sz="0" w:space="0" w:color="auto"/>
                                        <w:right w:val="none" w:sz="0" w:space="0" w:color="auto"/>
                                      </w:divBdr>
                                    </w:div>
                                    <w:div w:id="181557944">
                                      <w:marLeft w:val="0"/>
                                      <w:marRight w:val="0"/>
                                      <w:marTop w:val="0"/>
                                      <w:marBottom w:val="0"/>
                                      <w:divBdr>
                                        <w:top w:val="none" w:sz="0" w:space="0" w:color="auto"/>
                                        <w:left w:val="none" w:sz="0" w:space="0" w:color="auto"/>
                                        <w:bottom w:val="none" w:sz="0" w:space="0" w:color="auto"/>
                                        <w:right w:val="none" w:sz="0" w:space="0" w:color="auto"/>
                                      </w:divBdr>
                                    </w:div>
                                    <w:div w:id="1446802317">
                                      <w:marLeft w:val="0"/>
                                      <w:marRight w:val="0"/>
                                      <w:marTop w:val="0"/>
                                      <w:marBottom w:val="0"/>
                                      <w:divBdr>
                                        <w:top w:val="none" w:sz="0" w:space="0" w:color="auto"/>
                                        <w:left w:val="none" w:sz="0" w:space="0" w:color="auto"/>
                                        <w:bottom w:val="none" w:sz="0" w:space="0" w:color="auto"/>
                                        <w:right w:val="none" w:sz="0" w:space="0" w:color="auto"/>
                                      </w:divBdr>
                                    </w:div>
                                    <w:div w:id="108280027">
                                      <w:marLeft w:val="0"/>
                                      <w:marRight w:val="0"/>
                                      <w:marTop w:val="0"/>
                                      <w:marBottom w:val="0"/>
                                      <w:divBdr>
                                        <w:top w:val="none" w:sz="0" w:space="0" w:color="auto"/>
                                        <w:left w:val="none" w:sz="0" w:space="0" w:color="auto"/>
                                        <w:bottom w:val="none" w:sz="0" w:space="0" w:color="auto"/>
                                        <w:right w:val="none" w:sz="0" w:space="0" w:color="auto"/>
                                      </w:divBdr>
                                    </w:div>
                                    <w:div w:id="1255896804">
                                      <w:marLeft w:val="0"/>
                                      <w:marRight w:val="0"/>
                                      <w:marTop w:val="0"/>
                                      <w:marBottom w:val="0"/>
                                      <w:divBdr>
                                        <w:top w:val="none" w:sz="0" w:space="0" w:color="auto"/>
                                        <w:left w:val="none" w:sz="0" w:space="0" w:color="auto"/>
                                        <w:bottom w:val="none" w:sz="0" w:space="0" w:color="auto"/>
                                        <w:right w:val="none" w:sz="0" w:space="0" w:color="auto"/>
                                      </w:divBdr>
                                    </w:div>
                                    <w:div w:id="1122573461">
                                      <w:marLeft w:val="0"/>
                                      <w:marRight w:val="0"/>
                                      <w:marTop w:val="0"/>
                                      <w:marBottom w:val="0"/>
                                      <w:divBdr>
                                        <w:top w:val="none" w:sz="0" w:space="0" w:color="auto"/>
                                        <w:left w:val="none" w:sz="0" w:space="0" w:color="auto"/>
                                        <w:bottom w:val="none" w:sz="0" w:space="0" w:color="auto"/>
                                        <w:right w:val="none" w:sz="0" w:space="0" w:color="auto"/>
                                      </w:divBdr>
                                    </w:div>
                                    <w:div w:id="768307816">
                                      <w:marLeft w:val="0"/>
                                      <w:marRight w:val="0"/>
                                      <w:marTop w:val="0"/>
                                      <w:marBottom w:val="0"/>
                                      <w:divBdr>
                                        <w:top w:val="none" w:sz="0" w:space="0" w:color="auto"/>
                                        <w:left w:val="none" w:sz="0" w:space="0" w:color="auto"/>
                                        <w:bottom w:val="none" w:sz="0" w:space="0" w:color="auto"/>
                                        <w:right w:val="none" w:sz="0" w:space="0" w:color="auto"/>
                                      </w:divBdr>
                                      <w:divsChild>
                                        <w:div w:id="210776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73830797">
          <w:marLeft w:val="0"/>
          <w:marRight w:val="0"/>
          <w:marTop w:val="0"/>
          <w:marBottom w:val="0"/>
          <w:divBdr>
            <w:top w:val="none" w:sz="0" w:space="0" w:color="auto"/>
            <w:left w:val="none" w:sz="0" w:space="0" w:color="auto"/>
            <w:bottom w:val="none" w:sz="0" w:space="0" w:color="auto"/>
            <w:right w:val="none" w:sz="0" w:space="0" w:color="auto"/>
          </w:divBdr>
        </w:div>
        <w:div w:id="2118865791">
          <w:marLeft w:val="0"/>
          <w:marRight w:val="0"/>
          <w:marTop w:val="0"/>
          <w:marBottom w:val="0"/>
          <w:divBdr>
            <w:top w:val="none" w:sz="0" w:space="0" w:color="auto"/>
            <w:left w:val="none" w:sz="0" w:space="0" w:color="auto"/>
            <w:bottom w:val="none" w:sz="0" w:space="0" w:color="auto"/>
            <w:right w:val="none" w:sz="0" w:space="0" w:color="auto"/>
          </w:divBdr>
        </w:div>
        <w:div w:id="1484155102">
          <w:marLeft w:val="0"/>
          <w:marRight w:val="0"/>
          <w:marTop w:val="0"/>
          <w:marBottom w:val="0"/>
          <w:divBdr>
            <w:top w:val="none" w:sz="0" w:space="0" w:color="auto"/>
            <w:left w:val="none" w:sz="0" w:space="0" w:color="auto"/>
            <w:bottom w:val="none" w:sz="0" w:space="0" w:color="auto"/>
            <w:right w:val="none" w:sz="0" w:space="0" w:color="auto"/>
          </w:divBdr>
        </w:div>
        <w:div w:id="1532106143">
          <w:marLeft w:val="0"/>
          <w:marRight w:val="0"/>
          <w:marTop w:val="0"/>
          <w:marBottom w:val="0"/>
          <w:divBdr>
            <w:top w:val="none" w:sz="0" w:space="0" w:color="auto"/>
            <w:left w:val="none" w:sz="0" w:space="0" w:color="auto"/>
            <w:bottom w:val="none" w:sz="0" w:space="0" w:color="auto"/>
            <w:right w:val="none" w:sz="0" w:space="0" w:color="auto"/>
          </w:divBdr>
          <w:divsChild>
            <w:div w:id="799227180">
              <w:marLeft w:val="0"/>
              <w:marRight w:val="0"/>
              <w:marTop w:val="0"/>
              <w:marBottom w:val="0"/>
              <w:divBdr>
                <w:top w:val="none" w:sz="0" w:space="0" w:color="auto"/>
                <w:left w:val="none" w:sz="0" w:space="0" w:color="auto"/>
                <w:bottom w:val="none" w:sz="0" w:space="0" w:color="auto"/>
                <w:right w:val="none" w:sz="0" w:space="0" w:color="auto"/>
              </w:divBdr>
              <w:divsChild>
                <w:div w:id="1138761524">
                  <w:marLeft w:val="150"/>
                  <w:marRight w:val="150"/>
                  <w:marTop w:val="150"/>
                  <w:marBottom w:val="150"/>
                  <w:divBdr>
                    <w:top w:val="none" w:sz="0" w:space="0" w:color="auto"/>
                    <w:left w:val="none" w:sz="0" w:space="0" w:color="auto"/>
                    <w:bottom w:val="none" w:sz="0" w:space="0" w:color="auto"/>
                    <w:right w:val="none" w:sz="0" w:space="0" w:color="auto"/>
                  </w:divBdr>
                  <w:divsChild>
                    <w:div w:id="1206211615">
                      <w:marLeft w:val="0"/>
                      <w:marRight w:val="0"/>
                      <w:marTop w:val="0"/>
                      <w:marBottom w:val="0"/>
                      <w:divBdr>
                        <w:top w:val="none" w:sz="0" w:space="0" w:color="auto"/>
                        <w:left w:val="none" w:sz="0" w:space="0" w:color="auto"/>
                        <w:bottom w:val="none" w:sz="0" w:space="0" w:color="auto"/>
                        <w:right w:val="none" w:sz="0" w:space="0" w:color="auto"/>
                      </w:divBdr>
                      <w:divsChild>
                        <w:div w:id="701827283">
                          <w:marLeft w:val="0"/>
                          <w:marRight w:val="0"/>
                          <w:marTop w:val="0"/>
                          <w:marBottom w:val="0"/>
                          <w:divBdr>
                            <w:top w:val="none" w:sz="0" w:space="0" w:color="auto"/>
                            <w:left w:val="none" w:sz="0" w:space="0" w:color="auto"/>
                            <w:bottom w:val="none" w:sz="0" w:space="0" w:color="auto"/>
                            <w:right w:val="none" w:sz="0" w:space="0" w:color="auto"/>
                          </w:divBdr>
                          <w:divsChild>
                            <w:div w:id="2142454999">
                              <w:marLeft w:val="150"/>
                              <w:marRight w:val="150"/>
                              <w:marTop w:val="15"/>
                              <w:marBottom w:val="150"/>
                              <w:divBdr>
                                <w:top w:val="none" w:sz="0" w:space="0" w:color="auto"/>
                                <w:left w:val="none" w:sz="0" w:space="0" w:color="auto"/>
                                <w:bottom w:val="none" w:sz="0" w:space="0" w:color="auto"/>
                                <w:right w:val="none" w:sz="0" w:space="0" w:color="auto"/>
                              </w:divBdr>
                              <w:divsChild>
                                <w:div w:id="1939941806">
                                  <w:marLeft w:val="0"/>
                                  <w:marRight w:val="0"/>
                                  <w:marTop w:val="0"/>
                                  <w:marBottom w:val="0"/>
                                  <w:divBdr>
                                    <w:top w:val="none" w:sz="0" w:space="0" w:color="auto"/>
                                    <w:left w:val="none" w:sz="0" w:space="0" w:color="auto"/>
                                    <w:bottom w:val="none" w:sz="0" w:space="0" w:color="auto"/>
                                    <w:right w:val="none" w:sz="0" w:space="0" w:color="auto"/>
                                  </w:divBdr>
                                  <w:divsChild>
                                    <w:div w:id="1035155363">
                                      <w:marLeft w:val="0"/>
                                      <w:marRight w:val="0"/>
                                      <w:marTop w:val="0"/>
                                      <w:marBottom w:val="0"/>
                                      <w:divBdr>
                                        <w:top w:val="none" w:sz="0" w:space="0" w:color="auto"/>
                                        <w:left w:val="none" w:sz="0" w:space="0" w:color="auto"/>
                                        <w:bottom w:val="none" w:sz="0" w:space="0" w:color="auto"/>
                                        <w:right w:val="none" w:sz="0" w:space="0" w:color="auto"/>
                                      </w:divBdr>
                                    </w:div>
                                  </w:divsChild>
                                </w:div>
                                <w:div w:id="330333846">
                                  <w:marLeft w:val="0"/>
                                  <w:marRight w:val="0"/>
                                  <w:marTop w:val="675"/>
                                  <w:marBottom w:val="0"/>
                                  <w:divBdr>
                                    <w:top w:val="none" w:sz="0" w:space="0" w:color="auto"/>
                                    <w:left w:val="none" w:sz="0" w:space="0" w:color="auto"/>
                                    <w:bottom w:val="none" w:sz="0" w:space="0" w:color="auto"/>
                                    <w:right w:val="none" w:sz="0" w:space="0" w:color="auto"/>
                                  </w:divBdr>
                                </w:div>
                              </w:divsChild>
                            </w:div>
                            <w:div w:id="610163863">
                              <w:marLeft w:val="135"/>
                              <w:marRight w:val="135"/>
                              <w:marTop w:val="0"/>
                              <w:marBottom w:val="135"/>
                              <w:divBdr>
                                <w:top w:val="none" w:sz="0" w:space="0" w:color="auto"/>
                                <w:left w:val="none" w:sz="0" w:space="0" w:color="auto"/>
                                <w:bottom w:val="none" w:sz="0" w:space="0" w:color="auto"/>
                                <w:right w:val="none" w:sz="0" w:space="0" w:color="auto"/>
                              </w:divBdr>
                              <w:divsChild>
                                <w:div w:id="435098161">
                                  <w:marLeft w:val="0"/>
                                  <w:marRight w:val="0"/>
                                  <w:marTop w:val="0"/>
                                  <w:marBottom w:val="0"/>
                                  <w:divBdr>
                                    <w:top w:val="none" w:sz="0" w:space="0" w:color="auto"/>
                                    <w:left w:val="none" w:sz="0" w:space="0" w:color="auto"/>
                                    <w:bottom w:val="none" w:sz="0" w:space="0" w:color="auto"/>
                                    <w:right w:val="none" w:sz="0" w:space="0" w:color="auto"/>
                                  </w:divBdr>
                                  <w:divsChild>
                                    <w:div w:id="1493646391">
                                      <w:marLeft w:val="0"/>
                                      <w:marRight w:val="0"/>
                                      <w:marTop w:val="0"/>
                                      <w:marBottom w:val="0"/>
                                      <w:divBdr>
                                        <w:top w:val="none" w:sz="0" w:space="0" w:color="auto"/>
                                        <w:left w:val="none" w:sz="0" w:space="0" w:color="auto"/>
                                        <w:bottom w:val="none" w:sz="0" w:space="0" w:color="auto"/>
                                        <w:right w:val="none" w:sz="0" w:space="0" w:color="auto"/>
                                      </w:divBdr>
                                      <w:divsChild>
                                        <w:div w:id="332727469">
                                          <w:marLeft w:val="0"/>
                                          <w:marRight w:val="0"/>
                                          <w:marTop w:val="0"/>
                                          <w:marBottom w:val="0"/>
                                          <w:divBdr>
                                            <w:top w:val="none" w:sz="0" w:space="0" w:color="auto"/>
                                            <w:left w:val="none" w:sz="0" w:space="0" w:color="auto"/>
                                            <w:bottom w:val="none" w:sz="0" w:space="0" w:color="auto"/>
                                            <w:right w:val="none" w:sz="0" w:space="0" w:color="auto"/>
                                          </w:divBdr>
                                          <w:divsChild>
                                            <w:div w:id="2007634826">
                                              <w:marLeft w:val="0"/>
                                              <w:marRight w:val="0"/>
                                              <w:marTop w:val="0"/>
                                              <w:marBottom w:val="0"/>
                                              <w:divBdr>
                                                <w:top w:val="none" w:sz="0" w:space="0" w:color="auto"/>
                                                <w:left w:val="none" w:sz="0" w:space="0" w:color="auto"/>
                                                <w:bottom w:val="none" w:sz="0" w:space="0" w:color="auto"/>
                                                <w:right w:val="none" w:sz="0" w:space="0" w:color="auto"/>
                                              </w:divBdr>
                                              <w:divsChild>
                                                <w:div w:id="80638076">
                                                  <w:marLeft w:val="0"/>
                                                  <w:marRight w:val="0"/>
                                                  <w:marTop w:val="0"/>
                                                  <w:marBottom w:val="0"/>
                                                  <w:divBdr>
                                                    <w:top w:val="none" w:sz="0" w:space="0" w:color="auto"/>
                                                    <w:left w:val="none" w:sz="0" w:space="0" w:color="auto"/>
                                                    <w:bottom w:val="none" w:sz="0" w:space="0" w:color="auto"/>
                                                    <w:right w:val="none" w:sz="0" w:space="0" w:color="auto"/>
                                                  </w:divBdr>
                                                  <w:divsChild>
                                                    <w:div w:id="243302192">
                                                      <w:marLeft w:val="0"/>
                                                      <w:marRight w:val="0"/>
                                                      <w:marTop w:val="0"/>
                                                      <w:marBottom w:val="0"/>
                                                      <w:divBdr>
                                                        <w:top w:val="none" w:sz="0" w:space="0" w:color="auto"/>
                                                        <w:left w:val="none" w:sz="0" w:space="0" w:color="auto"/>
                                                        <w:bottom w:val="none" w:sz="0" w:space="0" w:color="auto"/>
                                                        <w:right w:val="none" w:sz="0" w:space="0" w:color="auto"/>
                                                      </w:divBdr>
                                                      <w:divsChild>
                                                        <w:div w:id="810362873">
                                                          <w:marLeft w:val="0"/>
                                                          <w:marRight w:val="0"/>
                                                          <w:marTop w:val="0"/>
                                                          <w:marBottom w:val="0"/>
                                                          <w:divBdr>
                                                            <w:top w:val="none" w:sz="0" w:space="0" w:color="auto"/>
                                                            <w:left w:val="none" w:sz="0" w:space="0" w:color="auto"/>
                                                            <w:bottom w:val="none" w:sz="0" w:space="0" w:color="auto"/>
                                                            <w:right w:val="none" w:sz="0" w:space="0" w:color="auto"/>
                                                          </w:divBdr>
                                                          <w:divsChild>
                                                            <w:div w:id="1623724221">
                                                              <w:marLeft w:val="0"/>
                                                              <w:marRight w:val="0"/>
                                                              <w:marTop w:val="0"/>
                                                              <w:marBottom w:val="0"/>
                                                              <w:divBdr>
                                                                <w:top w:val="none" w:sz="0" w:space="0" w:color="auto"/>
                                                                <w:left w:val="none" w:sz="0" w:space="0" w:color="auto"/>
                                                                <w:bottom w:val="none" w:sz="0" w:space="0" w:color="auto"/>
                                                                <w:right w:val="none" w:sz="0" w:space="0" w:color="auto"/>
                                                              </w:divBdr>
                                                              <w:divsChild>
                                                                <w:div w:id="101846706">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317273793">
                                                          <w:marLeft w:val="0"/>
                                                          <w:marRight w:val="0"/>
                                                          <w:marTop w:val="0"/>
                                                          <w:marBottom w:val="0"/>
                                                          <w:divBdr>
                                                            <w:top w:val="none" w:sz="0" w:space="0" w:color="auto"/>
                                                            <w:left w:val="none" w:sz="0" w:space="0" w:color="auto"/>
                                                            <w:bottom w:val="none" w:sz="0" w:space="0" w:color="auto"/>
                                                            <w:right w:val="none" w:sz="0" w:space="0" w:color="auto"/>
                                                          </w:divBdr>
                                                        </w:div>
                                                        <w:div w:id="339355896">
                                                          <w:marLeft w:val="0"/>
                                                          <w:marRight w:val="0"/>
                                                          <w:marTop w:val="0"/>
                                                          <w:marBottom w:val="0"/>
                                                          <w:divBdr>
                                                            <w:top w:val="none" w:sz="0" w:space="0" w:color="auto"/>
                                                            <w:left w:val="none" w:sz="0" w:space="0" w:color="auto"/>
                                                            <w:bottom w:val="none" w:sz="0" w:space="0" w:color="auto"/>
                                                            <w:right w:val="none" w:sz="0" w:space="0" w:color="auto"/>
                                                          </w:divBdr>
                                                        </w:div>
                                                        <w:div w:id="995450433">
                                                          <w:marLeft w:val="0"/>
                                                          <w:marRight w:val="0"/>
                                                          <w:marTop w:val="0"/>
                                                          <w:marBottom w:val="0"/>
                                                          <w:divBdr>
                                                            <w:top w:val="none" w:sz="0" w:space="0" w:color="auto"/>
                                                            <w:left w:val="none" w:sz="0" w:space="0" w:color="auto"/>
                                                            <w:bottom w:val="none" w:sz="0" w:space="0" w:color="auto"/>
                                                            <w:right w:val="none" w:sz="0" w:space="0" w:color="auto"/>
                                                          </w:divBdr>
                                                        </w:div>
                                                        <w:div w:id="2110275389">
                                                          <w:marLeft w:val="0"/>
                                                          <w:marRight w:val="0"/>
                                                          <w:marTop w:val="0"/>
                                                          <w:marBottom w:val="0"/>
                                                          <w:divBdr>
                                                            <w:top w:val="none" w:sz="0" w:space="0" w:color="auto"/>
                                                            <w:left w:val="none" w:sz="0" w:space="0" w:color="auto"/>
                                                            <w:bottom w:val="none" w:sz="0" w:space="0" w:color="auto"/>
                                                            <w:right w:val="none" w:sz="0" w:space="0" w:color="auto"/>
                                                          </w:divBdr>
                                                        </w:div>
                                                        <w:div w:id="779566997">
                                                          <w:marLeft w:val="0"/>
                                                          <w:marRight w:val="0"/>
                                                          <w:marTop w:val="0"/>
                                                          <w:marBottom w:val="0"/>
                                                          <w:divBdr>
                                                            <w:top w:val="none" w:sz="0" w:space="0" w:color="auto"/>
                                                            <w:left w:val="none" w:sz="0" w:space="0" w:color="auto"/>
                                                            <w:bottom w:val="none" w:sz="0" w:space="0" w:color="auto"/>
                                                            <w:right w:val="none" w:sz="0" w:space="0" w:color="auto"/>
                                                          </w:divBdr>
                                                        </w:div>
                                                        <w:div w:id="1557155562">
                                                          <w:marLeft w:val="0"/>
                                                          <w:marRight w:val="0"/>
                                                          <w:marTop w:val="0"/>
                                                          <w:marBottom w:val="0"/>
                                                          <w:divBdr>
                                                            <w:top w:val="none" w:sz="0" w:space="0" w:color="auto"/>
                                                            <w:left w:val="none" w:sz="0" w:space="0" w:color="auto"/>
                                                            <w:bottom w:val="none" w:sz="0" w:space="0" w:color="auto"/>
                                                            <w:right w:val="none" w:sz="0" w:space="0" w:color="auto"/>
                                                          </w:divBdr>
                                                        </w:div>
                                                        <w:div w:id="150633816">
                                                          <w:marLeft w:val="0"/>
                                                          <w:marRight w:val="0"/>
                                                          <w:marTop w:val="0"/>
                                                          <w:marBottom w:val="0"/>
                                                          <w:divBdr>
                                                            <w:top w:val="none" w:sz="0" w:space="0" w:color="auto"/>
                                                            <w:left w:val="none" w:sz="0" w:space="0" w:color="auto"/>
                                                            <w:bottom w:val="none" w:sz="0" w:space="0" w:color="auto"/>
                                                            <w:right w:val="none" w:sz="0" w:space="0" w:color="auto"/>
                                                          </w:divBdr>
                                                        </w:div>
                                                        <w:div w:id="1174490344">
                                                          <w:marLeft w:val="0"/>
                                                          <w:marRight w:val="0"/>
                                                          <w:marTop w:val="0"/>
                                                          <w:marBottom w:val="0"/>
                                                          <w:divBdr>
                                                            <w:top w:val="none" w:sz="0" w:space="0" w:color="auto"/>
                                                            <w:left w:val="none" w:sz="0" w:space="0" w:color="auto"/>
                                                            <w:bottom w:val="none" w:sz="0" w:space="0" w:color="auto"/>
                                                            <w:right w:val="none" w:sz="0" w:space="0" w:color="auto"/>
                                                          </w:divBdr>
                                                        </w:div>
                                                        <w:div w:id="117189684">
                                                          <w:marLeft w:val="0"/>
                                                          <w:marRight w:val="0"/>
                                                          <w:marTop w:val="0"/>
                                                          <w:marBottom w:val="0"/>
                                                          <w:divBdr>
                                                            <w:top w:val="none" w:sz="0" w:space="0" w:color="auto"/>
                                                            <w:left w:val="none" w:sz="0" w:space="0" w:color="auto"/>
                                                            <w:bottom w:val="none" w:sz="0" w:space="0" w:color="auto"/>
                                                            <w:right w:val="none" w:sz="0" w:space="0" w:color="auto"/>
                                                          </w:divBdr>
                                                        </w:div>
                                                        <w:div w:id="1753771080">
                                                          <w:marLeft w:val="0"/>
                                                          <w:marRight w:val="0"/>
                                                          <w:marTop w:val="0"/>
                                                          <w:marBottom w:val="0"/>
                                                          <w:divBdr>
                                                            <w:top w:val="none" w:sz="0" w:space="0" w:color="auto"/>
                                                            <w:left w:val="none" w:sz="0" w:space="0" w:color="auto"/>
                                                            <w:bottom w:val="none" w:sz="0" w:space="0" w:color="auto"/>
                                                            <w:right w:val="none" w:sz="0" w:space="0" w:color="auto"/>
                                                          </w:divBdr>
                                                        </w:div>
                                                        <w:div w:id="841550260">
                                                          <w:marLeft w:val="0"/>
                                                          <w:marRight w:val="0"/>
                                                          <w:marTop w:val="0"/>
                                                          <w:marBottom w:val="0"/>
                                                          <w:divBdr>
                                                            <w:top w:val="none" w:sz="0" w:space="0" w:color="auto"/>
                                                            <w:left w:val="none" w:sz="0" w:space="0" w:color="auto"/>
                                                            <w:bottom w:val="none" w:sz="0" w:space="0" w:color="auto"/>
                                                            <w:right w:val="none" w:sz="0" w:space="0" w:color="auto"/>
                                                          </w:divBdr>
                                                        </w:div>
                                                        <w:div w:id="1171918089">
                                                          <w:marLeft w:val="0"/>
                                                          <w:marRight w:val="0"/>
                                                          <w:marTop w:val="0"/>
                                                          <w:marBottom w:val="0"/>
                                                          <w:divBdr>
                                                            <w:top w:val="none" w:sz="0" w:space="0" w:color="auto"/>
                                                            <w:left w:val="none" w:sz="0" w:space="0" w:color="auto"/>
                                                            <w:bottom w:val="none" w:sz="0" w:space="0" w:color="auto"/>
                                                            <w:right w:val="none" w:sz="0" w:space="0" w:color="auto"/>
                                                          </w:divBdr>
                                                        </w:div>
                                                        <w:div w:id="1717924622">
                                                          <w:marLeft w:val="0"/>
                                                          <w:marRight w:val="0"/>
                                                          <w:marTop w:val="0"/>
                                                          <w:marBottom w:val="0"/>
                                                          <w:divBdr>
                                                            <w:top w:val="none" w:sz="0" w:space="0" w:color="auto"/>
                                                            <w:left w:val="none" w:sz="0" w:space="0" w:color="auto"/>
                                                            <w:bottom w:val="none" w:sz="0" w:space="0" w:color="auto"/>
                                                            <w:right w:val="none" w:sz="0" w:space="0" w:color="auto"/>
                                                          </w:divBdr>
                                                          <w:divsChild>
                                                            <w:div w:id="195864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35008760">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926042489">
                          <w:marLeft w:val="0"/>
                          <w:marRight w:val="0"/>
                          <w:marTop w:val="0"/>
                          <w:marBottom w:val="0"/>
                          <w:divBdr>
                            <w:top w:val="none" w:sz="0" w:space="0" w:color="auto"/>
                            <w:left w:val="none" w:sz="0" w:space="0" w:color="auto"/>
                            <w:bottom w:val="none" w:sz="0" w:space="0" w:color="auto"/>
                            <w:right w:val="none" w:sz="0" w:space="0" w:color="auto"/>
                          </w:divBdr>
                          <w:divsChild>
                            <w:div w:id="957679745">
                              <w:marLeft w:val="0"/>
                              <w:marRight w:val="0"/>
                              <w:marTop w:val="0"/>
                              <w:marBottom w:val="0"/>
                              <w:divBdr>
                                <w:top w:val="none" w:sz="0" w:space="0" w:color="auto"/>
                                <w:left w:val="none" w:sz="0" w:space="0" w:color="auto"/>
                                <w:bottom w:val="none" w:sz="0" w:space="0" w:color="auto"/>
                                <w:right w:val="none" w:sz="0" w:space="0" w:color="auto"/>
                              </w:divBdr>
                              <w:divsChild>
                                <w:div w:id="772823955">
                                  <w:marLeft w:val="0"/>
                                  <w:marRight w:val="0"/>
                                  <w:marTop w:val="0"/>
                                  <w:marBottom w:val="0"/>
                                  <w:divBdr>
                                    <w:top w:val="none" w:sz="0" w:space="0" w:color="auto"/>
                                    <w:left w:val="none" w:sz="0" w:space="0" w:color="auto"/>
                                    <w:bottom w:val="none" w:sz="0" w:space="0" w:color="auto"/>
                                    <w:right w:val="none" w:sz="0" w:space="0" w:color="auto"/>
                                  </w:divBdr>
                                  <w:divsChild>
                                    <w:div w:id="2037190431">
                                      <w:marLeft w:val="0"/>
                                      <w:marRight w:val="0"/>
                                      <w:marTop w:val="0"/>
                                      <w:marBottom w:val="0"/>
                                      <w:divBdr>
                                        <w:top w:val="none" w:sz="0" w:space="0" w:color="auto"/>
                                        <w:left w:val="none" w:sz="0" w:space="0" w:color="auto"/>
                                        <w:bottom w:val="none" w:sz="0" w:space="0" w:color="auto"/>
                                        <w:right w:val="none" w:sz="0" w:space="0" w:color="auto"/>
                                      </w:divBdr>
                                      <w:divsChild>
                                        <w:div w:id="732002082">
                                          <w:marLeft w:val="0"/>
                                          <w:marRight w:val="0"/>
                                          <w:marTop w:val="0"/>
                                          <w:marBottom w:val="0"/>
                                          <w:divBdr>
                                            <w:top w:val="none" w:sz="0" w:space="0" w:color="auto"/>
                                            <w:left w:val="none" w:sz="0" w:space="0" w:color="auto"/>
                                            <w:bottom w:val="none" w:sz="0" w:space="0" w:color="auto"/>
                                            <w:right w:val="none" w:sz="0" w:space="0" w:color="auto"/>
                                          </w:divBdr>
                                          <w:divsChild>
                                            <w:div w:id="282076657">
                                              <w:marLeft w:val="0"/>
                                              <w:marRight w:val="0"/>
                                              <w:marTop w:val="0"/>
                                              <w:marBottom w:val="0"/>
                                              <w:divBdr>
                                                <w:top w:val="none" w:sz="0" w:space="0" w:color="auto"/>
                                                <w:left w:val="none" w:sz="0" w:space="0" w:color="auto"/>
                                                <w:bottom w:val="none" w:sz="0" w:space="0" w:color="auto"/>
                                                <w:right w:val="none" w:sz="0" w:space="0" w:color="auto"/>
                                              </w:divBdr>
                                              <w:divsChild>
                                                <w:div w:id="1704942739">
                                                  <w:marLeft w:val="0"/>
                                                  <w:marRight w:val="0"/>
                                                  <w:marTop w:val="0"/>
                                                  <w:marBottom w:val="0"/>
                                                  <w:divBdr>
                                                    <w:top w:val="none" w:sz="0" w:space="0" w:color="auto"/>
                                                    <w:left w:val="none" w:sz="0" w:space="0" w:color="auto"/>
                                                    <w:bottom w:val="none" w:sz="0" w:space="0" w:color="auto"/>
                                                    <w:right w:val="none" w:sz="0" w:space="0" w:color="auto"/>
                                                  </w:divBdr>
                                                  <w:divsChild>
                                                    <w:div w:id="243493401">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53625818">
                                              <w:marLeft w:val="0"/>
                                              <w:marRight w:val="0"/>
                                              <w:marTop w:val="0"/>
                                              <w:marBottom w:val="0"/>
                                              <w:divBdr>
                                                <w:top w:val="none" w:sz="0" w:space="0" w:color="auto"/>
                                                <w:left w:val="none" w:sz="0" w:space="0" w:color="auto"/>
                                                <w:bottom w:val="none" w:sz="0" w:space="0" w:color="auto"/>
                                                <w:right w:val="none" w:sz="0" w:space="0" w:color="auto"/>
                                              </w:divBdr>
                                            </w:div>
                                            <w:div w:id="460809533">
                                              <w:marLeft w:val="0"/>
                                              <w:marRight w:val="0"/>
                                              <w:marTop w:val="0"/>
                                              <w:marBottom w:val="0"/>
                                              <w:divBdr>
                                                <w:top w:val="none" w:sz="0" w:space="0" w:color="auto"/>
                                                <w:left w:val="none" w:sz="0" w:space="0" w:color="auto"/>
                                                <w:bottom w:val="none" w:sz="0" w:space="0" w:color="auto"/>
                                                <w:right w:val="none" w:sz="0" w:space="0" w:color="auto"/>
                                              </w:divBdr>
                                            </w:div>
                                            <w:div w:id="1914002396">
                                              <w:marLeft w:val="0"/>
                                              <w:marRight w:val="0"/>
                                              <w:marTop w:val="0"/>
                                              <w:marBottom w:val="0"/>
                                              <w:divBdr>
                                                <w:top w:val="none" w:sz="0" w:space="0" w:color="auto"/>
                                                <w:left w:val="none" w:sz="0" w:space="0" w:color="auto"/>
                                                <w:bottom w:val="none" w:sz="0" w:space="0" w:color="auto"/>
                                                <w:right w:val="none" w:sz="0" w:space="0" w:color="auto"/>
                                              </w:divBdr>
                                            </w:div>
                                            <w:div w:id="906837049">
                                              <w:marLeft w:val="0"/>
                                              <w:marRight w:val="0"/>
                                              <w:marTop w:val="0"/>
                                              <w:marBottom w:val="0"/>
                                              <w:divBdr>
                                                <w:top w:val="none" w:sz="0" w:space="0" w:color="auto"/>
                                                <w:left w:val="none" w:sz="0" w:space="0" w:color="auto"/>
                                                <w:bottom w:val="none" w:sz="0" w:space="0" w:color="auto"/>
                                                <w:right w:val="none" w:sz="0" w:space="0" w:color="auto"/>
                                              </w:divBdr>
                                            </w:div>
                                            <w:div w:id="1752040713">
                                              <w:marLeft w:val="0"/>
                                              <w:marRight w:val="0"/>
                                              <w:marTop w:val="0"/>
                                              <w:marBottom w:val="0"/>
                                              <w:divBdr>
                                                <w:top w:val="none" w:sz="0" w:space="0" w:color="auto"/>
                                                <w:left w:val="none" w:sz="0" w:space="0" w:color="auto"/>
                                                <w:bottom w:val="none" w:sz="0" w:space="0" w:color="auto"/>
                                                <w:right w:val="none" w:sz="0" w:space="0" w:color="auto"/>
                                              </w:divBdr>
                                            </w:div>
                                            <w:div w:id="1052923843">
                                              <w:marLeft w:val="0"/>
                                              <w:marRight w:val="0"/>
                                              <w:marTop w:val="0"/>
                                              <w:marBottom w:val="0"/>
                                              <w:divBdr>
                                                <w:top w:val="none" w:sz="0" w:space="0" w:color="auto"/>
                                                <w:left w:val="none" w:sz="0" w:space="0" w:color="auto"/>
                                                <w:bottom w:val="none" w:sz="0" w:space="0" w:color="auto"/>
                                                <w:right w:val="none" w:sz="0" w:space="0" w:color="auto"/>
                                              </w:divBdr>
                                            </w:div>
                                            <w:div w:id="134301481">
                                              <w:marLeft w:val="0"/>
                                              <w:marRight w:val="0"/>
                                              <w:marTop w:val="0"/>
                                              <w:marBottom w:val="0"/>
                                              <w:divBdr>
                                                <w:top w:val="none" w:sz="0" w:space="0" w:color="auto"/>
                                                <w:left w:val="none" w:sz="0" w:space="0" w:color="auto"/>
                                                <w:bottom w:val="none" w:sz="0" w:space="0" w:color="auto"/>
                                                <w:right w:val="none" w:sz="0" w:space="0" w:color="auto"/>
                                              </w:divBdr>
                                            </w:div>
                                            <w:div w:id="2074112788">
                                              <w:marLeft w:val="0"/>
                                              <w:marRight w:val="0"/>
                                              <w:marTop w:val="0"/>
                                              <w:marBottom w:val="0"/>
                                              <w:divBdr>
                                                <w:top w:val="none" w:sz="0" w:space="0" w:color="auto"/>
                                                <w:left w:val="none" w:sz="0" w:space="0" w:color="auto"/>
                                                <w:bottom w:val="none" w:sz="0" w:space="0" w:color="auto"/>
                                                <w:right w:val="none" w:sz="0" w:space="0" w:color="auto"/>
                                              </w:divBdr>
                                            </w:div>
                                            <w:div w:id="1861965907">
                                              <w:marLeft w:val="0"/>
                                              <w:marRight w:val="0"/>
                                              <w:marTop w:val="0"/>
                                              <w:marBottom w:val="0"/>
                                              <w:divBdr>
                                                <w:top w:val="none" w:sz="0" w:space="0" w:color="auto"/>
                                                <w:left w:val="none" w:sz="0" w:space="0" w:color="auto"/>
                                                <w:bottom w:val="none" w:sz="0" w:space="0" w:color="auto"/>
                                                <w:right w:val="none" w:sz="0" w:space="0" w:color="auto"/>
                                              </w:divBdr>
                                            </w:div>
                                            <w:div w:id="335503195">
                                              <w:marLeft w:val="0"/>
                                              <w:marRight w:val="0"/>
                                              <w:marTop w:val="0"/>
                                              <w:marBottom w:val="0"/>
                                              <w:divBdr>
                                                <w:top w:val="none" w:sz="0" w:space="0" w:color="auto"/>
                                                <w:left w:val="none" w:sz="0" w:space="0" w:color="auto"/>
                                                <w:bottom w:val="none" w:sz="0" w:space="0" w:color="auto"/>
                                                <w:right w:val="none" w:sz="0" w:space="0" w:color="auto"/>
                                              </w:divBdr>
                                            </w:div>
                                            <w:div w:id="1136946602">
                                              <w:marLeft w:val="0"/>
                                              <w:marRight w:val="0"/>
                                              <w:marTop w:val="0"/>
                                              <w:marBottom w:val="0"/>
                                              <w:divBdr>
                                                <w:top w:val="none" w:sz="0" w:space="0" w:color="auto"/>
                                                <w:left w:val="none" w:sz="0" w:space="0" w:color="auto"/>
                                                <w:bottom w:val="none" w:sz="0" w:space="0" w:color="auto"/>
                                                <w:right w:val="none" w:sz="0" w:space="0" w:color="auto"/>
                                              </w:divBdr>
                                            </w:div>
                                            <w:div w:id="1191840178">
                                              <w:marLeft w:val="0"/>
                                              <w:marRight w:val="0"/>
                                              <w:marTop w:val="0"/>
                                              <w:marBottom w:val="0"/>
                                              <w:divBdr>
                                                <w:top w:val="none" w:sz="0" w:space="0" w:color="auto"/>
                                                <w:left w:val="none" w:sz="0" w:space="0" w:color="auto"/>
                                                <w:bottom w:val="none" w:sz="0" w:space="0" w:color="auto"/>
                                                <w:right w:val="none" w:sz="0" w:space="0" w:color="auto"/>
                                              </w:divBdr>
                                            </w:div>
                                            <w:div w:id="2064213200">
                                              <w:marLeft w:val="0"/>
                                              <w:marRight w:val="0"/>
                                              <w:marTop w:val="0"/>
                                              <w:marBottom w:val="0"/>
                                              <w:divBdr>
                                                <w:top w:val="none" w:sz="0" w:space="0" w:color="auto"/>
                                                <w:left w:val="none" w:sz="0" w:space="0" w:color="auto"/>
                                                <w:bottom w:val="none" w:sz="0" w:space="0" w:color="auto"/>
                                                <w:right w:val="none" w:sz="0" w:space="0" w:color="auto"/>
                                              </w:divBdr>
                                            </w:div>
                                            <w:div w:id="701366557">
                                              <w:marLeft w:val="0"/>
                                              <w:marRight w:val="0"/>
                                              <w:marTop w:val="0"/>
                                              <w:marBottom w:val="0"/>
                                              <w:divBdr>
                                                <w:top w:val="none" w:sz="0" w:space="0" w:color="auto"/>
                                                <w:left w:val="none" w:sz="0" w:space="0" w:color="auto"/>
                                                <w:bottom w:val="none" w:sz="0" w:space="0" w:color="auto"/>
                                                <w:right w:val="none" w:sz="0" w:space="0" w:color="auto"/>
                                              </w:divBdr>
                                            </w:div>
                                            <w:div w:id="822506518">
                                              <w:marLeft w:val="0"/>
                                              <w:marRight w:val="0"/>
                                              <w:marTop w:val="0"/>
                                              <w:marBottom w:val="0"/>
                                              <w:divBdr>
                                                <w:top w:val="none" w:sz="0" w:space="0" w:color="auto"/>
                                                <w:left w:val="none" w:sz="0" w:space="0" w:color="auto"/>
                                                <w:bottom w:val="none" w:sz="0" w:space="0" w:color="auto"/>
                                                <w:right w:val="none" w:sz="0" w:space="0" w:color="auto"/>
                                              </w:divBdr>
                                            </w:div>
                                            <w:div w:id="315185587">
                                              <w:marLeft w:val="0"/>
                                              <w:marRight w:val="0"/>
                                              <w:marTop w:val="0"/>
                                              <w:marBottom w:val="0"/>
                                              <w:divBdr>
                                                <w:top w:val="none" w:sz="0" w:space="0" w:color="auto"/>
                                                <w:left w:val="none" w:sz="0" w:space="0" w:color="auto"/>
                                                <w:bottom w:val="none" w:sz="0" w:space="0" w:color="auto"/>
                                                <w:right w:val="none" w:sz="0" w:space="0" w:color="auto"/>
                                              </w:divBdr>
                                            </w:div>
                                            <w:div w:id="829447386">
                                              <w:marLeft w:val="0"/>
                                              <w:marRight w:val="0"/>
                                              <w:marTop w:val="0"/>
                                              <w:marBottom w:val="0"/>
                                              <w:divBdr>
                                                <w:top w:val="none" w:sz="0" w:space="0" w:color="auto"/>
                                                <w:left w:val="none" w:sz="0" w:space="0" w:color="auto"/>
                                                <w:bottom w:val="none" w:sz="0" w:space="0" w:color="auto"/>
                                                <w:right w:val="none" w:sz="0" w:space="0" w:color="auto"/>
                                              </w:divBdr>
                                              <w:divsChild>
                                                <w:div w:id="1227104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03364681">
          <w:marLeft w:val="0"/>
          <w:marRight w:val="0"/>
          <w:marTop w:val="0"/>
          <w:marBottom w:val="0"/>
          <w:divBdr>
            <w:top w:val="none" w:sz="0" w:space="0" w:color="auto"/>
            <w:left w:val="none" w:sz="0" w:space="0" w:color="auto"/>
            <w:bottom w:val="none" w:sz="0" w:space="0" w:color="auto"/>
            <w:right w:val="none" w:sz="0" w:space="0" w:color="auto"/>
          </w:divBdr>
          <w:divsChild>
            <w:div w:id="605699069">
              <w:marLeft w:val="0"/>
              <w:marRight w:val="0"/>
              <w:marTop w:val="0"/>
              <w:marBottom w:val="0"/>
              <w:divBdr>
                <w:top w:val="none" w:sz="0" w:space="0" w:color="auto"/>
                <w:left w:val="none" w:sz="0" w:space="0" w:color="auto"/>
                <w:bottom w:val="none" w:sz="0" w:space="0" w:color="auto"/>
                <w:right w:val="none" w:sz="0" w:space="0" w:color="auto"/>
              </w:divBdr>
              <w:divsChild>
                <w:div w:id="1373000250">
                  <w:marLeft w:val="150"/>
                  <w:marRight w:val="150"/>
                  <w:marTop w:val="150"/>
                  <w:marBottom w:val="150"/>
                  <w:divBdr>
                    <w:top w:val="none" w:sz="0" w:space="0" w:color="auto"/>
                    <w:left w:val="none" w:sz="0" w:space="0" w:color="auto"/>
                    <w:bottom w:val="none" w:sz="0" w:space="0" w:color="auto"/>
                    <w:right w:val="none" w:sz="0" w:space="0" w:color="auto"/>
                  </w:divBdr>
                  <w:divsChild>
                    <w:div w:id="668756414">
                      <w:marLeft w:val="0"/>
                      <w:marRight w:val="0"/>
                      <w:marTop w:val="0"/>
                      <w:marBottom w:val="0"/>
                      <w:divBdr>
                        <w:top w:val="none" w:sz="0" w:space="0" w:color="auto"/>
                        <w:left w:val="none" w:sz="0" w:space="0" w:color="auto"/>
                        <w:bottom w:val="none" w:sz="0" w:space="0" w:color="auto"/>
                        <w:right w:val="none" w:sz="0" w:space="0" w:color="auto"/>
                      </w:divBdr>
                      <w:divsChild>
                        <w:div w:id="1759327130">
                          <w:marLeft w:val="0"/>
                          <w:marRight w:val="0"/>
                          <w:marTop w:val="0"/>
                          <w:marBottom w:val="0"/>
                          <w:divBdr>
                            <w:top w:val="none" w:sz="0" w:space="0" w:color="auto"/>
                            <w:left w:val="none" w:sz="0" w:space="0" w:color="auto"/>
                            <w:bottom w:val="none" w:sz="0" w:space="0" w:color="auto"/>
                            <w:right w:val="none" w:sz="0" w:space="0" w:color="auto"/>
                          </w:divBdr>
                          <w:divsChild>
                            <w:div w:id="942567154">
                              <w:marLeft w:val="0"/>
                              <w:marRight w:val="0"/>
                              <w:marTop w:val="0"/>
                              <w:marBottom w:val="0"/>
                              <w:divBdr>
                                <w:top w:val="none" w:sz="0" w:space="0" w:color="auto"/>
                                <w:left w:val="none" w:sz="0" w:space="0" w:color="auto"/>
                                <w:bottom w:val="none" w:sz="0" w:space="0" w:color="auto"/>
                                <w:right w:val="none" w:sz="0" w:space="0" w:color="auto"/>
                              </w:divBdr>
                              <w:divsChild>
                                <w:div w:id="1884250320">
                                  <w:marLeft w:val="0"/>
                                  <w:marRight w:val="0"/>
                                  <w:marTop w:val="0"/>
                                  <w:marBottom w:val="0"/>
                                  <w:divBdr>
                                    <w:top w:val="none" w:sz="0" w:space="0" w:color="auto"/>
                                    <w:left w:val="none" w:sz="0" w:space="0" w:color="auto"/>
                                    <w:bottom w:val="none" w:sz="0" w:space="0" w:color="auto"/>
                                    <w:right w:val="none" w:sz="0" w:space="0" w:color="auto"/>
                                  </w:divBdr>
                                  <w:divsChild>
                                    <w:div w:id="2006592842">
                                      <w:marLeft w:val="0"/>
                                      <w:marRight w:val="0"/>
                                      <w:marTop w:val="0"/>
                                      <w:marBottom w:val="0"/>
                                      <w:divBdr>
                                        <w:top w:val="none" w:sz="0" w:space="0" w:color="auto"/>
                                        <w:left w:val="none" w:sz="0" w:space="0" w:color="auto"/>
                                        <w:bottom w:val="none" w:sz="0" w:space="0" w:color="auto"/>
                                        <w:right w:val="none" w:sz="0" w:space="0" w:color="auto"/>
                                      </w:divBdr>
                                      <w:divsChild>
                                        <w:div w:id="930044257">
                                          <w:marLeft w:val="0"/>
                                          <w:marRight w:val="0"/>
                                          <w:marTop w:val="0"/>
                                          <w:marBottom w:val="0"/>
                                          <w:divBdr>
                                            <w:top w:val="none" w:sz="0" w:space="0" w:color="auto"/>
                                            <w:left w:val="none" w:sz="0" w:space="0" w:color="auto"/>
                                            <w:bottom w:val="none" w:sz="0" w:space="0" w:color="auto"/>
                                            <w:right w:val="none" w:sz="0" w:space="0" w:color="auto"/>
                                          </w:divBdr>
                                          <w:divsChild>
                                            <w:div w:id="233205442">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86620600">
                                      <w:marLeft w:val="0"/>
                                      <w:marRight w:val="0"/>
                                      <w:marTop w:val="0"/>
                                      <w:marBottom w:val="0"/>
                                      <w:divBdr>
                                        <w:top w:val="none" w:sz="0" w:space="0" w:color="auto"/>
                                        <w:left w:val="none" w:sz="0" w:space="0" w:color="auto"/>
                                        <w:bottom w:val="none" w:sz="0" w:space="0" w:color="auto"/>
                                        <w:right w:val="none" w:sz="0" w:space="0" w:color="auto"/>
                                      </w:divBdr>
                                    </w:div>
                                    <w:div w:id="1969313419">
                                      <w:marLeft w:val="0"/>
                                      <w:marRight w:val="0"/>
                                      <w:marTop w:val="0"/>
                                      <w:marBottom w:val="0"/>
                                      <w:divBdr>
                                        <w:top w:val="none" w:sz="0" w:space="0" w:color="auto"/>
                                        <w:left w:val="none" w:sz="0" w:space="0" w:color="auto"/>
                                        <w:bottom w:val="none" w:sz="0" w:space="0" w:color="auto"/>
                                        <w:right w:val="none" w:sz="0" w:space="0" w:color="auto"/>
                                      </w:divBdr>
                                    </w:div>
                                    <w:div w:id="1075057180">
                                      <w:marLeft w:val="0"/>
                                      <w:marRight w:val="0"/>
                                      <w:marTop w:val="0"/>
                                      <w:marBottom w:val="0"/>
                                      <w:divBdr>
                                        <w:top w:val="none" w:sz="0" w:space="0" w:color="auto"/>
                                        <w:left w:val="none" w:sz="0" w:space="0" w:color="auto"/>
                                        <w:bottom w:val="none" w:sz="0" w:space="0" w:color="auto"/>
                                        <w:right w:val="none" w:sz="0" w:space="0" w:color="auto"/>
                                      </w:divBdr>
                                    </w:div>
                                    <w:div w:id="968366470">
                                      <w:marLeft w:val="0"/>
                                      <w:marRight w:val="0"/>
                                      <w:marTop w:val="0"/>
                                      <w:marBottom w:val="0"/>
                                      <w:divBdr>
                                        <w:top w:val="none" w:sz="0" w:space="0" w:color="auto"/>
                                        <w:left w:val="none" w:sz="0" w:space="0" w:color="auto"/>
                                        <w:bottom w:val="none" w:sz="0" w:space="0" w:color="auto"/>
                                        <w:right w:val="none" w:sz="0" w:space="0" w:color="auto"/>
                                      </w:divBdr>
                                    </w:div>
                                    <w:div w:id="894198198">
                                      <w:marLeft w:val="0"/>
                                      <w:marRight w:val="0"/>
                                      <w:marTop w:val="0"/>
                                      <w:marBottom w:val="0"/>
                                      <w:divBdr>
                                        <w:top w:val="none" w:sz="0" w:space="0" w:color="auto"/>
                                        <w:left w:val="none" w:sz="0" w:space="0" w:color="auto"/>
                                        <w:bottom w:val="none" w:sz="0" w:space="0" w:color="auto"/>
                                        <w:right w:val="none" w:sz="0" w:space="0" w:color="auto"/>
                                      </w:divBdr>
                                    </w:div>
                                    <w:div w:id="659506688">
                                      <w:marLeft w:val="0"/>
                                      <w:marRight w:val="0"/>
                                      <w:marTop w:val="0"/>
                                      <w:marBottom w:val="0"/>
                                      <w:divBdr>
                                        <w:top w:val="none" w:sz="0" w:space="0" w:color="auto"/>
                                        <w:left w:val="none" w:sz="0" w:space="0" w:color="auto"/>
                                        <w:bottom w:val="none" w:sz="0" w:space="0" w:color="auto"/>
                                        <w:right w:val="none" w:sz="0" w:space="0" w:color="auto"/>
                                      </w:divBdr>
                                    </w:div>
                                    <w:div w:id="427235337">
                                      <w:marLeft w:val="0"/>
                                      <w:marRight w:val="0"/>
                                      <w:marTop w:val="0"/>
                                      <w:marBottom w:val="0"/>
                                      <w:divBdr>
                                        <w:top w:val="none" w:sz="0" w:space="0" w:color="auto"/>
                                        <w:left w:val="none" w:sz="0" w:space="0" w:color="auto"/>
                                        <w:bottom w:val="none" w:sz="0" w:space="0" w:color="auto"/>
                                        <w:right w:val="none" w:sz="0" w:space="0" w:color="auto"/>
                                      </w:divBdr>
                                    </w:div>
                                    <w:div w:id="348920104">
                                      <w:marLeft w:val="0"/>
                                      <w:marRight w:val="0"/>
                                      <w:marTop w:val="0"/>
                                      <w:marBottom w:val="0"/>
                                      <w:divBdr>
                                        <w:top w:val="none" w:sz="0" w:space="0" w:color="auto"/>
                                        <w:left w:val="none" w:sz="0" w:space="0" w:color="auto"/>
                                        <w:bottom w:val="none" w:sz="0" w:space="0" w:color="auto"/>
                                        <w:right w:val="none" w:sz="0" w:space="0" w:color="auto"/>
                                      </w:divBdr>
                                    </w:div>
                                    <w:div w:id="625240687">
                                      <w:marLeft w:val="0"/>
                                      <w:marRight w:val="0"/>
                                      <w:marTop w:val="0"/>
                                      <w:marBottom w:val="0"/>
                                      <w:divBdr>
                                        <w:top w:val="none" w:sz="0" w:space="0" w:color="auto"/>
                                        <w:left w:val="none" w:sz="0" w:space="0" w:color="auto"/>
                                        <w:bottom w:val="none" w:sz="0" w:space="0" w:color="auto"/>
                                        <w:right w:val="none" w:sz="0" w:space="0" w:color="auto"/>
                                      </w:divBdr>
                                    </w:div>
                                    <w:div w:id="1582249652">
                                      <w:marLeft w:val="0"/>
                                      <w:marRight w:val="0"/>
                                      <w:marTop w:val="0"/>
                                      <w:marBottom w:val="0"/>
                                      <w:divBdr>
                                        <w:top w:val="none" w:sz="0" w:space="0" w:color="auto"/>
                                        <w:left w:val="none" w:sz="0" w:space="0" w:color="auto"/>
                                        <w:bottom w:val="none" w:sz="0" w:space="0" w:color="auto"/>
                                        <w:right w:val="none" w:sz="0" w:space="0" w:color="auto"/>
                                      </w:divBdr>
                                    </w:div>
                                    <w:div w:id="565262689">
                                      <w:marLeft w:val="0"/>
                                      <w:marRight w:val="0"/>
                                      <w:marTop w:val="0"/>
                                      <w:marBottom w:val="0"/>
                                      <w:divBdr>
                                        <w:top w:val="none" w:sz="0" w:space="0" w:color="auto"/>
                                        <w:left w:val="none" w:sz="0" w:space="0" w:color="auto"/>
                                        <w:bottom w:val="none" w:sz="0" w:space="0" w:color="auto"/>
                                        <w:right w:val="none" w:sz="0" w:space="0" w:color="auto"/>
                                      </w:divBdr>
                                    </w:div>
                                    <w:div w:id="1314481863">
                                      <w:marLeft w:val="0"/>
                                      <w:marRight w:val="0"/>
                                      <w:marTop w:val="0"/>
                                      <w:marBottom w:val="0"/>
                                      <w:divBdr>
                                        <w:top w:val="none" w:sz="0" w:space="0" w:color="auto"/>
                                        <w:left w:val="none" w:sz="0" w:space="0" w:color="auto"/>
                                        <w:bottom w:val="none" w:sz="0" w:space="0" w:color="auto"/>
                                        <w:right w:val="none" w:sz="0" w:space="0" w:color="auto"/>
                                      </w:divBdr>
                                    </w:div>
                                    <w:div w:id="380901746">
                                      <w:marLeft w:val="0"/>
                                      <w:marRight w:val="0"/>
                                      <w:marTop w:val="0"/>
                                      <w:marBottom w:val="0"/>
                                      <w:divBdr>
                                        <w:top w:val="none" w:sz="0" w:space="0" w:color="auto"/>
                                        <w:left w:val="none" w:sz="0" w:space="0" w:color="auto"/>
                                        <w:bottom w:val="none" w:sz="0" w:space="0" w:color="auto"/>
                                        <w:right w:val="none" w:sz="0" w:space="0" w:color="auto"/>
                                      </w:divBdr>
                                    </w:div>
                                    <w:div w:id="1279023666">
                                      <w:marLeft w:val="0"/>
                                      <w:marRight w:val="0"/>
                                      <w:marTop w:val="0"/>
                                      <w:marBottom w:val="0"/>
                                      <w:divBdr>
                                        <w:top w:val="none" w:sz="0" w:space="0" w:color="auto"/>
                                        <w:left w:val="none" w:sz="0" w:space="0" w:color="auto"/>
                                        <w:bottom w:val="none" w:sz="0" w:space="0" w:color="auto"/>
                                        <w:right w:val="none" w:sz="0" w:space="0" w:color="auto"/>
                                      </w:divBdr>
                                    </w:div>
                                    <w:div w:id="1443764439">
                                      <w:marLeft w:val="0"/>
                                      <w:marRight w:val="0"/>
                                      <w:marTop w:val="0"/>
                                      <w:marBottom w:val="0"/>
                                      <w:divBdr>
                                        <w:top w:val="none" w:sz="0" w:space="0" w:color="auto"/>
                                        <w:left w:val="none" w:sz="0" w:space="0" w:color="auto"/>
                                        <w:bottom w:val="none" w:sz="0" w:space="0" w:color="auto"/>
                                        <w:right w:val="none" w:sz="0" w:space="0" w:color="auto"/>
                                      </w:divBdr>
                                    </w:div>
                                    <w:div w:id="2002924619">
                                      <w:marLeft w:val="0"/>
                                      <w:marRight w:val="0"/>
                                      <w:marTop w:val="0"/>
                                      <w:marBottom w:val="0"/>
                                      <w:divBdr>
                                        <w:top w:val="none" w:sz="0" w:space="0" w:color="auto"/>
                                        <w:left w:val="none" w:sz="0" w:space="0" w:color="auto"/>
                                        <w:bottom w:val="none" w:sz="0" w:space="0" w:color="auto"/>
                                        <w:right w:val="none" w:sz="0" w:space="0" w:color="auto"/>
                                      </w:divBdr>
                                    </w:div>
                                    <w:div w:id="691611153">
                                      <w:marLeft w:val="0"/>
                                      <w:marRight w:val="0"/>
                                      <w:marTop w:val="0"/>
                                      <w:marBottom w:val="0"/>
                                      <w:divBdr>
                                        <w:top w:val="none" w:sz="0" w:space="0" w:color="auto"/>
                                        <w:left w:val="none" w:sz="0" w:space="0" w:color="auto"/>
                                        <w:bottom w:val="none" w:sz="0" w:space="0" w:color="auto"/>
                                        <w:right w:val="none" w:sz="0" w:space="0" w:color="auto"/>
                                      </w:divBdr>
                                    </w:div>
                                    <w:div w:id="2075659603">
                                      <w:marLeft w:val="0"/>
                                      <w:marRight w:val="0"/>
                                      <w:marTop w:val="0"/>
                                      <w:marBottom w:val="0"/>
                                      <w:divBdr>
                                        <w:top w:val="none" w:sz="0" w:space="0" w:color="auto"/>
                                        <w:left w:val="none" w:sz="0" w:space="0" w:color="auto"/>
                                        <w:bottom w:val="none" w:sz="0" w:space="0" w:color="auto"/>
                                        <w:right w:val="none" w:sz="0" w:space="0" w:color="auto"/>
                                      </w:divBdr>
                                    </w:div>
                                    <w:div w:id="712926556">
                                      <w:marLeft w:val="0"/>
                                      <w:marRight w:val="0"/>
                                      <w:marTop w:val="0"/>
                                      <w:marBottom w:val="0"/>
                                      <w:divBdr>
                                        <w:top w:val="none" w:sz="0" w:space="0" w:color="auto"/>
                                        <w:left w:val="none" w:sz="0" w:space="0" w:color="auto"/>
                                        <w:bottom w:val="none" w:sz="0" w:space="0" w:color="auto"/>
                                        <w:right w:val="none" w:sz="0" w:space="0" w:color="auto"/>
                                      </w:divBdr>
                                    </w:div>
                                    <w:div w:id="765879772">
                                      <w:marLeft w:val="0"/>
                                      <w:marRight w:val="0"/>
                                      <w:marTop w:val="0"/>
                                      <w:marBottom w:val="0"/>
                                      <w:divBdr>
                                        <w:top w:val="none" w:sz="0" w:space="0" w:color="auto"/>
                                        <w:left w:val="none" w:sz="0" w:space="0" w:color="auto"/>
                                        <w:bottom w:val="none" w:sz="0" w:space="0" w:color="auto"/>
                                        <w:right w:val="none" w:sz="0" w:space="0" w:color="auto"/>
                                      </w:divBdr>
                                    </w:div>
                                    <w:div w:id="844512126">
                                      <w:marLeft w:val="0"/>
                                      <w:marRight w:val="0"/>
                                      <w:marTop w:val="0"/>
                                      <w:marBottom w:val="0"/>
                                      <w:divBdr>
                                        <w:top w:val="none" w:sz="0" w:space="0" w:color="auto"/>
                                        <w:left w:val="none" w:sz="0" w:space="0" w:color="auto"/>
                                        <w:bottom w:val="none" w:sz="0" w:space="0" w:color="auto"/>
                                        <w:right w:val="none" w:sz="0" w:space="0" w:color="auto"/>
                                      </w:divBdr>
                                      <w:divsChild>
                                        <w:div w:id="932015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34366693">
          <w:marLeft w:val="0"/>
          <w:marRight w:val="0"/>
          <w:marTop w:val="0"/>
          <w:marBottom w:val="0"/>
          <w:divBdr>
            <w:top w:val="none" w:sz="0" w:space="0" w:color="auto"/>
            <w:left w:val="none" w:sz="0" w:space="0" w:color="auto"/>
            <w:bottom w:val="none" w:sz="0" w:space="0" w:color="auto"/>
            <w:right w:val="none" w:sz="0" w:space="0" w:color="auto"/>
          </w:divBdr>
        </w:div>
        <w:div w:id="1752464294">
          <w:marLeft w:val="0"/>
          <w:marRight w:val="0"/>
          <w:marTop w:val="0"/>
          <w:marBottom w:val="0"/>
          <w:divBdr>
            <w:top w:val="none" w:sz="0" w:space="0" w:color="auto"/>
            <w:left w:val="none" w:sz="0" w:space="0" w:color="auto"/>
            <w:bottom w:val="none" w:sz="0" w:space="0" w:color="auto"/>
            <w:right w:val="none" w:sz="0" w:space="0" w:color="auto"/>
          </w:divBdr>
        </w:div>
        <w:div w:id="1205866923">
          <w:marLeft w:val="0"/>
          <w:marRight w:val="0"/>
          <w:marTop w:val="0"/>
          <w:marBottom w:val="0"/>
          <w:divBdr>
            <w:top w:val="none" w:sz="0" w:space="0" w:color="auto"/>
            <w:left w:val="none" w:sz="0" w:space="0" w:color="auto"/>
            <w:bottom w:val="none" w:sz="0" w:space="0" w:color="auto"/>
            <w:right w:val="none" w:sz="0" w:space="0" w:color="auto"/>
          </w:divBdr>
        </w:div>
        <w:div w:id="1239707853">
          <w:marLeft w:val="0"/>
          <w:marRight w:val="0"/>
          <w:marTop w:val="0"/>
          <w:marBottom w:val="0"/>
          <w:divBdr>
            <w:top w:val="none" w:sz="0" w:space="0" w:color="auto"/>
            <w:left w:val="none" w:sz="0" w:space="0" w:color="auto"/>
            <w:bottom w:val="none" w:sz="0" w:space="0" w:color="auto"/>
            <w:right w:val="none" w:sz="0" w:space="0" w:color="auto"/>
          </w:divBdr>
        </w:div>
        <w:div w:id="1693990786">
          <w:marLeft w:val="0"/>
          <w:marRight w:val="0"/>
          <w:marTop w:val="0"/>
          <w:marBottom w:val="0"/>
          <w:divBdr>
            <w:top w:val="none" w:sz="0" w:space="0" w:color="auto"/>
            <w:left w:val="none" w:sz="0" w:space="0" w:color="auto"/>
            <w:bottom w:val="none" w:sz="0" w:space="0" w:color="auto"/>
            <w:right w:val="none" w:sz="0" w:space="0" w:color="auto"/>
          </w:divBdr>
          <w:divsChild>
            <w:div w:id="1379861860">
              <w:marLeft w:val="0"/>
              <w:marRight w:val="0"/>
              <w:marTop w:val="0"/>
              <w:marBottom w:val="0"/>
              <w:divBdr>
                <w:top w:val="none" w:sz="0" w:space="0" w:color="auto"/>
                <w:left w:val="none" w:sz="0" w:space="0" w:color="auto"/>
                <w:bottom w:val="none" w:sz="0" w:space="0" w:color="auto"/>
                <w:right w:val="none" w:sz="0" w:space="0" w:color="auto"/>
              </w:divBdr>
              <w:divsChild>
                <w:div w:id="667899909">
                  <w:marLeft w:val="150"/>
                  <w:marRight w:val="150"/>
                  <w:marTop w:val="150"/>
                  <w:marBottom w:val="150"/>
                  <w:divBdr>
                    <w:top w:val="none" w:sz="0" w:space="0" w:color="auto"/>
                    <w:left w:val="none" w:sz="0" w:space="0" w:color="auto"/>
                    <w:bottom w:val="none" w:sz="0" w:space="0" w:color="auto"/>
                    <w:right w:val="none" w:sz="0" w:space="0" w:color="auto"/>
                  </w:divBdr>
                  <w:divsChild>
                    <w:div w:id="1931232405">
                      <w:marLeft w:val="0"/>
                      <w:marRight w:val="0"/>
                      <w:marTop w:val="0"/>
                      <w:marBottom w:val="0"/>
                      <w:divBdr>
                        <w:top w:val="none" w:sz="0" w:space="0" w:color="auto"/>
                        <w:left w:val="none" w:sz="0" w:space="0" w:color="auto"/>
                        <w:bottom w:val="none" w:sz="0" w:space="0" w:color="auto"/>
                        <w:right w:val="none" w:sz="0" w:space="0" w:color="auto"/>
                      </w:divBdr>
                      <w:divsChild>
                        <w:div w:id="676351250">
                          <w:marLeft w:val="0"/>
                          <w:marRight w:val="0"/>
                          <w:marTop w:val="0"/>
                          <w:marBottom w:val="0"/>
                          <w:divBdr>
                            <w:top w:val="none" w:sz="0" w:space="0" w:color="auto"/>
                            <w:left w:val="none" w:sz="0" w:space="0" w:color="auto"/>
                            <w:bottom w:val="none" w:sz="0" w:space="0" w:color="auto"/>
                            <w:right w:val="none" w:sz="0" w:space="0" w:color="auto"/>
                          </w:divBdr>
                          <w:divsChild>
                            <w:div w:id="2105110561">
                              <w:marLeft w:val="150"/>
                              <w:marRight w:val="150"/>
                              <w:marTop w:val="15"/>
                              <w:marBottom w:val="150"/>
                              <w:divBdr>
                                <w:top w:val="none" w:sz="0" w:space="0" w:color="auto"/>
                                <w:left w:val="none" w:sz="0" w:space="0" w:color="auto"/>
                                <w:bottom w:val="none" w:sz="0" w:space="0" w:color="auto"/>
                                <w:right w:val="none" w:sz="0" w:space="0" w:color="auto"/>
                              </w:divBdr>
                              <w:divsChild>
                                <w:div w:id="1544976281">
                                  <w:marLeft w:val="0"/>
                                  <w:marRight w:val="0"/>
                                  <w:marTop w:val="0"/>
                                  <w:marBottom w:val="0"/>
                                  <w:divBdr>
                                    <w:top w:val="none" w:sz="0" w:space="0" w:color="auto"/>
                                    <w:left w:val="none" w:sz="0" w:space="0" w:color="auto"/>
                                    <w:bottom w:val="none" w:sz="0" w:space="0" w:color="auto"/>
                                    <w:right w:val="none" w:sz="0" w:space="0" w:color="auto"/>
                                  </w:divBdr>
                                  <w:divsChild>
                                    <w:div w:id="507907999">
                                      <w:marLeft w:val="0"/>
                                      <w:marRight w:val="0"/>
                                      <w:marTop w:val="0"/>
                                      <w:marBottom w:val="0"/>
                                      <w:divBdr>
                                        <w:top w:val="none" w:sz="0" w:space="0" w:color="auto"/>
                                        <w:left w:val="none" w:sz="0" w:space="0" w:color="auto"/>
                                        <w:bottom w:val="none" w:sz="0" w:space="0" w:color="auto"/>
                                        <w:right w:val="none" w:sz="0" w:space="0" w:color="auto"/>
                                      </w:divBdr>
                                    </w:div>
                                  </w:divsChild>
                                </w:div>
                                <w:div w:id="1554462924">
                                  <w:marLeft w:val="0"/>
                                  <w:marRight w:val="0"/>
                                  <w:marTop w:val="675"/>
                                  <w:marBottom w:val="0"/>
                                  <w:divBdr>
                                    <w:top w:val="none" w:sz="0" w:space="0" w:color="auto"/>
                                    <w:left w:val="none" w:sz="0" w:space="0" w:color="auto"/>
                                    <w:bottom w:val="none" w:sz="0" w:space="0" w:color="auto"/>
                                    <w:right w:val="none" w:sz="0" w:space="0" w:color="auto"/>
                                  </w:divBdr>
                                </w:div>
                              </w:divsChild>
                            </w:div>
                            <w:div w:id="1349794214">
                              <w:marLeft w:val="135"/>
                              <w:marRight w:val="135"/>
                              <w:marTop w:val="0"/>
                              <w:marBottom w:val="135"/>
                              <w:divBdr>
                                <w:top w:val="none" w:sz="0" w:space="0" w:color="auto"/>
                                <w:left w:val="none" w:sz="0" w:space="0" w:color="auto"/>
                                <w:bottom w:val="none" w:sz="0" w:space="0" w:color="auto"/>
                                <w:right w:val="none" w:sz="0" w:space="0" w:color="auto"/>
                              </w:divBdr>
                              <w:divsChild>
                                <w:div w:id="1648510232">
                                  <w:marLeft w:val="0"/>
                                  <w:marRight w:val="0"/>
                                  <w:marTop w:val="0"/>
                                  <w:marBottom w:val="0"/>
                                  <w:divBdr>
                                    <w:top w:val="none" w:sz="0" w:space="0" w:color="auto"/>
                                    <w:left w:val="none" w:sz="0" w:space="0" w:color="auto"/>
                                    <w:bottom w:val="none" w:sz="0" w:space="0" w:color="auto"/>
                                    <w:right w:val="none" w:sz="0" w:space="0" w:color="auto"/>
                                  </w:divBdr>
                                  <w:divsChild>
                                    <w:div w:id="1040974440">
                                      <w:marLeft w:val="0"/>
                                      <w:marRight w:val="0"/>
                                      <w:marTop w:val="0"/>
                                      <w:marBottom w:val="0"/>
                                      <w:divBdr>
                                        <w:top w:val="none" w:sz="0" w:space="0" w:color="auto"/>
                                        <w:left w:val="none" w:sz="0" w:space="0" w:color="auto"/>
                                        <w:bottom w:val="none" w:sz="0" w:space="0" w:color="auto"/>
                                        <w:right w:val="none" w:sz="0" w:space="0" w:color="auto"/>
                                      </w:divBdr>
                                      <w:divsChild>
                                        <w:div w:id="537089779">
                                          <w:marLeft w:val="0"/>
                                          <w:marRight w:val="0"/>
                                          <w:marTop w:val="0"/>
                                          <w:marBottom w:val="0"/>
                                          <w:divBdr>
                                            <w:top w:val="none" w:sz="0" w:space="0" w:color="auto"/>
                                            <w:left w:val="none" w:sz="0" w:space="0" w:color="auto"/>
                                            <w:bottom w:val="none" w:sz="0" w:space="0" w:color="auto"/>
                                            <w:right w:val="none" w:sz="0" w:space="0" w:color="auto"/>
                                          </w:divBdr>
                                          <w:divsChild>
                                            <w:div w:id="182518174">
                                              <w:marLeft w:val="0"/>
                                              <w:marRight w:val="0"/>
                                              <w:marTop w:val="0"/>
                                              <w:marBottom w:val="0"/>
                                              <w:divBdr>
                                                <w:top w:val="none" w:sz="0" w:space="0" w:color="auto"/>
                                                <w:left w:val="none" w:sz="0" w:space="0" w:color="auto"/>
                                                <w:bottom w:val="none" w:sz="0" w:space="0" w:color="auto"/>
                                                <w:right w:val="none" w:sz="0" w:space="0" w:color="auto"/>
                                              </w:divBdr>
                                              <w:divsChild>
                                                <w:div w:id="344404168">
                                                  <w:marLeft w:val="0"/>
                                                  <w:marRight w:val="0"/>
                                                  <w:marTop w:val="0"/>
                                                  <w:marBottom w:val="0"/>
                                                  <w:divBdr>
                                                    <w:top w:val="none" w:sz="0" w:space="0" w:color="auto"/>
                                                    <w:left w:val="none" w:sz="0" w:space="0" w:color="auto"/>
                                                    <w:bottom w:val="none" w:sz="0" w:space="0" w:color="auto"/>
                                                    <w:right w:val="none" w:sz="0" w:space="0" w:color="auto"/>
                                                  </w:divBdr>
                                                  <w:divsChild>
                                                    <w:div w:id="999769837">
                                                      <w:marLeft w:val="0"/>
                                                      <w:marRight w:val="0"/>
                                                      <w:marTop w:val="0"/>
                                                      <w:marBottom w:val="0"/>
                                                      <w:divBdr>
                                                        <w:top w:val="none" w:sz="0" w:space="0" w:color="auto"/>
                                                        <w:left w:val="none" w:sz="0" w:space="0" w:color="auto"/>
                                                        <w:bottom w:val="none" w:sz="0" w:space="0" w:color="auto"/>
                                                        <w:right w:val="none" w:sz="0" w:space="0" w:color="auto"/>
                                                      </w:divBdr>
                                                      <w:divsChild>
                                                        <w:div w:id="1657568031">
                                                          <w:marLeft w:val="0"/>
                                                          <w:marRight w:val="0"/>
                                                          <w:marTop w:val="0"/>
                                                          <w:marBottom w:val="0"/>
                                                          <w:divBdr>
                                                            <w:top w:val="none" w:sz="0" w:space="0" w:color="auto"/>
                                                            <w:left w:val="none" w:sz="0" w:space="0" w:color="auto"/>
                                                            <w:bottom w:val="none" w:sz="0" w:space="0" w:color="auto"/>
                                                            <w:right w:val="none" w:sz="0" w:space="0" w:color="auto"/>
                                                          </w:divBdr>
                                                          <w:divsChild>
                                                            <w:div w:id="1770392316">
                                                              <w:marLeft w:val="0"/>
                                                              <w:marRight w:val="0"/>
                                                              <w:marTop w:val="0"/>
                                                              <w:marBottom w:val="0"/>
                                                              <w:divBdr>
                                                                <w:top w:val="none" w:sz="0" w:space="0" w:color="auto"/>
                                                                <w:left w:val="none" w:sz="0" w:space="0" w:color="auto"/>
                                                                <w:bottom w:val="none" w:sz="0" w:space="0" w:color="auto"/>
                                                                <w:right w:val="none" w:sz="0" w:space="0" w:color="auto"/>
                                                              </w:divBdr>
                                                              <w:divsChild>
                                                                <w:div w:id="967320474">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1543590327">
                                                          <w:marLeft w:val="0"/>
                                                          <w:marRight w:val="0"/>
                                                          <w:marTop w:val="0"/>
                                                          <w:marBottom w:val="0"/>
                                                          <w:divBdr>
                                                            <w:top w:val="none" w:sz="0" w:space="0" w:color="auto"/>
                                                            <w:left w:val="none" w:sz="0" w:space="0" w:color="auto"/>
                                                            <w:bottom w:val="none" w:sz="0" w:space="0" w:color="auto"/>
                                                            <w:right w:val="none" w:sz="0" w:space="0" w:color="auto"/>
                                                          </w:divBdr>
                                                        </w:div>
                                                        <w:div w:id="1896509048">
                                                          <w:marLeft w:val="0"/>
                                                          <w:marRight w:val="0"/>
                                                          <w:marTop w:val="0"/>
                                                          <w:marBottom w:val="0"/>
                                                          <w:divBdr>
                                                            <w:top w:val="none" w:sz="0" w:space="0" w:color="auto"/>
                                                            <w:left w:val="none" w:sz="0" w:space="0" w:color="auto"/>
                                                            <w:bottom w:val="none" w:sz="0" w:space="0" w:color="auto"/>
                                                            <w:right w:val="none" w:sz="0" w:space="0" w:color="auto"/>
                                                          </w:divBdr>
                                                        </w:div>
                                                        <w:div w:id="754593867">
                                                          <w:marLeft w:val="0"/>
                                                          <w:marRight w:val="0"/>
                                                          <w:marTop w:val="0"/>
                                                          <w:marBottom w:val="0"/>
                                                          <w:divBdr>
                                                            <w:top w:val="none" w:sz="0" w:space="0" w:color="auto"/>
                                                            <w:left w:val="none" w:sz="0" w:space="0" w:color="auto"/>
                                                            <w:bottom w:val="none" w:sz="0" w:space="0" w:color="auto"/>
                                                            <w:right w:val="none" w:sz="0" w:space="0" w:color="auto"/>
                                                          </w:divBdr>
                                                        </w:div>
                                                        <w:div w:id="1213729682">
                                                          <w:marLeft w:val="0"/>
                                                          <w:marRight w:val="0"/>
                                                          <w:marTop w:val="0"/>
                                                          <w:marBottom w:val="0"/>
                                                          <w:divBdr>
                                                            <w:top w:val="none" w:sz="0" w:space="0" w:color="auto"/>
                                                            <w:left w:val="none" w:sz="0" w:space="0" w:color="auto"/>
                                                            <w:bottom w:val="none" w:sz="0" w:space="0" w:color="auto"/>
                                                            <w:right w:val="none" w:sz="0" w:space="0" w:color="auto"/>
                                                          </w:divBdr>
                                                        </w:div>
                                                        <w:div w:id="2014449787">
                                                          <w:marLeft w:val="0"/>
                                                          <w:marRight w:val="0"/>
                                                          <w:marTop w:val="0"/>
                                                          <w:marBottom w:val="0"/>
                                                          <w:divBdr>
                                                            <w:top w:val="none" w:sz="0" w:space="0" w:color="auto"/>
                                                            <w:left w:val="none" w:sz="0" w:space="0" w:color="auto"/>
                                                            <w:bottom w:val="none" w:sz="0" w:space="0" w:color="auto"/>
                                                            <w:right w:val="none" w:sz="0" w:space="0" w:color="auto"/>
                                                          </w:divBdr>
                                                        </w:div>
                                                        <w:div w:id="1346178314">
                                                          <w:marLeft w:val="0"/>
                                                          <w:marRight w:val="0"/>
                                                          <w:marTop w:val="0"/>
                                                          <w:marBottom w:val="0"/>
                                                          <w:divBdr>
                                                            <w:top w:val="none" w:sz="0" w:space="0" w:color="auto"/>
                                                            <w:left w:val="none" w:sz="0" w:space="0" w:color="auto"/>
                                                            <w:bottom w:val="none" w:sz="0" w:space="0" w:color="auto"/>
                                                            <w:right w:val="none" w:sz="0" w:space="0" w:color="auto"/>
                                                          </w:divBdr>
                                                        </w:div>
                                                        <w:div w:id="905725627">
                                                          <w:marLeft w:val="0"/>
                                                          <w:marRight w:val="0"/>
                                                          <w:marTop w:val="0"/>
                                                          <w:marBottom w:val="0"/>
                                                          <w:divBdr>
                                                            <w:top w:val="none" w:sz="0" w:space="0" w:color="auto"/>
                                                            <w:left w:val="none" w:sz="0" w:space="0" w:color="auto"/>
                                                            <w:bottom w:val="none" w:sz="0" w:space="0" w:color="auto"/>
                                                            <w:right w:val="none" w:sz="0" w:space="0" w:color="auto"/>
                                                          </w:divBdr>
                                                        </w:div>
                                                        <w:div w:id="151413356">
                                                          <w:marLeft w:val="0"/>
                                                          <w:marRight w:val="0"/>
                                                          <w:marTop w:val="0"/>
                                                          <w:marBottom w:val="0"/>
                                                          <w:divBdr>
                                                            <w:top w:val="none" w:sz="0" w:space="0" w:color="auto"/>
                                                            <w:left w:val="none" w:sz="0" w:space="0" w:color="auto"/>
                                                            <w:bottom w:val="none" w:sz="0" w:space="0" w:color="auto"/>
                                                            <w:right w:val="none" w:sz="0" w:space="0" w:color="auto"/>
                                                          </w:divBdr>
                                                        </w:div>
                                                        <w:div w:id="1819762819">
                                                          <w:marLeft w:val="0"/>
                                                          <w:marRight w:val="0"/>
                                                          <w:marTop w:val="0"/>
                                                          <w:marBottom w:val="0"/>
                                                          <w:divBdr>
                                                            <w:top w:val="none" w:sz="0" w:space="0" w:color="auto"/>
                                                            <w:left w:val="none" w:sz="0" w:space="0" w:color="auto"/>
                                                            <w:bottom w:val="none" w:sz="0" w:space="0" w:color="auto"/>
                                                            <w:right w:val="none" w:sz="0" w:space="0" w:color="auto"/>
                                                          </w:divBdr>
                                                        </w:div>
                                                        <w:div w:id="338125028">
                                                          <w:marLeft w:val="0"/>
                                                          <w:marRight w:val="0"/>
                                                          <w:marTop w:val="0"/>
                                                          <w:marBottom w:val="0"/>
                                                          <w:divBdr>
                                                            <w:top w:val="none" w:sz="0" w:space="0" w:color="auto"/>
                                                            <w:left w:val="none" w:sz="0" w:space="0" w:color="auto"/>
                                                            <w:bottom w:val="none" w:sz="0" w:space="0" w:color="auto"/>
                                                            <w:right w:val="none" w:sz="0" w:space="0" w:color="auto"/>
                                                          </w:divBdr>
                                                        </w:div>
                                                        <w:div w:id="523372339">
                                                          <w:marLeft w:val="0"/>
                                                          <w:marRight w:val="0"/>
                                                          <w:marTop w:val="0"/>
                                                          <w:marBottom w:val="0"/>
                                                          <w:divBdr>
                                                            <w:top w:val="none" w:sz="0" w:space="0" w:color="auto"/>
                                                            <w:left w:val="none" w:sz="0" w:space="0" w:color="auto"/>
                                                            <w:bottom w:val="none" w:sz="0" w:space="0" w:color="auto"/>
                                                            <w:right w:val="none" w:sz="0" w:space="0" w:color="auto"/>
                                                          </w:divBdr>
                                                        </w:div>
                                                        <w:div w:id="676469242">
                                                          <w:marLeft w:val="0"/>
                                                          <w:marRight w:val="0"/>
                                                          <w:marTop w:val="0"/>
                                                          <w:marBottom w:val="0"/>
                                                          <w:divBdr>
                                                            <w:top w:val="none" w:sz="0" w:space="0" w:color="auto"/>
                                                            <w:left w:val="none" w:sz="0" w:space="0" w:color="auto"/>
                                                            <w:bottom w:val="none" w:sz="0" w:space="0" w:color="auto"/>
                                                            <w:right w:val="none" w:sz="0" w:space="0" w:color="auto"/>
                                                          </w:divBdr>
                                                        </w:div>
                                                        <w:div w:id="2104447423">
                                                          <w:marLeft w:val="0"/>
                                                          <w:marRight w:val="0"/>
                                                          <w:marTop w:val="0"/>
                                                          <w:marBottom w:val="0"/>
                                                          <w:divBdr>
                                                            <w:top w:val="none" w:sz="0" w:space="0" w:color="auto"/>
                                                            <w:left w:val="none" w:sz="0" w:space="0" w:color="auto"/>
                                                            <w:bottom w:val="none" w:sz="0" w:space="0" w:color="auto"/>
                                                            <w:right w:val="none" w:sz="0" w:space="0" w:color="auto"/>
                                                          </w:divBdr>
                                                          <w:divsChild>
                                                            <w:div w:id="511802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54219136">
                                  <w:marLeft w:val="0"/>
                                  <w:marRight w:val="0"/>
                                  <w:marTop w:val="525"/>
                                  <w:marBottom w:val="0"/>
                                  <w:divBdr>
                                    <w:top w:val="none" w:sz="0" w:space="0" w:color="auto"/>
                                    <w:left w:val="none" w:sz="0" w:space="0" w:color="auto"/>
                                    <w:bottom w:val="none" w:sz="0" w:space="0" w:color="auto"/>
                                    <w:right w:val="none" w:sz="0" w:space="0" w:color="auto"/>
                                  </w:divBdr>
                                </w:div>
                              </w:divsChild>
                            </w:div>
                          </w:divsChild>
                        </w:div>
                        <w:div w:id="325088487">
                          <w:marLeft w:val="0"/>
                          <w:marRight w:val="0"/>
                          <w:marTop w:val="0"/>
                          <w:marBottom w:val="0"/>
                          <w:divBdr>
                            <w:top w:val="none" w:sz="0" w:space="0" w:color="auto"/>
                            <w:left w:val="none" w:sz="0" w:space="0" w:color="auto"/>
                            <w:bottom w:val="none" w:sz="0" w:space="0" w:color="auto"/>
                            <w:right w:val="none" w:sz="0" w:space="0" w:color="auto"/>
                          </w:divBdr>
                          <w:divsChild>
                            <w:div w:id="706871974">
                              <w:marLeft w:val="0"/>
                              <w:marRight w:val="0"/>
                              <w:marTop w:val="0"/>
                              <w:marBottom w:val="0"/>
                              <w:divBdr>
                                <w:top w:val="none" w:sz="0" w:space="0" w:color="auto"/>
                                <w:left w:val="none" w:sz="0" w:space="0" w:color="auto"/>
                                <w:bottom w:val="none" w:sz="0" w:space="0" w:color="auto"/>
                                <w:right w:val="none" w:sz="0" w:space="0" w:color="auto"/>
                              </w:divBdr>
                              <w:divsChild>
                                <w:div w:id="770513356">
                                  <w:marLeft w:val="0"/>
                                  <w:marRight w:val="0"/>
                                  <w:marTop w:val="0"/>
                                  <w:marBottom w:val="0"/>
                                  <w:divBdr>
                                    <w:top w:val="none" w:sz="0" w:space="0" w:color="auto"/>
                                    <w:left w:val="none" w:sz="0" w:space="0" w:color="auto"/>
                                    <w:bottom w:val="none" w:sz="0" w:space="0" w:color="auto"/>
                                    <w:right w:val="none" w:sz="0" w:space="0" w:color="auto"/>
                                  </w:divBdr>
                                  <w:divsChild>
                                    <w:div w:id="457530959">
                                      <w:marLeft w:val="0"/>
                                      <w:marRight w:val="0"/>
                                      <w:marTop w:val="0"/>
                                      <w:marBottom w:val="0"/>
                                      <w:divBdr>
                                        <w:top w:val="none" w:sz="0" w:space="0" w:color="auto"/>
                                        <w:left w:val="none" w:sz="0" w:space="0" w:color="auto"/>
                                        <w:bottom w:val="none" w:sz="0" w:space="0" w:color="auto"/>
                                        <w:right w:val="none" w:sz="0" w:space="0" w:color="auto"/>
                                      </w:divBdr>
                                      <w:divsChild>
                                        <w:div w:id="835851353">
                                          <w:marLeft w:val="0"/>
                                          <w:marRight w:val="0"/>
                                          <w:marTop w:val="0"/>
                                          <w:marBottom w:val="0"/>
                                          <w:divBdr>
                                            <w:top w:val="none" w:sz="0" w:space="0" w:color="auto"/>
                                            <w:left w:val="none" w:sz="0" w:space="0" w:color="auto"/>
                                            <w:bottom w:val="none" w:sz="0" w:space="0" w:color="auto"/>
                                            <w:right w:val="none" w:sz="0" w:space="0" w:color="auto"/>
                                          </w:divBdr>
                                          <w:divsChild>
                                            <w:div w:id="549002334">
                                              <w:marLeft w:val="0"/>
                                              <w:marRight w:val="0"/>
                                              <w:marTop w:val="0"/>
                                              <w:marBottom w:val="0"/>
                                              <w:divBdr>
                                                <w:top w:val="none" w:sz="0" w:space="0" w:color="auto"/>
                                                <w:left w:val="none" w:sz="0" w:space="0" w:color="auto"/>
                                                <w:bottom w:val="none" w:sz="0" w:space="0" w:color="auto"/>
                                                <w:right w:val="none" w:sz="0" w:space="0" w:color="auto"/>
                                              </w:divBdr>
                                              <w:divsChild>
                                                <w:div w:id="407534922">
                                                  <w:marLeft w:val="0"/>
                                                  <w:marRight w:val="0"/>
                                                  <w:marTop w:val="0"/>
                                                  <w:marBottom w:val="0"/>
                                                  <w:divBdr>
                                                    <w:top w:val="none" w:sz="0" w:space="0" w:color="auto"/>
                                                    <w:left w:val="none" w:sz="0" w:space="0" w:color="auto"/>
                                                    <w:bottom w:val="none" w:sz="0" w:space="0" w:color="auto"/>
                                                    <w:right w:val="none" w:sz="0" w:space="0" w:color="auto"/>
                                                  </w:divBdr>
                                                  <w:divsChild>
                                                    <w:div w:id="1048842038">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2060549463">
                                              <w:marLeft w:val="0"/>
                                              <w:marRight w:val="0"/>
                                              <w:marTop w:val="0"/>
                                              <w:marBottom w:val="0"/>
                                              <w:divBdr>
                                                <w:top w:val="none" w:sz="0" w:space="0" w:color="auto"/>
                                                <w:left w:val="none" w:sz="0" w:space="0" w:color="auto"/>
                                                <w:bottom w:val="none" w:sz="0" w:space="0" w:color="auto"/>
                                                <w:right w:val="none" w:sz="0" w:space="0" w:color="auto"/>
                                              </w:divBdr>
                                            </w:div>
                                            <w:div w:id="743185162">
                                              <w:marLeft w:val="0"/>
                                              <w:marRight w:val="0"/>
                                              <w:marTop w:val="0"/>
                                              <w:marBottom w:val="0"/>
                                              <w:divBdr>
                                                <w:top w:val="none" w:sz="0" w:space="0" w:color="auto"/>
                                                <w:left w:val="none" w:sz="0" w:space="0" w:color="auto"/>
                                                <w:bottom w:val="none" w:sz="0" w:space="0" w:color="auto"/>
                                                <w:right w:val="none" w:sz="0" w:space="0" w:color="auto"/>
                                              </w:divBdr>
                                            </w:div>
                                            <w:div w:id="1579438231">
                                              <w:marLeft w:val="0"/>
                                              <w:marRight w:val="0"/>
                                              <w:marTop w:val="0"/>
                                              <w:marBottom w:val="0"/>
                                              <w:divBdr>
                                                <w:top w:val="none" w:sz="0" w:space="0" w:color="auto"/>
                                                <w:left w:val="none" w:sz="0" w:space="0" w:color="auto"/>
                                                <w:bottom w:val="none" w:sz="0" w:space="0" w:color="auto"/>
                                                <w:right w:val="none" w:sz="0" w:space="0" w:color="auto"/>
                                              </w:divBdr>
                                            </w:div>
                                            <w:div w:id="1526821267">
                                              <w:marLeft w:val="0"/>
                                              <w:marRight w:val="0"/>
                                              <w:marTop w:val="0"/>
                                              <w:marBottom w:val="0"/>
                                              <w:divBdr>
                                                <w:top w:val="none" w:sz="0" w:space="0" w:color="auto"/>
                                                <w:left w:val="none" w:sz="0" w:space="0" w:color="auto"/>
                                                <w:bottom w:val="none" w:sz="0" w:space="0" w:color="auto"/>
                                                <w:right w:val="none" w:sz="0" w:space="0" w:color="auto"/>
                                              </w:divBdr>
                                            </w:div>
                                            <w:div w:id="972448698">
                                              <w:marLeft w:val="0"/>
                                              <w:marRight w:val="0"/>
                                              <w:marTop w:val="0"/>
                                              <w:marBottom w:val="0"/>
                                              <w:divBdr>
                                                <w:top w:val="none" w:sz="0" w:space="0" w:color="auto"/>
                                                <w:left w:val="none" w:sz="0" w:space="0" w:color="auto"/>
                                                <w:bottom w:val="none" w:sz="0" w:space="0" w:color="auto"/>
                                                <w:right w:val="none" w:sz="0" w:space="0" w:color="auto"/>
                                              </w:divBdr>
                                            </w:div>
                                            <w:div w:id="1981500843">
                                              <w:marLeft w:val="0"/>
                                              <w:marRight w:val="0"/>
                                              <w:marTop w:val="0"/>
                                              <w:marBottom w:val="0"/>
                                              <w:divBdr>
                                                <w:top w:val="none" w:sz="0" w:space="0" w:color="auto"/>
                                                <w:left w:val="none" w:sz="0" w:space="0" w:color="auto"/>
                                                <w:bottom w:val="none" w:sz="0" w:space="0" w:color="auto"/>
                                                <w:right w:val="none" w:sz="0" w:space="0" w:color="auto"/>
                                              </w:divBdr>
                                            </w:div>
                                            <w:div w:id="1209604783">
                                              <w:marLeft w:val="0"/>
                                              <w:marRight w:val="0"/>
                                              <w:marTop w:val="0"/>
                                              <w:marBottom w:val="0"/>
                                              <w:divBdr>
                                                <w:top w:val="none" w:sz="0" w:space="0" w:color="auto"/>
                                                <w:left w:val="none" w:sz="0" w:space="0" w:color="auto"/>
                                                <w:bottom w:val="none" w:sz="0" w:space="0" w:color="auto"/>
                                                <w:right w:val="none" w:sz="0" w:space="0" w:color="auto"/>
                                              </w:divBdr>
                                            </w:div>
                                            <w:div w:id="834952240">
                                              <w:marLeft w:val="0"/>
                                              <w:marRight w:val="0"/>
                                              <w:marTop w:val="0"/>
                                              <w:marBottom w:val="0"/>
                                              <w:divBdr>
                                                <w:top w:val="none" w:sz="0" w:space="0" w:color="auto"/>
                                                <w:left w:val="none" w:sz="0" w:space="0" w:color="auto"/>
                                                <w:bottom w:val="none" w:sz="0" w:space="0" w:color="auto"/>
                                                <w:right w:val="none" w:sz="0" w:space="0" w:color="auto"/>
                                              </w:divBdr>
                                            </w:div>
                                            <w:div w:id="1260481114">
                                              <w:marLeft w:val="0"/>
                                              <w:marRight w:val="0"/>
                                              <w:marTop w:val="0"/>
                                              <w:marBottom w:val="0"/>
                                              <w:divBdr>
                                                <w:top w:val="none" w:sz="0" w:space="0" w:color="auto"/>
                                                <w:left w:val="none" w:sz="0" w:space="0" w:color="auto"/>
                                                <w:bottom w:val="none" w:sz="0" w:space="0" w:color="auto"/>
                                                <w:right w:val="none" w:sz="0" w:space="0" w:color="auto"/>
                                              </w:divBdr>
                                            </w:div>
                                            <w:div w:id="785470839">
                                              <w:marLeft w:val="0"/>
                                              <w:marRight w:val="0"/>
                                              <w:marTop w:val="0"/>
                                              <w:marBottom w:val="0"/>
                                              <w:divBdr>
                                                <w:top w:val="none" w:sz="0" w:space="0" w:color="auto"/>
                                                <w:left w:val="none" w:sz="0" w:space="0" w:color="auto"/>
                                                <w:bottom w:val="none" w:sz="0" w:space="0" w:color="auto"/>
                                                <w:right w:val="none" w:sz="0" w:space="0" w:color="auto"/>
                                              </w:divBdr>
                                            </w:div>
                                            <w:div w:id="1249467044">
                                              <w:marLeft w:val="0"/>
                                              <w:marRight w:val="0"/>
                                              <w:marTop w:val="0"/>
                                              <w:marBottom w:val="0"/>
                                              <w:divBdr>
                                                <w:top w:val="none" w:sz="0" w:space="0" w:color="auto"/>
                                                <w:left w:val="none" w:sz="0" w:space="0" w:color="auto"/>
                                                <w:bottom w:val="none" w:sz="0" w:space="0" w:color="auto"/>
                                                <w:right w:val="none" w:sz="0" w:space="0" w:color="auto"/>
                                              </w:divBdr>
                                            </w:div>
                                            <w:div w:id="2000649632">
                                              <w:marLeft w:val="0"/>
                                              <w:marRight w:val="0"/>
                                              <w:marTop w:val="0"/>
                                              <w:marBottom w:val="0"/>
                                              <w:divBdr>
                                                <w:top w:val="none" w:sz="0" w:space="0" w:color="auto"/>
                                                <w:left w:val="none" w:sz="0" w:space="0" w:color="auto"/>
                                                <w:bottom w:val="none" w:sz="0" w:space="0" w:color="auto"/>
                                                <w:right w:val="none" w:sz="0" w:space="0" w:color="auto"/>
                                              </w:divBdr>
                                            </w:div>
                                            <w:div w:id="380977272">
                                              <w:marLeft w:val="0"/>
                                              <w:marRight w:val="0"/>
                                              <w:marTop w:val="0"/>
                                              <w:marBottom w:val="0"/>
                                              <w:divBdr>
                                                <w:top w:val="none" w:sz="0" w:space="0" w:color="auto"/>
                                                <w:left w:val="none" w:sz="0" w:space="0" w:color="auto"/>
                                                <w:bottom w:val="none" w:sz="0" w:space="0" w:color="auto"/>
                                                <w:right w:val="none" w:sz="0" w:space="0" w:color="auto"/>
                                              </w:divBdr>
                                            </w:div>
                                            <w:div w:id="1304191327">
                                              <w:marLeft w:val="0"/>
                                              <w:marRight w:val="0"/>
                                              <w:marTop w:val="0"/>
                                              <w:marBottom w:val="0"/>
                                              <w:divBdr>
                                                <w:top w:val="none" w:sz="0" w:space="0" w:color="auto"/>
                                                <w:left w:val="none" w:sz="0" w:space="0" w:color="auto"/>
                                                <w:bottom w:val="none" w:sz="0" w:space="0" w:color="auto"/>
                                                <w:right w:val="none" w:sz="0" w:space="0" w:color="auto"/>
                                              </w:divBdr>
                                            </w:div>
                                            <w:div w:id="343291471">
                                              <w:marLeft w:val="0"/>
                                              <w:marRight w:val="0"/>
                                              <w:marTop w:val="0"/>
                                              <w:marBottom w:val="0"/>
                                              <w:divBdr>
                                                <w:top w:val="none" w:sz="0" w:space="0" w:color="auto"/>
                                                <w:left w:val="none" w:sz="0" w:space="0" w:color="auto"/>
                                                <w:bottom w:val="none" w:sz="0" w:space="0" w:color="auto"/>
                                                <w:right w:val="none" w:sz="0" w:space="0" w:color="auto"/>
                                              </w:divBdr>
                                            </w:div>
                                            <w:div w:id="455030774">
                                              <w:marLeft w:val="0"/>
                                              <w:marRight w:val="0"/>
                                              <w:marTop w:val="0"/>
                                              <w:marBottom w:val="0"/>
                                              <w:divBdr>
                                                <w:top w:val="none" w:sz="0" w:space="0" w:color="auto"/>
                                                <w:left w:val="none" w:sz="0" w:space="0" w:color="auto"/>
                                                <w:bottom w:val="none" w:sz="0" w:space="0" w:color="auto"/>
                                                <w:right w:val="none" w:sz="0" w:space="0" w:color="auto"/>
                                              </w:divBdr>
                                            </w:div>
                                            <w:div w:id="1580407437">
                                              <w:marLeft w:val="0"/>
                                              <w:marRight w:val="0"/>
                                              <w:marTop w:val="0"/>
                                              <w:marBottom w:val="0"/>
                                              <w:divBdr>
                                                <w:top w:val="none" w:sz="0" w:space="0" w:color="auto"/>
                                                <w:left w:val="none" w:sz="0" w:space="0" w:color="auto"/>
                                                <w:bottom w:val="none" w:sz="0" w:space="0" w:color="auto"/>
                                                <w:right w:val="none" w:sz="0" w:space="0" w:color="auto"/>
                                              </w:divBdr>
                                              <w:divsChild>
                                                <w:div w:id="8403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89559783">
          <w:marLeft w:val="0"/>
          <w:marRight w:val="0"/>
          <w:marTop w:val="0"/>
          <w:marBottom w:val="0"/>
          <w:divBdr>
            <w:top w:val="none" w:sz="0" w:space="0" w:color="auto"/>
            <w:left w:val="none" w:sz="0" w:space="0" w:color="auto"/>
            <w:bottom w:val="none" w:sz="0" w:space="0" w:color="auto"/>
            <w:right w:val="none" w:sz="0" w:space="0" w:color="auto"/>
          </w:divBdr>
          <w:divsChild>
            <w:div w:id="1376461885">
              <w:marLeft w:val="0"/>
              <w:marRight w:val="0"/>
              <w:marTop w:val="0"/>
              <w:marBottom w:val="0"/>
              <w:divBdr>
                <w:top w:val="none" w:sz="0" w:space="0" w:color="auto"/>
                <w:left w:val="none" w:sz="0" w:space="0" w:color="auto"/>
                <w:bottom w:val="none" w:sz="0" w:space="0" w:color="auto"/>
                <w:right w:val="none" w:sz="0" w:space="0" w:color="auto"/>
              </w:divBdr>
              <w:divsChild>
                <w:div w:id="1434059808">
                  <w:marLeft w:val="150"/>
                  <w:marRight w:val="150"/>
                  <w:marTop w:val="150"/>
                  <w:marBottom w:val="150"/>
                  <w:divBdr>
                    <w:top w:val="none" w:sz="0" w:space="0" w:color="auto"/>
                    <w:left w:val="none" w:sz="0" w:space="0" w:color="auto"/>
                    <w:bottom w:val="none" w:sz="0" w:space="0" w:color="auto"/>
                    <w:right w:val="none" w:sz="0" w:space="0" w:color="auto"/>
                  </w:divBdr>
                  <w:divsChild>
                    <w:div w:id="893927737">
                      <w:marLeft w:val="0"/>
                      <w:marRight w:val="0"/>
                      <w:marTop w:val="0"/>
                      <w:marBottom w:val="0"/>
                      <w:divBdr>
                        <w:top w:val="none" w:sz="0" w:space="0" w:color="auto"/>
                        <w:left w:val="none" w:sz="0" w:space="0" w:color="auto"/>
                        <w:bottom w:val="none" w:sz="0" w:space="0" w:color="auto"/>
                        <w:right w:val="none" w:sz="0" w:space="0" w:color="auto"/>
                      </w:divBdr>
                      <w:divsChild>
                        <w:div w:id="102386374">
                          <w:marLeft w:val="0"/>
                          <w:marRight w:val="0"/>
                          <w:marTop w:val="0"/>
                          <w:marBottom w:val="0"/>
                          <w:divBdr>
                            <w:top w:val="none" w:sz="0" w:space="0" w:color="auto"/>
                            <w:left w:val="none" w:sz="0" w:space="0" w:color="auto"/>
                            <w:bottom w:val="none" w:sz="0" w:space="0" w:color="auto"/>
                            <w:right w:val="none" w:sz="0" w:space="0" w:color="auto"/>
                          </w:divBdr>
                          <w:divsChild>
                            <w:div w:id="2113091962">
                              <w:marLeft w:val="0"/>
                              <w:marRight w:val="0"/>
                              <w:marTop w:val="0"/>
                              <w:marBottom w:val="0"/>
                              <w:divBdr>
                                <w:top w:val="none" w:sz="0" w:space="0" w:color="auto"/>
                                <w:left w:val="none" w:sz="0" w:space="0" w:color="auto"/>
                                <w:bottom w:val="none" w:sz="0" w:space="0" w:color="auto"/>
                                <w:right w:val="none" w:sz="0" w:space="0" w:color="auto"/>
                              </w:divBdr>
                              <w:divsChild>
                                <w:div w:id="53547373">
                                  <w:marLeft w:val="0"/>
                                  <w:marRight w:val="0"/>
                                  <w:marTop w:val="0"/>
                                  <w:marBottom w:val="0"/>
                                  <w:divBdr>
                                    <w:top w:val="none" w:sz="0" w:space="0" w:color="auto"/>
                                    <w:left w:val="none" w:sz="0" w:space="0" w:color="auto"/>
                                    <w:bottom w:val="none" w:sz="0" w:space="0" w:color="auto"/>
                                    <w:right w:val="none" w:sz="0" w:space="0" w:color="auto"/>
                                  </w:divBdr>
                                  <w:divsChild>
                                    <w:div w:id="1795248326">
                                      <w:marLeft w:val="0"/>
                                      <w:marRight w:val="0"/>
                                      <w:marTop w:val="0"/>
                                      <w:marBottom w:val="0"/>
                                      <w:divBdr>
                                        <w:top w:val="none" w:sz="0" w:space="0" w:color="auto"/>
                                        <w:left w:val="none" w:sz="0" w:space="0" w:color="auto"/>
                                        <w:bottom w:val="none" w:sz="0" w:space="0" w:color="auto"/>
                                        <w:right w:val="none" w:sz="0" w:space="0" w:color="auto"/>
                                      </w:divBdr>
                                      <w:divsChild>
                                        <w:div w:id="732123391">
                                          <w:marLeft w:val="0"/>
                                          <w:marRight w:val="0"/>
                                          <w:marTop w:val="0"/>
                                          <w:marBottom w:val="0"/>
                                          <w:divBdr>
                                            <w:top w:val="none" w:sz="0" w:space="0" w:color="auto"/>
                                            <w:left w:val="none" w:sz="0" w:space="0" w:color="auto"/>
                                            <w:bottom w:val="none" w:sz="0" w:space="0" w:color="auto"/>
                                            <w:right w:val="none" w:sz="0" w:space="0" w:color="auto"/>
                                          </w:divBdr>
                                          <w:divsChild>
                                            <w:div w:id="164438503">
                                              <w:marLeft w:val="0"/>
                                              <w:marRight w:val="150"/>
                                              <w:marTop w:val="0"/>
                                              <w:marBottom w:val="0"/>
                                              <w:divBdr>
                                                <w:top w:val="single" w:sz="6" w:space="3" w:color="E9E9E9"/>
                                                <w:left w:val="single" w:sz="6" w:space="3" w:color="E9E9E9"/>
                                                <w:bottom w:val="single" w:sz="6" w:space="3" w:color="E9E9E9"/>
                                                <w:right w:val="single" w:sz="6" w:space="3" w:color="E9E9E9"/>
                                              </w:divBdr>
                                            </w:div>
                                          </w:divsChild>
                                        </w:div>
                                      </w:divsChild>
                                    </w:div>
                                    <w:div w:id="975069751">
                                      <w:marLeft w:val="0"/>
                                      <w:marRight w:val="0"/>
                                      <w:marTop w:val="0"/>
                                      <w:marBottom w:val="0"/>
                                      <w:divBdr>
                                        <w:top w:val="none" w:sz="0" w:space="0" w:color="auto"/>
                                        <w:left w:val="none" w:sz="0" w:space="0" w:color="auto"/>
                                        <w:bottom w:val="none" w:sz="0" w:space="0" w:color="auto"/>
                                        <w:right w:val="none" w:sz="0" w:space="0" w:color="auto"/>
                                      </w:divBdr>
                                    </w:div>
                                    <w:div w:id="195850968">
                                      <w:marLeft w:val="0"/>
                                      <w:marRight w:val="0"/>
                                      <w:marTop w:val="0"/>
                                      <w:marBottom w:val="0"/>
                                      <w:divBdr>
                                        <w:top w:val="none" w:sz="0" w:space="0" w:color="auto"/>
                                        <w:left w:val="none" w:sz="0" w:space="0" w:color="auto"/>
                                        <w:bottom w:val="none" w:sz="0" w:space="0" w:color="auto"/>
                                        <w:right w:val="none" w:sz="0" w:space="0" w:color="auto"/>
                                      </w:divBdr>
                                    </w:div>
                                    <w:div w:id="1885602456">
                                      <w:marLeft w:val="0"/>
                                      <w:marRight w:val="0"/>
                                      <w:marTop w:val="0"/>
                                      <w:marBottom w:val="0"/>
                                      <w:divBdr>
                                        <w:top w:val="none" w:sz="0" w:space="0" w:color="auto"/>
                                        <w:left w:val="none" w:sz="0" w:space="0" w:color="auto"/>
                                        <w:bottom w:val="none" w:sz="0" w:space="0" w:color="auto"/>
                                        <w:right w:val="none" w:sz="0" w:space="0" w:color="auto"/>
                                      </w:divBdr>
                                    </w:div>
                                    <w:div w:id="261380944">
                                      <w:marLeft w:val="0"/>
                                      <w:marRight w:val="0"/>
                                      <w:marTop w:val="0"/>
                                      <w:marBottom w:val="0"/>
                                      <w:divBdr>
                                        <w:top w:val="none" w:sz="0" w:space="0" w:color="auto"/>
                                        <w:left w:val="none" w:sz="0" w:space="0" w:color="auto"/>
                                        <w:bottom w:val="none" w:sz="0" w:space="0" w:color="auto"/>
                                        <w:right w:val="none" w:sz="0" w:space="0" w:color="auto"/>
                                      </w:divBdr>
                                    </w:div>
                                    <w:div w:id="948707694">
                                      <w:marLeft w:val="0"/>
                                      <w:marRight w:val="0"/>
                                      <w:marTop w:val="0"/>
                                      <w:marBottom w:val="0"/>
                                      <w:divBdr>
                                        <w:top w:val="none" w:sz="0" w:space="0" w:color="auto"/>
                                        <w:left w:val="none" w:sz="0" w:space="0" w:color="auto"/>
                                        <w:bottom w:val="none" w:sz="0" w:space="0" w:color="auto"/>
                                        <w:right w:val="none" w:sz="0" w:space="0" w:color="auto"/>
                                      </w:divBdr>
                                    </w:div>
                                    <w:div w:id="369764059">
                                      <w:marLeft w:val="0"/>
                                      <w:marRight w:val="0"/>
                                      <w:marTop w:val="0"/>
                                      <w:marBottom w:val="0"/>
                                      <w:divBdr>
                                        <w:top w:val="none" w:sz="0" w:space="0" w:color="auto"/>
                                        <w:left w:val="none" w:sz="0" w:space="0" w:color="auto"/>
                                        <w:bottom w:val="none" w:sz="0" w:space="0" w:color="auto"/>
                                        <w:right w:val="none" w:sz="0" w:space="0" w:color="auto"/>
                                      </w:divBdr>
                                    </w:div>
                                    <w:div w:id="860165918">
                                      <w:marLeft w:val="0"/>
                                      <w:marRight w:val="0"/>
                                      <w:marTop w:val="0"/>
                                      <w:marBottom w:val="0"/>
                                      <w:divBdr>
                                        <w:top w:val="none" w:sz="0" w:space="0" w:color="auto"/>
                                        <w:left w:val="none" w:sz="0" w:space="0" w:color="auto"/>
                                        <w:bottom w:val="none" w:sz="0" w:space="0" w:color="auto"/>
                                        <w:right w:val="none" w:sz="0" w:space="0" w:color="auto"/>
                                      </w:divBdr>
                                    </w:div>
                                    <w:div w:id="1822581912">
                                      <w:marLeft w:val="0"/>
                                      <w:marRight w:val="0"/>
                                      <w:marTop w:val="0"/>
                                      <w:marBottom w:val="0"/>
                                      <w:divBdr>
                                        <w:top w:val="none" w:sz="0" w:space="0" w:color="auto"/>
                                        <w:left w:val="none" w:sz="0" w:space="0" w:color="auto"/>
                                        <w:bottom w:val="none" w:sz="0" w:space="0" w:color="auto"/>
                                        <w:right w:val="none" w:sz="0" w:space="0" w:color="auto"/>
                                      </w:divBdr>
                                    </w:div>
                                    <w:div w:id="1040056712">
                                      <w:marLeft w:val="0"/>
                                      <w:marRight w:val="0"/>
                                      <w:marTop w:val="0"/>
                                      <w:marBottom w:val="0"/>
                                      <w:divBdr>
                                        <w:top w:val="none" w:sz="0" w:space="0" w:color="auto"/>
                                        <w:left w:val="none" w:sz="0" w:space="0" w:color="auto"/>
                                        <w:bottom w:val="none" w:sz="0" w:space="0" w:color="auto"/>
                                        <w:right w:val="none" w:sz="0" w:space="0" w:color="auto"/>
                                      </w:divBdr>
                                    </w:div>
                                    <w:div w:id="880629144">
                                      <w:marLeft w:val="0"/>
                                      <w:marRight w:val="0"/>
                                      <w:marTop w:val="0"/>
                                      <w:marBottom w:val="0"/>
                                      <w:divBdr>
                                        <w:top w:val="none" w:sz="0" w:space="0" w:color="auto"/>
                                        <w:left w:val="none" w:sz="0" w:space="0" w:color="auto"/>
                                        <w:bottom w:val="none" w:sz="0" w:space="0" w:color="auto"/>
                                        <w:right w:val="none" w:sz="0" w:space="0" w:color="auto"/>
                                      </w:divBdr>
                                    </w:div>
                                    <w:div w:id="943146202">
                                      <w:marLeft w:val="0"/>
                                      <w:marRight w:val="0"/>
                                      <w:marTop w:val="0"/>
                                      <w:marBottom w:val="0"/>
                                      <w:divBdr>
                                        <w:top w:val="none" w:sz="0" w:space="0" w:color="auto"/>
                                        <w:left w:val="none" w:sz="0" w:space="0" w:color="auto"/>
                                        <w:bottom w:val="none" w:sz="0" w:space="0" w:color="auto"/>
                                        <w:right w:val="none" w:sz="0" w:space="0" w:color="auto"/>
                                      </w:divBdr>
                                    </w:div>
                                    <w:div w:id="1954706834">
                                      <w:marLeft w:val="0"/>
                                      <w:marRight w:val="0"/>
                                      <w:marTop w:val="0"/>
                                      <w:marBottom w:val="0"/>
                                      <w:divBdr>
                                        <w:top w:val="none" w:sz="0" w:space="0" w:color="auto"/>
                                        <w:left w:val="none" w:sz="0" w:space="0" w:color="auto"/>
                                        <w:bottom w:val="none" w:sz="0" w:space="0" w:color="auto"/>
                                        <w:right w:val="none" w:sz="0" w:space="0" w:color="auto"/>
                                      </w:divBdr>
                                    </w:div>
                                    <w:div w:id="2055107610">
                                      <w:marLeft w:val="0"/>
                                      <w:marRight w:val="0"/>
                                      <w:marTop w:val="0"/>
                                      <w:marBottom w:val="0"/>
                                      <w:divBdr>
                                        <w:top w:val="none" w:sz="0" w:space="0" w:color="auto"/>
                                        <w:left w:val="none" w:sz="0" w:space="0" w:color="auto"/>
                                        <w:bottom w:val="none" w:sz="0" w:space="0" w:color="auto"/>
                                        <w:right w:val="none" w:sz="0" w:space="0" w:color="auto"/>
                                      </w:divBdr>
                                    </w:div>
                                    <w:div w:id="594830241">
                                      <w:marLeft w:val="0"/>
                                      <w:marRight w:val="0"/>
                                      <w:marTop w:val="0"/>
                                      <w:marBottom w:val="0"/>
                                      <w:divBdr>
                                        <w:top w:val="none" w:sz="0" w:space="0" w:color="auto"/>
                                        <w:left w:val="none" w:sz="0" w:space="0" w:color="auto"/>
                                        <w:bottom w:val="none" w:sz="0" w:space="0" w:color="auto"/>
                                        <w:right w:val="none" w:sz="0" w:space="0" w:color="auto"/>
                                      </w:divBdr>
                                    </w:div>
                                    <w:div w:id="1214462787">
                                      <w:marLeft w:val="0"/>
                                      <w:marRight w:val="0"/>
                                      <w:marTop w:val="0"/>
                                      <w:marBottom w:val="0"/>
                                      <w:divBdr>
                                        <w:top w:val="none" w:sz="0" w:space="0" w:color="auto"/>
                                        <w:left w:val="none" w:sz="0" w:space="0" w:color="auto"/>
                                        <w:bottom w:val="none" w:sz="0" w:space="0" w:color="auto"/>
                                        <w:right w:val="none" w:sz="0" w:space="0" w:color="auto"/>
                                      </w:divBdr>
                                    </w:div>
                                    <w:div w:id="313336019">
                                      <w:marLeft w:val="0"/>
                                      <w:marRight w:val="0"/>
                                      <w:marTop w:val="0"/>
                                      <w:marBottom w:val="0"/>
                                      <w:divBdr>
                                        <w:top w:val="none" w:sz="0" w:space="0" w:color="auto"/>
                                        <w:left w:val="none" w:sz="0" w:space="0" w:color="auto"/>
                                        <w:bottom w:val="none" w:sz="0" w:space="0" w:color="auto"/>
                                        <w:right w:val="none" w:sz="0" w:space="0" w:color="auto"/>
                                      </w:divBdr>
                                    </w:div>
                                    <w:div w:id="1362244843">
                                      <w:marLeft w:val="0"/>
                                      <w:marRight w:val="0"/>
                                      <w:marTop w:val="0"/>
                                      <w:marBottom w:val="0"/>
                                      <w:divBdr>
                                        <w:top w:val="none" w:sz="0" w:space="0" w:color="auto"/>
                                        <w:left w:val="none" w:sz="0" w:space="0" w:color="auto"/>
                                        <w:bottom w:val="none" w:sz="0" w:space="0" w:color="auto"/>
                                        <w:right w:val="none" w:sz="0" w:space="0" w:color="auto"/>
                                      </w:divBdr>
                                    </w:div>
                                    <w:div w:id="658466978">
                                      <w:marLeft w:val="0"/>
                                      <w:marRight w:val="0"/>
                                      <w:marTop w:val="0"/>
                                      <w:marBottom w:val="0"/>
                                      <w:divBdr>
                                        <w:top w:val="none" w:sz="0" w:space="0" w:color="auto"/>
                                        <w:left w:val="none" w:sz="0" w:space="0" w:color="auto"/>
                                        <w:bottom w:val="none" w:sz="0" w:space="0" w:color="auto"/>
                                        <w:right w:val="none" w:sz="0" w:space="0" w:color="auto"/>
                                      </w:divBdr>
                                    </w:div>
                                    <w:div w:id="1020744908">
                                      <w:marLeft w:val="0"/>
                                      <w:marRight w:val="0"/>
                                      <w:marTop w:val="0"/>
                                      <w:marBottom w:val="0"/>
                                      <w:divBdr>
                                        <w:top w:val="none" w:sz="0" w:space="0" w:color="auto"/>
                                        <w:left w:val="none" w:sz="0" w:space="0" w:color="auto"/>
                                        <w:bottom w:val="none" w:sz="0" w:space="0" w:color="auto"/>
                                        <w:right w:val="none" w:sz="0" w:space="0" w:color="auto"/>
                                      </w:divBdr>
                                    </w:div>
                                    <w:div w:id="792094109">
                                      <w:marLeft w:val="0"/>
                                      <w:marRight w:val="0"/>
                                      <w:marTop w:val="0"/>
                                      <w:marBottom w:val="0"/>
                                      <w:divBdr>
                                        <w:top w:val="none" w:sz="0" w:space="0" w:color="auto"/>
                                        <w:left w:val="none" w:sz="0" w:space="0" w:color="auto"/>
                                        <w:bottom w:val="none" w:sz="0" w:space="0" w:color="auto"/>
                                        <w:right w:val="none" w:sz="0" w:space="0" w:color="auto"/>
                                      </w:divBdr>
                                    </w:div>
                                    <w:div w:id="1786077121">
                                      <w:marLeft w:val="0"/>
                                      <w:marRight w:val="0"/>
                                      <w:marTop w:val="0"/>
                                      <w:marBottom w:val="0"/>
                                      <w:divBdr>
                                        <w:top w:val="none" w:sz="0" w:space="0" w:color="auto"/>
                                        <w:left w:val="none" w:sz="0" w:space="0" w:color="auto"/>
                                        <w:bottom w:val="none" w:sz="0" w:space="0" w:color="auto"/>
                                        <w:right w:val="none" w:sz="0" w:space="0" w:color="auto"/>
                                      </w:divBdr>
                                      <w:divsChild>
                                        <w:div w:id="1639606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06314261">
          <w:marLeft w:val="0"/>
          <w:marRight w:val="0"/>
          <w:marTop w:val="0"/>
          <w:marBottom w:val="0"/>
          <w:divBdr>
            <w:top w:val="none" w:sz="0" w:space="0" w:color="auto"/>
            <w:left w:val="none" w:sz="0" w:space="0" w:color="auto"/>
            <w:bottom w:val="none" w:sz="0" w:space="0" w:color="auto"/>
            <w:right w:val="none" w:sz="0" w:space="0" w:color="auto"/>
          </w:divBdr>
          <w:divsChild>
            <w:div w:id="69885126">
              <w:marLeft w:val="0"/>
              <w:marRight w:val="0"/>
              <w:marTop w:val="0"/>
              <w:marBottom w:val="0"/>
              <w:divBdr>
                <w:top w:val="none" w:sz="0" w:space="0" w:color="auto"/>
                <w:left w:val="none" w:sz="0" w:space="0" w:color="auto"/>
                <w:bottom w:val="none" w:sz="0" w:space="0" w:color="auto"/>
                <w:right w:val="none" w:sz="0" w:space="0" w:color="auto"/>
              </w:divBdr>
              <w:divsChild>
                <w:div w:id="690835488">
                  <w:marLeft w:val="150"/>
                  <w:marRight w:val="150"/>
                  <w:marTop w:val="150"/>
                  <w:marBottom w:val="150"/>
                  <w:divBdr>
                    <w:top w:val="none" w:sz="0" w:space="0" w:color="auto"/>
                    <w:left w:val="none" w:sz="0" w:space="0" w:color="auto"/>
                    <w:bottom w:val="none" w:sz="0" w:space="0" w:color="auto"/>
                    <w:right w:val="none" w:sz="0" w:space="0" w:color="auto"/>
                  </w:divBdr>
                  <w:divsChild>
                    <w:div w:id="1445611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2442868">
      <w:bodyDiv w:val="1"/>
      <w:marLeft w:val="0"/>
      <w:marRight w:val="0"/>
      <w:marTop w:val="0"/>
      <w:marBottom w:val="0"/>
      <w:divBdr>
        <w:top w:val="none" w:sz="0" w:space="0" w:color="auto"/>
        <w:left w:val="none" w:sz="0" w:space="0" w:color="auto"/>
        <w:bottom w:val="none" w:sz="0" w:space="0" w:color="auto"/>
        <w:right w:val="none" w:sz="0" w:space="0" w:color="auto"/>
      </w:divBdr>
    </w:div>
    <w:div w:id="544686035">
      <w:bodyDiv w:val="1"/>
      <w:marLeft w:val="0"/>
      <w:marRight w:val="0"/>
      <w:marTop w:val="0"/>
      <w:marBottom w:val="0"/>
      <w:divBdr>
        <w:top w:val="none" w:sz="0" w:space="0" w:color="auto"/>
        <w:left w:val="none" w:sz="0" w:space="0" w:color="auto"/>
        <w:bottom w:val="none" w:sz="0" w:space="0" w:color="auto"/>
        <w:right w:val="none" w:sz="0" w:space="0" w:color="auto"/>
      </w:divBdr>
    </w:div>
    <w:div w:id="550121227">
      <w:bodyDiv w:val="1"/>
      <w:marLeft w:val="0"/>
      <w:marRight w:val="0"/>
      <w:marTop w:val="0"/>
      <w:marBottom w:val="0"/>
      <w:divBdr>
        <w:top w:val="none" w:sz="0" w:space="0" w:color="auto"/>
        <w:left w:val="none" w:sz="0" w:space="0" w:color="auto"/>
        <w:bottom w:val="none" w:sz="0" w:space="0" w:color="auto"/>
        <w:right w:val="none" w:sz="0" w:space="0" w:color="auto"/>
      </w:divBdr>
    </w:div>
    <w:div w:id="555943540">
      <w:bodyDiv w:val="1"/>
      <w:marLeft w:val="0"/>
      <w:marRight w:val="0"/>
      <w:marTop w:val="0"/>
      <w:marBottom w:val="0"/>
      <w:divBdr>
        <w:top w:val="none" w:sz="0" w:space="0" w:color="auto"/>
        <w:left w:val="none" w:sz="0" w:space="0" w:color="auto"/>
        <w:bottom w:val="none" w:sz="0" w:space="0" w:color="auto"/>
        <w:right w:val="none" w:sz="0" w:space="0" w:color="auto"/>
      </w:divBdr>
    </w:div>
    <w:div w:id="577591677">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596403948">
      <w:bodyDiv w:val="1"/>
      <w:marLeft w:val="0"/>
      <w:marRight w:val="0"/>
      <w:marTop w:val="0"/>
      <w:marBottom w:val="0"/>
      <w:divBdr>
        <w:top w:val="none" w:sz="0" w:space="0" w:color="auto"/>
        <w:left w:val="none" w:sz="0" w:space="0" w:color="auto"/>
        <w:bottom w:val="none" w:sz="0" w:space="0" w:color="auto"/>
        <w:right w:val="none" w:sz="0" w:space="0" w:color="auto"/>
      </w:divBdr>
    </w:div>
    <w:div w:id="608007934">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690029914">
      <w:bodyDiv w:val="1"/>
      <w:marLeft w:val="0"/>
      <w:marRight w:val="0"/>
      <w:marTop w:val="0"/>
      <w:marBottom w:val="0"/>
      <w:divBdr>
        <w:top w:val="none" w:sz="0" w:space="0" w:color="auto"/>
        <w:left w:val="none" w:sz="0" w:space="0" w:color="auto"/>
        <w:bottom w:val="none" w:sz="0" w:space="0" w:color="auto"/>
        <w:right w:val="none" w:sz="0" w:space="0" w:color="auto"/>
      </w:divBdr>
    </w:div>
    <w:div w:id="699666992">
      <w:bodyDiv w:val="1"/>
      <w:marLeft w:val="0"/>
      <w:marRight w:val="0"/>
      <w:marTop w:val="0"/>
      <w:marBottom w:val="0"/>
      <w:divBdr>
        <w:top w:val="none" w:sz="0" w:space="0" w:color="auto"/>
        <w:left w:val="none" w:sz="0" w:space="0" w:color="auto"/>
        <w:bottom w:val="none" w:sz="0" w:space="0" w:color="auto"/>
        <w:right w:val="none" w:sz="0" w:space="0" w:color="auto"/>
      </w:divBdr>
    </w:div>
    <w:div w:id="702480956">
      <w:bodyDiv w:val="1"/>
      <w:marLeft w:val="0"/>
      <w:marRight w:val="0"/>
      <w:marTop w:val="0"/>
      <w:marBottom w:val="0"/>
      <w:divBdr>
        <w:top w:val="none" w:sz="0" w:space="0" w:color="auto"/>
        <w:left w:val="none" w:sz="0" w:space="0" w:color="auto"/>
        <w:bottom w:val="none" w:sz="0" w:space="0" w:color="auto"/>
        <w:right w:val="none" w:sz="0" w:space="0" w:color="auto"/>
      </w:divBdr>
    </w:div>
    <w:div w:id="714626770">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38016562">
      <w:bodyDiv w:val="1"/>
      <w:marLeft w:val="0"/>
      <w:marRight w:val="0"/>
      <w:marTop w:val="0"/>
      <w:marBottom w:val="0"/>
      <w:divBdr>
        <w:top w:val="none" w:sz="0" w:space="0" w:color="auto"/>
        <w:left w:val="none" w:sz="0" w:space="0" w:color="auto"/>
        <w:bottom w:val="none" w:sz="0" w:space="0" w:color="auto"/>
        <w:right w:val="none" w:sz="0" w:space="0" w:color="auto"/>
      </w:divBdr>
    </w:div>
    <w:div w:id="764377006">
      <w:bodyDiv w:val="1"/>
      <w:marLeft w:val="0"/>
      <w:marRight w:val="0"/>
      <w:marTop w:val="0"/>
      <w:marBottom w:val="0"/>
      <w:divBdr>
        <w:top w:val="none" w:sz="0" w:space="0" w:color="auto"/>
        <w:left w:val="none" w:sz="0" w:space="0" w:color="auto"/>
        <w:bottom w:val="none" w:sz="0" w:space="0" w:color="auto"/>
        <w:right w:val="none" w:sz="0" w:space="0" w:color="auto"/>
      </w:divBdr>
      <w:divsChild>
        <w:div w:id="528298669">
          <w:marLeft w:val="0"/>
          <w:marRight w:val="0"/>
          <w:marTop w:val="0"/>
          <w:marBottom w:val="0"/>
          <w:divBdr>
            <w:top w:val="none" w:sz="0" w:space="0" w:color="auto"/>
            <w:left w:val="none" w:sz="0" w:space="0" w:color="auto"/>
            <w:bottom w:val="none" w:sz="0" w:space="0" w:color="auto"/>
            <w:right w:val="none" w:sz="0" w:space="0" w:color="auto"/>
          </w:divBdr>
        </w:div>
        <w:div w:id="959998524">
          <w:marLeft w:val="0"/>
          <w:marRight w:val="0"/>
          <w:marTop w:val="0"/>
          <w:marBottom w:val="0"/>
          <w:divBdr>
            <w:top w:val="none" w:sz="0" w:space="0" w:color="auto"/>
            <w:left w:val="none" w:sz="0" w:space="0" w:color="auto"/>
            <w:bottom w:val="none" w:sz="0" w:space="0" w:color="auto"/>
            <w:right w:val="none" w:sz="0" w:space="0" w:color="auto"/>
          </w:divBdr>
        </w:div>
      </w:divsChild>
    </w:div>
    <w:div w:id="778060534">
      <w:bodyDiv w:val="1"/>
      <w:marLeft w:val="0"/>
      <w:marRight w:val="0"/>
      <w:marTop w:val="0"/>
      <w:marBottom w:val="0"/>
      <w:divBdr>
        <w:top w:val="none" w:sz="0" w:space="0" w:color="auto"/>
        <w:left w:val="none" w:sz="0" w:space="0" w:color="auto"/>
        <w:bottom w:val="none" w:sz="0" w:space="0" w:color="auto"/>
        <w:right w:val="none" w:sz="0" w:space="0" w:color="auto"/>
      </w:divBdr>
    </w:div>
    <w:div w:id="780418673">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108951">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2113438">
      <w:bodyDiv w:val="1"/>
      <w:marLeft w:val="0"/>
      <w:marRight w:val="0"/>
      <w:marTop w:val="0"/>
      <w:marBottom w:val="0"/>
      <w:divBdr>
        <w:top w:val="none" w:sz="0" w:space="0" w:color="auto"/>
        <w:left w:val="none" w:sz="0" w:space="0" w:color="auto"/>
        <w:bottom w:val="none" w:sz="0" w:space="0" w:color="auto"/>
        <w:right w:val="none" w:sz="0" w:space="0" w:color="auto"/>
      </w:divBdr>
    </w:div>
    <w:div w:id="802388410">
      <w:bodyDiv w:val="1"/>
      <w:marLeft w:val="0"/>
      <w:marRight w:val="0"/>
      <w:marTop w:val="0"/>
      <w:marBottom w:val="0"/>
      <w:divBdr>
        <w:top w:val="none" w:sz="0" w:space="0" w:color="auto"/>
        <w:left w:val="none" w:sz="0" w:space="0" w:color="auto"/>
        <w:bottom w:val="none" w:sz="0" w:space="0" w:color="auto"/>
        <w:right w:val="none" w:sz="0" w:space="0" w:color="auto"/>
      </w:divBdr>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25433044">
      <w:bodyDiv w:val="1"/>
      <w:marLeft w:val="0"/>
      <w:marRight w:val="0"/>
      <w:marTop w:val="0"/>
      <w:marBottom w:val="0"/>
      <w:divBdr>
        <w:top w:val="none" w:sz="0" w:space="0" w:color="auto"/>
        <w:left w:val="none" w:sz="0" w:space="0" w:color="auto"/>
        <w:bottom w:val="none" w:sz="0" w:space="0" w:color="auto"/>
        <w:right w:val="none" w:sz="0" w:space="0" w:color="auto"/>
      </w:divBdr>
      <w:divsChild>
        <w:div w:id="1359044442">
          <w:marLeft w:val="0"/>
          <w:marRight w:val="0"/>
          <w:marTop w:val="0"/>
          <w:marBottom w:val="0"/>
          <w:divBdr>
            <w:top w:val="none" w:sz="0" w:space="0" w:color="auto"/>
            <w:left w:val="none" w:sz="0" w:space="0" w:color="auto"/>
            <w:bottom w:val="none" w:sz="0" w:space="0" w:color="auto"/>
            <w:right w:val="none" w:sz="0" w:space="0" w:color="auto"/>
          </w:divBdr>
        </w:div>
        <w:div w:id="324826056">
          <w:marLeft w:val="0"/>
          <w:marRight w:val="0"/>
          <w:marTop w:val="0"/>
          <w:marBottom w:val="0"/>
          <w:divBdr>
            <w:top w:val="none" w:sz="0" w:space="0" w:color="auto"/>
            <w:left w:val="none" w:sz="0" w:space="0" w:color="auto"/>
            <w:bottom w:val="none" w:sz="0" w:space="0" w:color="auto"/>
            <w:right w:val="none" w:sz="0" w:space="0" w:color="auto"/>
          </w:divBdr>
        </w:div>
        <w:div w:id="1622490670">
          <w:marLeft w:val="0"/>
          <w:marRight w:val="0"/>
          <w:marTop w:val="0"/>
          <w:marBottom w:val="0"/>
          <w:divBdr>
            <w:top w:val="none" w:sz="0" w:space="0" w:color="auto"/>
            <w:left w:val="none" w:sz="0" w:space="0" w:color="auto"/>
            <w:bottom w:val="none" w:sz="0" w:space="0" w:color="auto"/>
            <w:right w:val="none" w:sz="0" w:space="0" w:color="auto"/>
          </w:divBdr>
        </w:div>
        <w:div w:id="188567936">
          <w:marLeft w:val="0"/>
          <w:marRight w:val="0"/>
          <w:marTop w:val="0"/>
          <w:marBottom w:val="0"/>
          <w:divBdr>
            <w:top w:val="none" w:sz="0" w:space="0" w:color="auto"/>
            <w:left w:val="none" w:sz="0" w:space="0" w:color="auto"/>
            <w:bottom w:val="none" w:sz="0" w:space="0" w:color="auto"/>
            <w:right w:val="none" w:sz="0" w:space="0" w:color="auto"/>
          </w:divBdr>
        </w:div>
        <w:div w:id="1091925898">
          <w:marLeft w:val="0"/>
          <w:marRight w:val="0"/>
          <w:marTop w:val="0"/>
          <w:marBottom w:val="0"/>
          <w:divBdr>
            <w:top w:val="none" w:sz="0" w:space="0" w:color="auto"/>
            <w:left w:val="none" w:sz="0" w:space="0" w:color="auto"/>
            <w:bottom w:val="none" w:sz="0" w:space="0" w:color="auto"/>
            <w:right w:val="none" w:sz="0" w:space="0" w:color="auto"/>
          </w:divBdr>
        </w:div>
        <w:div w:id="257519309">
          <w:marLeft w:val="0"/>
          <w:marRight w:val="0"/>
          <w:marTop w:val="0"/>
          <w:marBottom w:val="0"/>
          <w:divBdr>
            <w:top w:val="none" w:sz="0" w:space="0" w:color="auto"/>
            <w:left w:val="none" w:sz="0" w:space="0" w:color="auto"/>
            <w:bottom w:val="none" w:sz="0" w:space="0" w:color="auto"/>
            <w:right w:val="none" w:sz="0" w:space="0" w:color="auto"/>
          </w:divBdr>
        </w:div>
        <w:div w:id="1313603965">
          <w:marLeft w:val="0"/>
          <w:marRight w:val="0"/>
          <w:marTop w:val="0"/>
          <w:marBottom w:val="0"/>
          <w:divBdr>
            <w:top w:val="none" w:sz="0" w:space="0" w:color="auto"/>
            <w:left w:val="none" w:sz="0" w:space="0" w:color="auto"/>
            <w:bottom w:val="none" w:sz="0" w:space="0" w:color="auto"/>
            <w:right w:val="none" w:sz="0" w:space="0" w:color="auto"/>
          </w:divBdr>
        </w:div>
        <w:div w:id="255093515">
          <w:marLeft w:val="0"/>
          <w:marRight w:val="0"/>
          <w:marTop w:val="0"/>
          <w:marBottom w:val="0"/>
          <w:divBdr>
            <w:top w:val="none" w:sz="0" w:space="0" w:color="auto"/>
            <w:left w:val="none" w:sz="0" w:space="0" w:color="auto"/>
            <w:bottom w:val="none" w:sz="0" w:space="0" w:color="auto"/>
            <w:right w:val="none" w:sz="0" w:space="0" w:color="auto"/>
          </w:divBdr>
        </w:div>
        <w:div w:id="448822858">
          <w:marLeft w:val="0"/>
          <w:marRight w:val="0"/>
          <w:marTop w:val="0"/>
          <w:marBottom w:val="0"/>
          <w:divBdr>
            <w:top w:val="none" w:sz="0" w:space="0" w:color="auto"/>
            <w:left w:val="none" w:sz="0" w:space="0" w:color="auto"/>
            <w:bottom w:val="none" w:sz="0" w:space="0" w:color="auto"/>
            <w:right w:val="none" w:sz="0" w:space="0" w:color="auto"/>
          </w:divBdr>
        </w:div>
        <w:div w:id="214438646">
          <w:marLeft w:val="0"/>
          <w:marRight w:val="0"/>
          <w:marTop w:val="0"/>
          <w:marBottom w:val="0"/>
          <w:divBdr>
            <w:top w:val="none" w:sz="0" w:space="0" w:color="auto"/>
            <w:left w:val="none" w:sz="0" w:space="0" w:color="auto"/>
            <w:bottom w:val="none" w:sz="0" w:space="0" w:color="auto"/>
            <w:right w:val="none" w:sz="0" w:space="0" w:color="auto"/>
          </w:divBdr>
        </w:div>
        <w:div w:id="2036613763">
          <w:marLeft w:val="0"/>
          <w:marRight w:val="0"/>
          <w:marTop w:val="0"/>
          <w:marBottom w:val="0"/>
          <w:divBdr>
            <w:top w:val="none" w:sz="0" w:space="0" w:color="auto"/>
            <w:left w:val="none" w:sz="0" w:space="0" w:color="auto"/>
            <w:bottom w:val="none" w:sz="0" w:space="0" w:color="auto"/>
            <w:right w:val="none" w:sz="0" w:space="0" w:color="auto"/>
          </w:divBdr>
        </w:div>
        <w:div w:id="966621461">
          <w:marLeft w:val="0"/>
          <w:marRight w:val="0"/>
          <w:marTop w:val="0"/>
          <w:marBottom w:val="0"/>
          <w:divBdr>
            <w:top w:val="none" w:sz="0" w:space="0" w:color="auto"/>
            <w:left w:val="none" w:sz="0" w:space="0" w:color="auto"/>
            <w:bottom w:val="none" w:sz="0" w:space="0" w:color="auto"/>
            <w:right w:val="none" w:sz="0" w:space="0" w:color="auto"/>
          </w:divBdr>
        </w:div>
        <w:div w:id="1126389979">
          <w:marLeft w:val="0"/>
          <w:marRight w:val="0"/>
          <w:marTop w:val="0"/>
          <w:marBottom w:val="0"/>
          <w:divBdr>
            <w:top w:val="none" w:sz="0" w:space="0" w:color="auto"/>
            <w:left w:val="none" w:sz="0" w:space="0" w:color="auto"/>
            <w:bottom w:val="none" w:sz="0" w:space="0" w:color="auto"/>
            <w:right w:val="none" w:sz="0" w:space="0" w:color="auto"/>
          </w:divBdr>
        </w:div>
        <w:div w:id="1852407390">
          <w:marLeft w:val="0"/>
          <w:marRight w:val="0"/>
          <w:marTop w:val="0"/>
          <w:marBottom w:val="0"/>
          <w:divBdr>
            <w:top w:val="none" w:sz="0" w:space="0" w:color="auto"/>
            <w:left w:val="none" w:sz="0" w:space="0" w:color="auto"/>
            <w:bottom w:val="none" w:sz="0" w:space="0" w:color="auto"/>
            <w:right w:val="none" w:sz="0" w:space="0" w:color="auto"/>
          </w:divBdr>
        </w:div>
        <w:div w:id="1233782949">
          <w:marLeft w:val="0"/>
          <w:marRight w:val="0"/>
          <w:marTop w:val="0"/>
          <w:marBottom w:val="0"/>
          <w:divBdr>
            <w:top w:val="none" w:sz="0" w:space="0" w:color="auto"/>
            <w:left w:val="none" w:sz="0" w:space="0" w:color="auto"/>
            <w:bottom w:val="none" w:sz="0" w:space="0" w:color="auto"/>
            <w:right w:val="none" w:sz="0" w:space="0" w:color="auto"/>
          </w:divBdr>
        </w:div>
      </w:divsChild>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54656775">
      <w:bodyDiv w:val="1"/>
      <w:marLeft w:val="0"/>
      <w:marRight w:val="0"/>
      <w:marTop w:val="0"/>
      <w:marBottom w:val="0"/>
      <w:divBdr>
        <w:top w:val="none" w:sz="0" w:space="0" w:color="auto"/>
        <w:left w:val="none" w:sz="0" w:space="0" w:color="auto"/>
        <w:bottom w:val="none" w:sz="0" w:space="0" w:color="auto"/>
        <w:right w:val="none" w:sz="0" w:space="0" w:color="auto"/>
      </w:divBdr>
    </w:div>
    <w:div w:id="858812508">
      <w:bodyDiv w:val="1"/>
      <w:marLeft w:val="0"/>
      <w:marRight w:val="0"/>
      <w:marTop w:val="0"/>
      <w:marBottom w:val="0"/>
      <w:divBdr>
        <w:top w:val="none" w:sz="0" w:space="0" w:color="auto"/>
        <w:left w:val="none" w:sz="0" w:space="0" w:color="auto"/>
        <w:bottom w:val="none" w:sz="0" w:space="0" w:color="auto"/>
        <w:right w:val="none" w:sz="0" w:space="0" w:color="auto"/>
      </w:divBdr>
    </w:div>
    <w:div w:id="866793584">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33321351">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984627956">
      <w:bodyDiv w:val="1"/>
      <w:marLeft w:val="0"/>
      <w:marRight w:val="0"/>
      <w:marTop w:val="0"/>
      <w:marBottom w:val="0"/>
      <w:divBdr>
        <w:top w:val="none" w:sz="0" w:space="0" w:color="auto"/>
        <w:left w:val="none" w:sz="0" w:space="0" w:color="auto"/>
        <w:bottom w:val="none" w:sz="0" w:space="0" w:color="auto"/>
        <w:right w:val="none" w:sz="0" w:space="0" w:color="auto"/>
      </w:divBdr>
    </w:div>
    <w:div w:id="988174207">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028216544">
      <w:bodyDiv w:val="1"/>
      <w:marLeft w:val="0"/>
      <w:marRight w:val="0"/>
      <w:marTop w:val="0"/>
      <w:marBottom w:val="0"/>
      <w:divBdr>
        <w:top w:val="none" w:sz="0" w:space="0" w:color="auto"/>
        <w:left w:val="none" w:sz="0" w:space="0" w:color="auto"/>
        <w:bottom w:val="none" w:sz="0" w:space="0" w:color="auto"/>
        <w:right w:val="none" w:sz="0" w:space="0" w:color="auto"/>
      </w:divBdr>
    </w:div>
    <w:div w:id="1034964655">
      <w:bodyDiv w:val="1"/>
      <w:marLeft w:val="0"/>
      <w:marRight w:val="0"/>
      <w:marTop w:val="0"/>
      <w:marBottom w:val="0"/>
      <w:divBdr>
        <w:top w:val="none" w:sz="0" w:space="0" w:color="auto"/>
        <w:left w:val="none" w:sz="0" w:space="0" w:color="auto"/>
        <w:bottom w:val="none" w:sz="0" w:space="0" w:color="auto"/>
        <w:right w:val="none" w:sz="0" w:space="0" w:color="auto"/>
      </w:divBdr>
    </w:div>
    <w:div w:id="1040546854">
      <w:bodyDiv w:val="1"/>
      <w:marLeft w:val="0"/>
      <w:marRight w:val="0"/>
      <w:marTop w:val="0"/>
      <w:marBottom w:val="0"/>
      <w:divBdr>
        <w:top w:val="none" w:sz="0" w:space="0" w:color="auto"/>
        <w:left w:val="none" w:sz="0" w:space="0" w:color="auto"/>
        <w:bottom w:val="none" w:sz="0" w:space="0" w:color="auto"/>
        <w:right w:val="none" w:sz="0" w:space="0" w:color="auto"/>
      </w:divBdr>
    </w:div>
    <w:div w:id="1040666527">
      <w:bodyDiv w:val="1"/>
      <w:marLeft w:val="0"/>
      <w:marRight w:val="0"/>
      <w:marTop w:val="0"/>
      <w:marBottom w:val="0"/>
      <w:divBdr>
        <w:top w:val="none" w:sz="0" w:space="0" w:color="auto"/>
        <w:left w:val="none" w:sz="0" w:space="0" w:color="auto"/>
        <w:bottom w:val="none" w:sz="0" w:space="0" w:color="auto"/>
        <w:right w:val="none" w:sz="0" w:space="0" w:color="auto"/>
      </w:divBdr>
    </w:div>
    <w:div w:id="1072048061">
      <w:bodyDiv w:val="1"/>
      <w:marLeft w:val="0"/>
      <w:marRight w:val="0"/>
      <w:marTop w:val="0"/>
      <w:marBottom w:val="0"/>
      <w:divBdr>
        <w:top w:val="none" w:sz="0" w:space="0" w:color="auto"/>
        <w:left w:val="none" w:sz="0" w:space="0" w:color="auto"/>
        <w:bottom w:val="none" w:sz="0" w:space="0" w:color="auto"/>
        <w:right w:val="none" w:sz="0" w:space="0" w:color="auto"/>
      </w:divBdr>
    </w:div>
    <w:div w:id="1084759681">
      <w:bodyDiv w:val="1"/>
      <w:marLeft w:val="0"/>
      <w:marRight w:val="0"/>
      <w:marTop w:val="0"/>
      <w:marBottom w:val="0"/>
      <w:divBdr>
        <w:top w:val="none" w:sz="0" w:space="0" w:color="auto"/>
        <w:left w:val="none" w:sz="0" w:space="0" w:color="auto"/>
        <w:bottom w:val="none" w:sz="0" w:space="0" w:color="auto"/>
        <w:right w:val="none" w:sz="0" w:space="0" w:color="auto"/>
      </w:divBdr>
    </w:div>
    <w:div w:id="1085222734">
      <w:bodyDiv w:val="1"/>
      <w:marLeft w:val="0"/>
      <w:marRight w:val="0"/>
      <w:marTop w:val="0"/>
      <w:marBottom w:val="0"/>
      <w:divBdr>
        <w:top w:val="none" w:sz="0" w:space="0" w:color="auto"/>
        <w:left w:val="none" w:sz="0" w:space="0" w:color="auto"/>
        <w:bottom w:val="none" w:sz="0" w:space="0" w:color="auto"/>
        <w:right w:val="none" w:sz="0" w:space="0" w:color="auto"/>
      </w:divBdr>
    </w:div>
    <w:div w:id="1093628508">
      <w:bodyDiv w:val="1"/>
      <w:marLeft w:val="0"/>
      <w:marRight w:val="0"/>
      <w:marTop w:val="0"/>
      <w:marBottom w:val="0"/>
      <w:divBdr>
        <w:top w:val="none" w:sz="0" w:space="0" w:color="auto"/>
        <w:left w:val="none" w:sz="0" w:space="0" w:color="auto"/>
        <w:bottom w:val="none" w:sz="0" w:space="0" w:color="auto"/>
        <w:right w:val="none" w:sz="0" w:space="0" w:color="auto"/>
      </w:divBdr>
    </w:div>
    <w:div w:id="1094475180">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27285422">
      <w:bodyDiv w:val="1"/>
      <w:marLeft w:val="0"/>
      <w:marRight w:val="0"/>
      <w:marTop w:val="0"/>
      <w:marBottom w:val="0"/>
      <w:divBdr>
        <w:top w:val="none" w:sz="0" w:space="0" w:color="auto"/>
        <w:left w:val="none" w:sz="0" w:space="0" w:color="auto"/>
        <w:bottom w:val="none" w:sz="0" w:space="0" w:color="auto"/>
        <w:right w:val="none" w:sz="0" w:space="0" w:color="auto"/>
      </w:divBdr>
      <w:divsChild>
        <w:div w:id="1267730749">
          <w:marLeft w:val="0"/>
          <w:marRight w:val="0"/>
          <w:marTop w:val="0"/>
          <w:marBottom w:val="0"/>
          <w:divBdr>
            <w:top w:val="none" w:sz="0" w:space="0" w:color="auto"/>
            <w:left w:val="none" w:sz="0" w:space="0" w:color="auto"/>
            <w:bottom w:val="none" w:sz="0" w:space="0" w:color="auto"/>
            <w:right w:val="none" w:sz="0" w:space="0" w:color="auto"/>
          </w:divBdr>
        </w:div>
        <w:div w:id="1635670413">
          <w:marLeft w:val="0"/>
          <w:marRight w:val="0"/>
          <w:marTop w:val="0"/>
          <w:marBottom w:val="0"/>
          <w:divBdr>
            <w:top w:val="none" w:sz="0" w:space="0" w:color="auto"/>
            <w:left w:val="none" w:sz="0" w:space="0" w:color="auto"/>
            <w:bottom w:val="none" w:sz="0" w:space="0" w:color="auto"/>
            <w:right w:val="none" w:sz="0" w:space="0" w:color="auto"/>
          </w:divBdr>
        </w:div>
        <w:div w:id="262032109">
          <w:marLeft w:val="0"/>
          <w:marRight w:val="0"/>
          <w:marTop w:val="0"/>
          <w:marBottom w:val="0"/>
          <w:divBdr>
            <w:top w:val="none" w:sz="0" w:space="0" w:color="auto"/>
            <w:left w:val="none" w:sz="0" w:space="0" w:color="auto"/>
            <w:bottom w:val="none" w:sz="0" w:space="0" w:color="auto"/>
            <w:right w:val="none" w:sz="0" w:space="0" w:color="auto"/>
          </w:divBdr>
        </w:div>
        <w:div w:id="1917982516">
          <w:marLeft w:val="0"/>
          <w:marRight w:val="0"/>
          <w:marTop w:val="0"/>
          <w:marBottom w:val="0"/>
          <w:divBdr>
            <w:top w:val="none" w:sz="0" w:space="0" w:color="auto"/>
            <w:left w:val="none" w:sz="0" w:space="0" w:color="auto"/>
            <w:bottom w:val="none" w:sz="0" w:space="0" w:color="auto"/>
            <w:right w:val="none" w:sz="0" w:space="0" w:color="auto"/>
          </w:divBdr>
        </w:div>
        <w:div w:id="999692619">
          <w:marLeft w:val="0"/>
          <w:marRight w:val="0"/>
          <w:marTop w:val="0"/>
          <w:marBottom w:val="0"/>
          <w:divBdr>
            <w:top w:val="none" w:sz="0" w:space="0" w:color="auto"/>
            <w:left w:val="none" w:sz="0" w:space="0" w:color="auto"/>
            <w:bottom w:val="none" w:sz="0" w:space="0" w:color="auto"/>
            <w:right w:val="none" w:sz="0" w:space="0" w:color="auto"/>
          </w:divBdr>
        </w:div>
        <w:div w:id="1363169211">
          <w:marLeft w:val="0"/>
          <w:marRight w:val="0"/>
          <w:marTop w:val="0"/>
          <w:marBottom w:val="0"/>
          <w:divBdr>
            <w:top w:val="none" w:sz="0" w:space="0" w:color="auto"/>
            <w:left w:val="none" w:sz="0" w:space="0" w:color="auto"/>
            <w:bottom w:val="none" w:sz="0" w:space="0" w:color="auto"/>
            <w:right w:val="none" w:sz="0" w:space="0" w:color="auto"/>
          </w:divBdr>
        </w:div>
        <w:div w:id="1460685377">
          <w:marLeft w:val="0"/>
          <w:marRight w:val="0"/>
          <w:marTop w:val="0"/>
          <w:marBottom w:val="0"/>
          <w:divBdr>
            <w:top w:val="none" w:sz="0" w:space="0" w:color="auto"/>
            <w:left w:val="none" w:sz="0" w:space="0" w:color="auto"/>
            <w:bottom w:val="none" w:sz="0" w:space="0" w:color="auto"/>
            <w:right w:val="none" w:sz="0" w:space="0" w:color="auto"/>
          </w:divBdr>
        </w:div>
        <w:div w:id="1107384242">
          <w:marLeft w:val="0"/>
          <w:marRight w:val="0"/>
          <w:marTop w:val="0"/>
          <w:marBottom w:val="0"/>
          <w:divBdr>
            <w:top w:val="none" w:sz="0" w:space="0" w:color="auto"/>
            <w:left w:val="none" w:sz="0" w:space="0" w:color="auto"/>
            <w:bottom w:val="none" w:sz="0" w:space="0" w:color="auto"/>
            <w:right w:val="none" w:sz="0" w:space="0" w:color="auto"/>
          </w:divBdr>
        </w:div>
        <w:div w:id="1460028622">
          <w:marLeft w:val="0"/>
          <w:marRight w:val="0"/>
          <w:marTop w:val="0"/>
          <w:marBottom w:val="0"/>
          <w:divBdr>
            <w:top w:val="none" w:sz="0" w:space="0" w:color="auto"/>
            <w:left w:val="none" w:sz="0" w:space="0" w:color="auto"/>
            <w:bottom w:val="none" w:sz="0" w:space="0" w:color="auto"/>
            <w:right w:val="none" w:sz="0" w:space="0" w:color="auto"/>
          </w:divBdr>
        </w:div>
        <w:div w:id="732119344">
          <w:marLeft w:val="0"/>
          <w:marRight w:val="0"/>
          <w:marTop w:val="0"/>
          <w:marBottom w:val="0"/>
          <w:divBdr>
            <w:top w:val="none" w:sz="0" w:space="0" w:color="auto"/>
            <w:left w:val="none" w:sz="0" w:space="0" w:color="auto"/>
            <w:bottom w:val="none" w:sz="0" w:space="0" w:color="auto"/>
            <w:right w:val="none" w:sz="0" w:space="0" w:color="auto"/>
          </w:divBdr>
        </w:div>
        <w:div w:id="1525169904">
          <w:marLeft w:val="0"/>
          <w:marRight w:val="0"/>
          <w:marTop w:val="0"/>
          <w:marBottom w:val="0"/>
          <w:divBdr>
            <w:top w:val="none" w:sz="0" w:space="0" w:color="auto"/>
            <w:left w:val="none" w:sz="0" w:space="0" w:color="auto"/>
            <w:bottom w:val="none" w:sz="0" w:space="0" w:color="auto"/>
            <w:right w:val="none" w:sz="0" w:space="0" w:color="auto"/>
          </w:divBdr>
        </w:div>
        <w:div w:id="697202222">
          <w:marLeft w:val="0"/>
          <w:marRight w:val="0"/>
          <w:marTop w:val="0"/>
          <w:marBottom w:val="0"/>
          <w:divBdr>
            <w:top w:val="none" w:sz="0" w:space="0" w:color="auto"/>
            <w:left w:val="none" w:sz="0" w:space="0" w:color="auto"/>
            <w:bottom w:val="none" w:sz="0" w:space="0" w:color="auto"/>
            <w:right w:val="none" w:sz="0" w:space="0" w:color="auto"/>
          </w:divBdr>
        </w:div>
        <w:div w:id="2011637476">
          <w:marLeft w:val="0"/>
          <w:marRight w:val="0"/>
          <w:marTop w:val="0"/>
          <w:marBottom w:val="0"/>
          <w:divBdr>
            <w:top w:val="none" w:sz="0" w:space="0" w:color="auto"/>
            <w:left w:val="none" w:sz="0" w:space="0" w:color="auto"/>
            <w:bottom w:val="none" w:sz="0" w:space="0" w:color="auto"/>
            <w:right w:val="none" w:sz="0" w:space="0" w:color="auto"/>
          </w:divBdr>
        </w:div>
        <w:div w:id="469596001">
          <w:marLeft w:val="0"/>
          <w:marRight w:val="0"/>
          <w:marTop w:val="0"/>
          <w:marBottom w:val="0"/>
          <w:divBdr>
            <w:top w:val="none" w:sz="0" w:space="0" w:color="auto"/>
            <w:left w:val="none" w:sz="0" w:space="0" w:color="auto"/>
            <w:bottom w:val="none" w:sz="0" w:space="0" w:color="auto"/>
            <w:right w:val="none" w:sz="0" w:space="0" w:color="auto"/>
          </w:divBdr>
        </w:div>
        <w:div w:id="248002792">
          <w:marLeft w:val="0"/>
          <w:marRight w:val="0"/>
          <w:marTop w:val="0"/>
          <w:marBottom w:val="0"/>
          <w:divBdr>
            <w:top w:val="none" w:sz="0" w:space="0" w:color="auto"/>
            <w:left w:val="none" w:sz="0" w:space="0" w:color="auto"/>
            <w:bottom w:val="none" w:sz="0" w:space="0" w:color="auto"/>
            <w:right w:val="none" w:sz="0" w:space="0" w:color="auto"/>
          </w:divBdr>
        </w:div>
      </w:divsChild>
    </w:div>
    <w:div w:id="1134256597">
      <w:bodyDiv w:val="1"/>
      <w:marLeft w:val="0"/>
      <w:marRight w:val="0"/>
      <w:marTop w:val="0"/>
      <w:marBottom w:val="0"/>
      <w:divBdr>
        <w:top w:val="none" w:sz="0" w:space="0" w:color="auto"/>
        <w:left w:val="none" w:sz="0" w:space="0" w:color="auto"/>
        <w:bottom w:val="none" w:sz="0" w:space="0" w:color="auto"/>
        <w:right w:val="none" w:sz="0" w:space="0" w:color="auto"/>
      </w:divBdr>
    </w:div>
    <w:div w:id="1148008780">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53064770">
      <w:bodyDiv w:val="1"/>
      <w:marLeft w:val="0"/>
      <w:marRight w:val="0"/>
      <w:marTop w:val="0"/>
      <w:marBottom w:val="0"/>
      <w:divBdr>
        <w:top w:val="none" w:sz="0" w:space="0" w:color="auto"/>
        <w:left w:val="none" w:sz="0" w:space="0" w:color="auto"/>
        <w:bottom w:val="none" w:sz="0" w:space="0" w:color="auto"/>
        <w:right w:val="none" w:sz="0" w:space="0" w:color="auto"/>
      </w:divBdr>
      <w:divsChild>
        <w:div w:id="1646662212">
          <w:blockQuote w:val="1"/>
          <w:marLeft w:val="360"/>
          <w:marRight w:val="360"/>
          <w:marTop w:val="0"/>
          <w:marBottom w:val="0"/>
          <w:divBdr>
            <w:top w:val="none" w:sz="0" w:space="0" w:color="auto"/>
            <w:left w:val="none" w:sz="0" w:space="0" w:color="auto"/>
            <w:bottom w:val="none" w:sz="0" w:space="0" w:color="auto"/>
            <w:right w:val="none" w:sz="0" w:space="0" w:color="auto"/>
          </w:divBdr>
        </w:div>
      </w:divsChild>
    </w:div>
    <w:div w:id="1162432822">
      <w:bodyDiv w:val="1"/>
      <w:marLeft w:val="0"/>
      <w:marRight w:val="0"/>
      <w:marTop w:val="0"/>
      <w:marBottom w:val="0"/>
      <w:divBdr>
        <w:top w:val="none" w:sz="0" w:space="0" w:color="auto"/>
        <w:left w:val="none" w:sz="0" w:space="0" w:color="auto"/>
        <w:bottom w:val="none" w:sz="0" w:space="0" w:color="auto"/>
        <w:right w:val="none" w:sz="0" w:space="0" w:color="auto"/>
      </w:divBdr>
    </w:div>
    <w:div w:id="1164393072">
      <w:bodyDiv w:val="1"/>
      <w:marLeft w:val="0"/>
      <w:marRight w:val="0"/>
      <w:marTop w:val="0"/>
      <w:marBottom w:val="0"/>
      <w:divBdr>
        <w:top w:val="none" w:sz="0" w:space="0" w:color="auto"/>
        <w:left w:val="none" w:sz="0" w:space="0" w:color="auto"/>
        <w:bottom w:val="none" w:sz="0" w:space="0" w:color="auto"/>
        <w:right w:val="none" w:sz="0" w:space="0" w:color="auto"/>
      </w:divBdr>
    </w:div>
    <w:div w:id="1166244948">
      <w:bodyDiv w:val="1"/>
      <w:marLeft w:val="0"/>
      <w:marRight w:val="0"/>
      <w:marTop w:val="0"/>
      <w:marBottom w:val="0"/>
      <w:divBdr>
        <w:top w:val="none" w:sz="0" w:space="0" w:color="auto"/>
        <w:left w:val="none" w:sz="0" w:space="0" w:color="auto"/>
        <w:bottom w:val="none" w:sz="0" w:space="0" w:color="auto"/>
        <w:right w:val="none" w:sz="0" w:space="0" w:color="auto"/>
      </w:divBdr>
    </w:div>
    <w:div w:id="1167096396">
      <w:bodyDiv w:val="1"/>
      <w:marLeft w:val="0"/>
      <w:marRight w:val="0"/>
      <w:marTop w:val="0"/>
      <w:marBottom w:val="0"/>
      <w:divBdr>
        <w:top w:val="none" w:sz="0" w:space="0" w:color="auto"/>
        <w:left w:val="none" w:sz="0" w:space="0" w:color="auto"/>
        <w:bottom w:val="none" w:sz="0" w:space="0" w:color="auto"/>
        <w:right w:val="none" w:sz="0" w:space="0" w:color="auto"/>
      </w:divBdr>
    </w:div>
    <w:div w:id="1167788211">
      <w:bodyDiv w:val="1"/>
      <w:marLeft w:val="0"/>
      <w:marRight w:val="0"/>
      <w:marTop w:val="0"/>
      <w:marBottom w:val="0"/>
      <w:divBdr>
        <w:top w:val="none" w:sz="0" w:space="0" w:color="auto"/>
        <w:left w:val="none" w:sz="0" w:space="0" w:color="auto"/>
        <w:bottom w:val="none" w:sz="0" w:space="0" w:color="auto"/>
        <w:right w:val="none" w:sz="0" w:space="0" w:color="auto"/>
      </w:divBdr>
    </w:div>
    <w:div w:id="1168207064">
      <w:bodyDiv w:val="1"/>
      <w:marLeft w:val="0"/>
      <w:marRight w:val="0"/>
      <w:marTop w:val="0"/>
      <w:marBottom w:val="0"/>
      <w:divBdr>
        <w:top w:val="none" w:sz="0" w:space="0" w:color="auto"/>
        <w:left w:val="none" w:sz="0" w:space="0" w:color="auto"/>
        <w:bottom w:val="none" w:sz="0" w:space="0" w:color="auto"/>
        <w:right w:val="none" w:sz="0" w:space="0" w:color="auto"/>
      </w:divBdr>
      <w:divsChild>
        <w:div w:id="1953973790">
          <w:marLeft w:val="0"/>
          <w:marRight w:val="0"/>
          <w:marTop w:val="0"/>
          <w:marBottom w:val="0"/>
          <w:divBdr>
            <w:top w:val="none" w:sz="0" w:space="0" w:color="auto"/>
            <w:left w:val="none" w:sz="0" w:space="0" w:color="auto"/>
            <w:bottom w:val="none" w:sz="0" w:space="0" w:color="auto"/>
            <w:right w:val="none" w:sz="0" w:space="0" w:color="auto"/>
          </w:divBdr>
          <w:divsChild>
            <w:div w:id="1350066486">
              <w:marLeft w:val="0"/>
              <w:marRight w:val="0"/>
              <w:marTop w:val="0"/>
              <w:marBottom w:val="0"/>
              <w:divBdr>
                <w:top w:val="none" w:sz="0" w:space="0" w:color="auto"/>
                <w:left w:val="none" w:sz="0" w:space="0" w:color="auto"/>
                <w:bottom w:val="none" w:sz="0" w:space="0" w:color="auto"/>
                <w:right w:val="none" w:sz="0" w:space="0" w:color="auto"/>
              </w:divBdr>
            </w:div>
          </w:divsChild>
        </w:div>
        <w:div w:id="1683045165">
          <w:marLeft w:val="0"/>
          <w:marRight w:val="0"/>
          <w:marTop w:val="0"/>
          <w:marBottom w:val="0"/>
          <w:divBdr>
            <w:top w:val="none" w:sz="0" w:space="0" w:color="auto"/>
            <w:left w:val="none" w:sz="0" w:space="0" w:color="auto"/>
            <w:bottom w:val="none" w:sz="0" w:space="0" w:color="auto"/>
            <w:right w:val="none" w:sz="0" w:space="0" w:color="auto"/>
          </w:divBdr>
          <w:divsChild>
            <w:div w:id="27717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2337024">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8156505">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190222567">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39945617">
      <w:bodyDiv w:val="1"/>
      <w:marLeft w:val="0"/>
      <w:marRight w:val="0"/>
      <w:marTop w:val="0"/>
      <w:marBottom w:val="0"/>
      <w:divBdr>
        <w:top w:val="none" w:sz="0" w:space="0" w:color="auto"/>
        <w:left w:val="none" w:sz="0" w:space="0" w:color="auto"/>
        <w:bottom w:val="none" w:sz="0" w:space="0" w:color="auto"/>
        <w:right w:val="none" w:sz="0" w:space="0" w:color="auto"/>
      </w:divBdr>
    </w:div>
    <w:div w:id="1242569357">
      <w:bodyDiv w:val="1"/>
      <w:marLeft w:val="0"/>
      <w:marRight w:val="0"/>
      <w:marTop w:val="0"/>
      <w:marBottom w:val="0"/>
      <w:divBdr>
        <w:top w:val="none" w:sz="0" w:space="0" w:color="auto"/>
        <w:left w:val="none" w:sz="0" w:space="0" w:color="auto"/>
        <w:bottom w:val="none" w:sz="0" w:space="0" w:color="auto"/>
        <w:right w:val="none" w:sz="0" w:space="0" w:color="auto"/>
      </w:divBdr>
    </w:div>
    <w:div w:id="1252736160">
      <w:bodyDiv w:val="1"/>
      <w:marLeft w:val="0"/>
      <w:marRight w:val="0"/>
      <w:marTop w:val="0"/>
      <w:marBottom w:val="0"/>
      <w:divBdr>
        <w:top w:val="none" w:sz="0" w:space="0" w:color="auto"/>
        <w:left w:val="none" w:sz="0" w:space="0" w:color="auto"/>
        <w:bottom w:val="none" w:sz="0" w:space="0" w:color="auto"/>
        <w:right w:val="none" w:sz="0" w:space="0" w:color="auto"/>
      </w:divBdr>
    </w:div>
    <w:div w:id="1271350499">
      <w:bodyDiv w:val="1"/>
      <w:marLeft w:val="0"/>
      <w:marRight w:val="0"/>
      <w:marTop w:val="0"/>
      <w:marBottom w:val="0"/>
      <w:divBdr>
        <w:top w:val="none" w:sz="0" w:space="0" w:color="auto"/>
        <w:left w:val="none" w:sz="0" w:space="0" w:color="auto"/>
        <w:bottom w:val="none" w:sz="0" w:space="0" w:color="auto"/>
        <w:right w:val="none" w:sz="0" w:space="0" w:color="auto"/>
      </w:divBdr>
    </w:div>
    <w:div w:id="1274169192">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11598957">
      <w:bodyDiv w:val="1"/>
      <w:marLeft w:val="0"/>
      <w:marRight w:val="0"/>
      <w:marTop w:val="0"/>
      <w:marBottom w:val="0"/>
      <w:divBdr>
        <w:top w:val="none" w:sz="0" w:space="0" w:color="auto"/>
        <w:left w:val="none" w:sz="0" w:space="0" w:color="auto"/>
        <w:bottom w:val="none" w:sz="0" w:space="0" w:color="auto"/>
        <w:right w:val="none" w:sz="0" w:space="0" w:color="auto"/>
      </w:divBdr>
    </w:div>
    <w:div w:id="1313409762">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52074193">
      <w:bodyDiv w:val="1"/>
      <w:marLeft w:val="0"/>
      <w:marRight w:val="0"/>
      <w:marTop w:val="0"/>
      <w:marBottom w:val="0"/>
      <w:divBdr>
        <w:top w:val="none" w:sz="0" w:space="0" w:color="auto"/>
        <w:left w:val="none" w:sz="0" w:space="0" w:color="auto"/>
        <w:bottom w:val="none" w:sz="0" w:space="0" w:color="auto"/>
        <w:right w:val="none" w:sz="0" w:space="0" w:color="auto"/>
      </w:divBdr>
    </w:div>
    <w:div w:id="1360004854">
      <w:bodyDiv w:val="1"/>
      <w:marLeft w:val="0"/>
      <w:marRight w:val="0"/>
      <w:marTop w:val="0"/>
      <w:marBottom w:val="0"/>
      <w:divBdr>
        <w:top w:val="none" w:sz="0" w:space="0" w:color="auto"/>
        <w:left w:val="none" w:sz="0" w:space="0" w:color="auto"/>
        <w:bottom w:val="none" w:sz="0" w:space="0" w:color="auto"/>
        <w:right w:val="none" w:sz="0" w:space="0" w:color="auto"/>
      </w:divBdr>
      <w:divsChild>
        <w:div w:id="2097238134">
          <w:marLeft w:val="0"/>
          <w:marRight w:val="0"/>
          <w:marTop w:val="0"/>
          <w:marBottom w:val="0"/>
          <w:divBdr>
            <w:top w:val="none" w:sz="0" w:space="0" w:color="auto"/>
            <w:left w:val="none" w:sz="0" w:space="0" w:color="auto"/>
            <w:bottom w:val="none" w:sz="0" w:space="0" w:color="auto"/>
            <w:right w:val="none" w:sz="0" w:space="0" w:color="auto"/>
          </w:divBdr>
        </w:div>
        <w:div w:id="1711101837">
          <w:marLeft w:val="0"/>
          <w:marRight w:val="0"/>
          <w:marTop w:val="0"/>
          <w:marBottom w:val="0"/>
          <w:divBdr>
            <w:top w:val="none" w:sz="0" w:space="0" w:color="auto"/>
            <w:left w:val="none" w:sz="0" w:space="0" w:color="auto"/>
            <w:bottom w:val="none" w:sz="0" w:space="0" w:color="auto"/>
            <w:right w:val="none" w:sz="0" w:space="0" w:color="auto"/>
          </w:divBdr>
        </w:div>
        <w:div w:id="1641809598">
          <w:marLeft w:val="0"/>
          <w:marRight w:val="0"/>
          <w:marTop w:val="0"/>
          <w:marBottom w:val="0"/>
          <w:divBdr>
            <w:top w:val="none" w:sz="0" w:space="0" w:color="auto"/>
            <w:left w:val="none" w:sz="0" w:space="0" w:color="auto"/>
            <w:bottom w:val="none" w:sz="0" w:space="0" w:color="auto"/>
            <w:right w:val="none" w:sz="0" w:space="0" w:color="auto"/>
          </w:divBdr>
        </w:div>
        <w:div w:id="1077215663">
          <w:marLeft w:val="0"/>
          <w:marRight w:val="0"/>
          <w:marTop w:val="0"/>
          <w:marBottom w:val="0"/>
          <w:divBdr>
            <w:top w:val="none" w:sz="0" w:space="0" w:color="auto"/>
            <w:left w:val="none" w:sz="0" w:space="0" w:color="auto"/>
            <w:bottom w:val="none" w:sz="0" w:space="0" w:color="auto"/>
            <w:right w:val="none" w:sz="0" w:space="0" w:color="auto"/>
          </w:divBdr>
        </w:div>
        <w:div w:id="341592129">
          <w:marLeft w:val="0"/>
          <w:marRight w:val="0"/>
          <w:marTop w:val="0"/>
          <w:marBottom w:val="0"/>
          <w:divBdr>
            <w:top w:val="none" w:sz="0" w:space="0" w:color="auto"/>
            <w:left w:val="none" w:sz="0" w:space="0" w:color="auto"/>
            <w:bottom w:val="none" w:sz="0" w:space="0" w:color="auto"/>
            <w:right w:val="none" w:sz="0" w:space="0" w:color="auto"/>
          </w:divBdr>
        </w:div>
        <w:div w:id="69038132">
          <w:marLeft w:val="0"/>
          <w:marRight w:val="0"/>
          <w:marTop w:val="0"/>
          <w:marBottom w:val="0"/>
          <w:divBdr>
            <w:top w:val="none" w:sz="0" w:space="0" w:color="auto"/>
            <w:left w:val="none" w:sz="0" w:space="0" w:color="auto"/>
            <w:bottom w:val="none" w:sz="0" w:space="0" w:color="auto"/>
            <w:right w:val="none" w:sz="0" w:space="0" w:color="auto"/>
          </w:divBdr>
        </w:div>
        <w:div w:id="558786381">
          <w:marLeft w:val="0"/>
          <w:marRight w:val="0"/>
          <w:marTop w:val="0"/>
          <w:marBottom w:val="0"/>
          <w:divBdr>
            <w:top w:val="none" w:sz="0" w:space="0" w:color="auto"/>
            <w:left w:val="none" w:sz="0" w:space="0" w:color="auto"/>
            <w:bottom w:val="none" w:sz="0" w:space="0" w:color="auto"/>
            <w:right w:val="none" w:sz="0" w:space="0" w:color="auto"/>
          </w:divBdr>
        </w:div>
        <w:div w:id="382486816">
          <w:marLeft w:val="0"/>
          <w:marRight w:val="0"/>
          <w:marTop w:val="0"/>
          <w:marBottom w:val="0"/>
          <w:divBdr>
            <w:top w:val="none" w:sz="0" w:space="0" w:color="auto"/>
            <w:left w:val="none" w:sz="0" w:space="0" w:color="auto"/>
            <w:bottom w:val="none" w:sz="0" w:space="0" w:color="auto"/>
            <w:right w:val="none" w:sz="0" w:space="0" w:color="auto"/>
          </w:divBdr>
        </w:div>
        <w:div w:id="1815367958">
          <w:marLeft w:val="0"/>
          <w:marRight w:val="0"/>
          <w:marTop w:val="0"/>
          <w:marBottom w:val="0"/>
          <w:divBdr>
            <w:top w:val="none" w:sz="0" w:space="0" w:color="auto"/>
            <w:left w:val="none" w:sz="0" w:space="0" w:color="auto"/>
            <w:bottom w:val="none" w:sz="0" w:space="0" w:color="auto"/>
            <w:right w:val="none" w:sz="0" w:space="0" w:color="auto"/>
          </w:divBdr>
        </w:div>
        <w:div w:id="1318192332">
          <w:marLeft w:val="0"/>
          <w:marRight w:val="0"/>
          <w:marTop w:val="0"/>
          <w:marBottom w:val="0"/>
          <w:divBdr>
            <w:top w:val="none" w:sz="0" w:space="0" w:color="auto"/>
            <w:left w:val="none" w:sz="0" w:space="0" w:color="auto"/>
            <w:bottom w:val="none" w:sz="0" w:space="0" w:color="auto"/>
            <w:right w:val="none" w:sz="0" w:space="0" w:color="auto"/>
          </w:divBdr>
        </w:div>
        <w:div w:id="202989065">
          <w:marLeft w:val="0"/>
          <w:marRight w:val="0"/>
          <w:marTop w:val="0"/>
          <w:marBottom w:val="0"/>
          <w:divBdr>
            <w:top w:val="none" w:sz="0" w:space="0" w:color="auto"/>
            <w:left w:val="none" w:sz="0" w:space="0" w:color="auto"/>
            <w:bottom w:val="none" w:sz="0" w:space="0" w:color="auto"/>
            <w:right w:val="none" w:sz="0" w:space="0" w:color="auto"/>
          </w:divBdr>
        </w:div>
        <w:div w:id="528030565">
          <w:marLeft w:val="0"/>
          <w:marRight w:val="0"/>
          <w:marTop w:val="0"/>
          <w:marBottom w:val="0"/>
          <w:divBdr>
            <w:top w:val="none" w:sz="0" w:space="0" w:color="auto"/>
            <w:left w:val="none" w:sz="0" w:space="0" w:color="auto"/>
            <w:bottom w:val="none" w:sz="0" w:space="0" w:color="auto"/>
            <w:right w:val="none" w:sz="0" w:space="0" w:color="auto"/>
          </w:divBdr>
        </w:div>
        <w:div w:id="1906211840">
          <w:marLeft w:val="0"/>
          <w:marRight w:val="0"/>
          <w:marTop w:val="0"/>
          <w:marBottom w:val="0"/>
          <w:divBdr>
            <w:top w:val="none" w:sz="0" w:space="0" w:color="auto"/>
            <w:left w:val="none" w:sz="0" w:space="0" w:color="auto"/>
            <w:bottom w:val="none" w:sz="0" w:space="0" w:color="auto"/>
            <w:right w:val="none" w:sz="0" w:space="0" w:color="auto"/>
          </w:divBdr>
        </w:div>
        <w:div w:id="938218901">
          <w:marLeft w:val="0"/>
          <w:marRight w:val="0"/>
          <w:marTop w:val="0"/>
          <w:marBottom w:val="0"/>
          <w:divBdr>
            <w:top w:val="none" w:sz="0" w:space="0" w:color="auto"/>
            <w:left w:val="none" w:sz="0" w:space="0" w:color="auto"/>
            <w:bottom w:val="none" w:sz="0" w:space="0" w:color="auto"/>
            <w:right w:val="none" w:sz="0" w:space="0" w:color="auto"/>
          </w:divBdr>
        </w:div>
        <w:div w:id="2109232510">
          <w:marLeft w:val="0"/>
          <w:marRight w:val="0"/>
          <w:marTop w:val="0"/>
          <w:marBottom w:val="0"/>
          <w:divBdr>
            <w:top w:val="none" w:sz="0" w:space="0" w:color="auto"/>
            <w:left w:val="none" w:sz="0" w:space="0" w:color="auto"/>
            <w:bottom w:val="none" w:sz="0" w:space="0" w:color="auto"/>
            <w:right w:val="none" w:sz="0" w:space="0" w:color="auto"/>
          </w:divBdr>
        </w:div>
        <w:div w:id="1558273703">
          <w:marLeft w:val="0"/>
          <w:marRight w:val="0"/>
          <w:marTop w:val="0"/>
          <w:marBottom w:val="0"/>
          <w:divBdr>
            <w:top w:val="none" w:sz="0" w:space="0" w:color="auto"/>
            <w:left w:val="none" w:sz="0" w:space="0" w:color="auto"/>
            <w:bottom w:val="none" w:sz="0" w:space="0" w:color="auto"/>
            <w:right w:val="none" w:sz="0" w:space="0" w:color="auto"/>
          </w:divBdr>
        </w:div>
        <w:div w:id="1251498663">
          <w:marLeft w:val="0"/>
          <w:marRight w:val="0"/>
          <w:marTop w:val="0"/>
          <w:marBottom w:val="0"/>
          <w:divBdr>
            <w:top w:val="none" w:sz="0" w:space="0" w:color="auto"/>
            <w:left w:val="none" w:sz="0" w:space="0" w:color="auto"/>
            <w:bottom w:val="none" w:sz="0" w:space="0" w:color="auto"/>
            <w:right w:val="none" w:sz="0" w:space="0" w:color="auto"/>
          </w:divBdr>
        </w:div>
      </w:divsChild>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376852184">
      <w:bodyDiv w:val="1"/>
      <w:marLeft w:val="0"/>
      <w:marRight w:val="0"/>
      <w:marTop w:val="0"/>
      <w:marBottom w:val="0"/>
      <w:divBdr>
        <w:top w:val="none" w:sz="0" w:space="0" w:color="auto"/>
        <w:left w:val="none" w:sz="0" w:space="0" w:color="auto"/>
        <w:bottom w:val="none" w:sz="0" w:space="0" w:color="auto"/>
        <w:right w:val="none" w:sz="0" w:space="0" w:color="auto"/>
      </w:divBdr>
    </w:div>
    <w:div w:id="1391415546">
      <w:bodyDiv w:val="1"/>
      <w:marLeft w:val="0"/>
      <w:marRight w:val="0"/>
      <w:marTop w:val="0"/>
      <w:marBottom w:val="0"/>
      <w:divBdr>
        <w:top w:val="none" w:sz="0" w:space="0" w:color="auto"/>
        <w:left w:val="none" w:sz="0" w:space="0" w:color="auto"/>
        <w:bottom w:val="none" w:sz="0" w:space="0" w:color="auto"/>
        <w:right w:val="none" w:sz="0" w:space="0" w:color="auto"/>
      </w:divBdr>
    </w:div>
    <w:div w:id="1395813095">
      <w:bodyDiv w:val="1"/>
      <w:marLeft w:val="0"/>
      <w:marRight w:val="0"/>
      <w:marTop w:val="0"/>
      <w:marBottom w:val="0"/>
      <w:divBdr>
        <w:top w:val="none" w:sz="0" w:space="0" w:color="auto"/>
        <w:left w:val="none" w:sz="0" w:space="0" w:color="auto"/>
        <w:bottom w:val="none" w:sz="0" w:space="0" w:color="auto"/>
        <w:right w:val="none" w:sz="0" w:space="0" w:color="auto"/>
      </w:divBdr>
    </w:div>
    <w:div w:id="1400206421">
      <w:bodyDiv w:val="1"/>
      <w:marLeft w:val="0"/>
      <w:marRight w:val="0"/>
      <w:marTop w:val="0"/>
      <w:marBottom w:val="0"/>
      <w:divBdr>
        <w:top w:val="none" w:sz="0" w:space="0" w:color="auto"/>
        <w:left w:val="none" w:sz="0" w:space="0" w:color="auto"/>
        <w:bottom w:val="none" w:sz="0" w:space="0" w:color="auto"/>
        <w:right w:val="none" w:sz="0" w:space="0" w:color="auto"/>
      </w:divBdr>
    </w:div>
    <w:div w:id="1402101792">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39133555">
      <w:bodyDiv w:val="1"/>
      <w:marLeft w:val="0"/>
      <w:marRight w:val="0"/>
      <w:marTop w:val="0"/>
      <w:marBottom w:val="0"/>
      <w:divBdr>
        <w:top w:val="none" w:sz="0" w:space="0" w:color="auto"/>
        <w:left w:val="none" w:sz="0" w:space="0" w:color="auto"/>
        <w:bottom w:val="none" w:sz="0" w:space="0" w:color="auto"/>
        <w:right w:val="none" w:sz="0" w:space="0" w:color="auto"/>
      </w:divBdr>
    </w:div>
    <w:div w:id="1441340912">
      <w:bodyDiv w:val="1"/>
      <w:marLeft w:val="0"/>
      <w:marRight w:val="0"/>
      <w:marTop w:val="0"/>
      <w:marBottom w:val="0"/>
      <w:divBdr>
        <w:top w:val="none" w:sz="0" w:space="0" w:color="auto"/>
        <w:left w:val="none" w:sz="0" w:space="0" w:color="auto"/>
        <w:bottom w:val="none" w:sz="0" w:space="0" w:color="auto"/>
        <w:right w:val="none" w:sz="0" w:space="0" w:color="auto"/>
      </w:divBdr>
    </w:div>
    <w:div w:id="1442723300">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49928150">
      <w:bodyDiv w:val="1"/>
      <w:marLeft w:val="0"/>
      <w:marRight w:val="0"/>
      <w:marTop w:val="0"/>
      <w:marBottom w:val="0"/>
      <w:divBdr>
        <w:top w:val="none" w:sz="0" w:space="0" w:color="auto"/>
        <w:left w:val="none" w:sz="0" w:space="0" w:color="auto"/>
        <w:bottom w:val="none" w:sz="0" w:space="0" w:color="auto"/>
        <w:right w:val="none" w:sz="0" w:space="0" w:color="auto"/>
      </w:divBdr>
    </w:div>
    <w:div w:id="1452430450">
      <w:bodyDiv w:val="1"/>
      <w:marLeft w:val="0"/>
      <w:marRight w:val="0"/>
      <w:marTop w:val="0"/>
      <w:marBottom w:val="0"/>
      <w:divBdr>
        <w:top w:val="none" w:sz="0" w:space="0" w:color="auto"/>
        <w:left w:val="none" w:sz="0" w:space="0" w:color="auto"/>
        <w:bottom w:val="none" w:sz="0" w:space="0" w:color="auto"/>
        <w:right w:val="none" w:sz="0" w:space="0" w:color="auto"/>
      </w:divBdr>
    </w:div>
    <w:div w:id="1457290326">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496259643">
      <w:bodyDiv w:val="1"/>
      <w:marLeft w:val="0"/>
      <w:marRight w:val="0"/>
      <w:marTop w:val="0"/>
      <w:marBottom w:val="0"/>
      <w:divBdr>
        <w:top w:val="none" w:sz="0" w:space="0" w:color="auto"/>
        <w:left w:val="none" w:sz="0" w:space="0" w:color="auto"/>
        <w:bottom w:val="none" w:sz="0" w:space="0" w:color="auto"/>
        <w:right w:val="none" w:sz="0" w:space="0" w:color="auto"/>
      </w:divBdr>
    </w:div>
    <w:div w:id="1497452373">
      <w:bodyDiv w:val="1"/>
      <w:marLeft w:val="0"/>
      <w:marRight w:val="0"/>
      <w:marTop w:val="0"/>
      <w:marBottom w:val="0"/>
      <w:divBdr>
        <w:top w:val="none" w:sz="0" w:space="0" w:color="auto"/>
        <w:left w:val="none" w:sz="0" w:space="0" w:color="auto"/>
        <w:bottom w:val="none" w:sz="0" w:space="0" w:color="auto"/>
        <w:right w:val="none" w:sz="0" w:space="0" w:color="auto"/>
      </w:divBdr>
    </w:div>
    <w:div w:id="1518809850">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30725350">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556310831">
      <w:bodyDiv w:val="1"/>
      <w:marLeft w:val="0"/>
      <w:marRight w:val="0"/>
      <w:marTop w:val="0"/>
      <w:marBottom w:val="0"/>
      <w:divBdr>
        <w:top w:val="none" w:sz="0" w:space="0" w:color="auto"/>
        <w:left w:val="none" w:sz="0" w:space="0" w:color="auto"/>
        <w:bottom w:val="none" w:sz="0" w:space="0" w:color="auto"/>
        <w:right w:val="none" w:sz="0" w:space="0" w:color="auto"/>
      </w:divBdr>
      <w:divsChild>
        <w:div w:id="1672023310">
          <w:marLeft w:val="0"/>
          <w:marRight w:val="0"/>
          <w:marTop w:val="0"/>
          <w:marBottom w:val="0"/>
          <w:divBdr>
            <w:top w:val="none" w:sz="0" w:space="0" w:color="auto"/>
            <w:left w:val="none" w:sz="0" w:space="0" w:color="auto"/>
            <w:bottom w:val="none" w:sz="0" w:space="0" w:color="auto"/>
            <w:right w:val="none" w:sz="0" w:space="0" w:color="auto"/>
          </w:divBdr>
        </w:div>
        <w:div w:id="1541434668">
          <w:marLeft w:val="0"/>
          <w:marRight w:val="0"/>
          <w:marTop w:val="0"/>
          <w:marBottom w:val="0"/>
          <w:divBdr>
            <w:top w:val="none" w:sz="0" w:space="0" w:color="auto"/>
            <w:left w:val="none" w:sz="0" w:space="0" w:color="auto"/>
            <w:bottom w:val="none" w:sz="0" w:space="0" w:color="auto"/>
            <w:right w:val="none" w:sz="0" w:space="0" w:color="auto"/>
          </w:divBdr>
        </w:div>
        <w:div w:id="1708752138">
          <w:marLeft w:val="0"/>
          <w:marRight w:val="0"/>
          <w:marTop w:val="0"/>
          <w:marBottom w:val="0"/>
          <w:divBdr>
            <w:top w:val="none" w:sz="0" w:space="0" w:color="auto"/>
            <w:left w:val="none" w:sz="0" w:space="0" w:color="auto"/>
            <w:bottom w:val="none" w:sz="0" w:space="0" w:color="auto"/>
            <w:right w:val="none" w:sz="0" w:space="0" w:color="auto"/>
          </w:divBdr>
        </w:div>
        <w:div w:id="141702436">
          <w:marLeft w:val="0"/>
          <w:marRight w:val="0"/>
          <w:marTop w:val="0"/>
          <w:marBottom w:val="0"/>
          <w:divBdr>
            <w:top w:val="none" w:sz="0" w:space="0" w:color="auto"/>
            <w:left w:val="none" w:sz="0" w:space="0" w:color="auto"/>
            <w:bottom w:val="none" w:sz="0" w:space="0" w:color="auto"/>
            <w:right w:val="none" w:sz="0" w:space="0" w:color="auto"/>
          </w:divBdr>
        </w:div>
        <w:div w:id="1066533291">
          <w:marLeft w:val="0"/>
          <w:marRight w:val="0"/>
          <w:marTop w:val="0"/>
          <w:marBottom w:val="0"/>
          <w:divBdr>
            <w:top w:val="none" w:sz="0" w:space="0" w:color="auto"/>
            <w:left w:val="none" w:sz="0" w:space="0" w:color="auto"/>
            <w:bottom w:val="none" w:sz="0" w:space="0" w:color="auto"/>
            <w:right w:val="none" w:sz="0" w:space="0" w:color="auto"/>
          </w:divBdr>
        </w:div>
        <w:div w:id="1976595367">
          <w:marLeft w:val="0"/>
          <w:marRight w:val="0"/>
          <w:marTop w:val="0"/>
          <w:marBottom w:val="0"/>
          <w:divBdr>
            <w:top w:val="none" w:sz="0" w:space="0" w:color="auto"/>
            <w:left w:val="none" w:sz="0" w:space="0" w:color="auto"/>
            <w:bottom w:val="none" w:sz="0" w:space="0" w:color="auto"/>
            <w:right w:val="none" w:sz="0" w:space="0" w:color="auto"/>
          </w:divBdr>
        </w:div>
        <w:div w:id="2755575">
          <w:marLeft w:val="0"/>
          <w:marRight w:val="0"/>
          <w:marTop w:val="0"/>
          <w:marBottom w:val="0"/>
          <w:divBdr>
            <w:top w:val="none" w:sz="0" w:space="0" w:color="auto"/>
            <w:left w:val="none" w:sz="0" w:space="0" w:color="auto"/>
            <w:bottom w:val="none" w:sz="0" w:space="0" w:color="auto"/>
            <w:right w:val="none" w:sz="0" w:space="0" w:color="auto"/>
          </w:divBdr>
        </w:div>
        <w:div w:id="13848473">
          <w:marLeft w:val="0"/>
          <w:marRight w:val="0"/>
          <w:marTop w:val="0"/>
          <w:marBottom w:val="0"/>
          <w:divBdr>
            <w:top w:val="none" w:sz="0" w:space="0" w:color="auto"/>
            <w:left w:val="none" w:sz="0" w:space="0" w:color="auto"/>
            <w:bottom w:val="none" w:sz="0" w:space="0" w:color="auto"/>
            <w:right w:val="none" w:sz="0" w:space="0" w:color="auto"/>
          </w:divBdr>
        </w:div>
        <w:div w:id="1233546081">
          <w:marLeft w:val="0"/>
          <w:marRight w:val="0"/>
          <w:marTop w:val="0"/>
          <w:marBottom w:val="0"/>
          <w:divBdr>
            <w:top w:val="none" w:sz="0" w:space="0" w:color="auto"/>
            <w:left w:val="none" w:sz="0" w:space="0" w:color="auto"/>
            <w:bottom w:val="none" w:sz="0" w:space="0" w:color="auto"/>
            <w:right w:val="none" w:sz="0" w:space="0" w:color="auto"/>
          </w:divBdr>
        </w:div>
        <w:div w:id="546063407">
          <w:marLeft w:val="0"/>
          <w:marRight w:val="0"/>
          <w:marTop w:val="0"/>
          <w:marBottom w:val="0"/>
          <w:divBdr>
            <w:top w:val="none" w:sz="0" w:space="0" w:color="auto"/>
            <w:left w:val="none" w:sz="0" w:space="0" w:color="auto"/>
            <w:bottom w:val="none" w:sz="0" w:space="0" w:color="auto"/>
            <w:right w:val="none" w:sz="0" w:space="0" w:color="auto"/>
          </w:divBdr>
        </w:div>
        <w:div w:id="1280838479">
          <w:marLeft w:val="0"/>
          <w:marRight w:val="0"/>
          <w:marTop w:val="0"/>
          <w:marBottom w:val="0"/>
          <w:divBdr>
            <w:top w:val="none" w:sz="0" w:space="0" w:color="auto"/>
            <w:left w:val="none" w:sz="0" w:space="0" w:color="auto"/>
            <w:bottom w:val="none" w:sz="0" w:space="0" w:color="auto"/>
            <w:right w:val="none" w:sz="0" w:space="0" w:color="auto"/>
          </w:divBdr>
        </w:div>
        <w:div w:id="1516191292">
          <w:marLeft w:val="0"/>
          <w:marRight w:val="0"/>
          <w:marTop w:val="0"/>
          <w:marBottom w:val="0"/>
          <w:divBdr>
            <w:top w:val="none" w:sz="0" w:space="0" w:color="auto"/>
            <w:left w:val="none" w:sz="0" w:space="0" w:color="auto"/>
            <w:bottom w:val="none" w:sz="0" w:space="0" w:color="auto"/>
            <w:right w:val="none" w:sz="0" w:space="0" w:color="auto"/>
          </w:divBdr>
        </w:div>
        <w:div w:id="739714077">
          <w:marLeft w:val="0"/>
          <w:marRight w:val="0"/>
          <w:marTop w:val="0"/>
          <w:marBottom w:val="0"/>
          <w:divBdr>
            <w:top w:val="none" w:sz="0" w:space="0" w:color="auto"/>
            <w:left w:val="none" w:sz="0" w:space="0" w:color="auto"/>
            <w:bottom w:val="none" w:sz="0" w:space="0" w:color="auto"/>
            <w:right w:val="none" w:sz="0" w:space="0" w:color="auto"/>
          </w:divBdr>
        </w:div>
        <w:div w:id="70741750">
          <w:marLeft w:val="0"/>
          <w:marRight w:val="0"/>
          <w:marTop w:val="0"/>
          <w:marBottom w:val="0"/>
          <w:divBdr>
            <w:top w:val="none" w:sz="0" w:space="0" w:color="auto"/>
            <w:left w:val="none" w:sz="0" w:space="0" w:color="auto"/>
            <w:bottom w:val="none" w:sz="0" w:space="0" w:color="auto"/>
            <w:right w:val="none" w:sz="0" w:space="0" w:color="auto"/>
          </w:divBdr>
        </w:div>
      </w:divsChild>
    </w:div>
    <w:div w:id="1566913610">
      <w:bodyDiv w:val="1"/>
      <w:marLeft w:val="0"/>
      <w:marRight w:val="0"/>
      <w:marTop w:val="0"/>
      <w:marBottom w:val="0"/>
      <w:divBdr>
        <w:top w:val="none" w:sz="0" w:space="0" w:color="auto"/>
        <w:left w:val="none" w:sz="0" w:space="0" w:color="auto"/>
        <w:bottom w:val="none" w:sz="0" w:space="0" w:color="auto"/>
        <w:right w:val="none" w:sz="0" w:space="0" w:color="auto"/>
      </w:divBdr>
    </w:div>
    <w:div w:id="1570994192">
      <w:bodyDiv w:val="1"/>
      <w:marLeft w:val="0"/>
      <w:marRight w:val="0"/>
      <w:marTop w:val="0"/>
      <w:marBottom w:val="0"/>
      <w:divBdr>
        <w:top w:val="none" w:sz="0" w:space="0" w:color="auto"/>
        <w:left w:val="none" w:sz="0" w:space="0" w:color="auto"/>
        <w:bottom w:val="none" w:sz="0" w:space="0" w:color="auto"/>
        <w:right w:val="none" w:sz="0" w:space="0" w:color="auto"/>
      </w:divBdr>
    </w:div>
    <w:div w:id="1581791204">
      <w:bodyDiv w:val="1"/>
      <w:marLeft w:val="0"/>
      <w:marRight w:val="0"/>
      <w:marTop w:val="0"/>
      <w:marBottom w:val="0"/>
      <w:divBdr>
        <w:top w:val="none" w:sz="0" w:space="0" w:color="auto"/>
        <w:left w:val="none" w:sz="0" w:space="0" w:color="auto"/>
        <w:bottom w:val="none" w:sz="0" w:space="0" w:color="auto"/>
        <w:right w:val="none" w:sz="0" w:space="0" w:color="auto"/>
      </w:divBdr>
    </w:div>
    <w:div w:id="1589149416">
      <w:bodyDiv w:val="1"/>
      <w:marLeft w:val="0"/>
      <w:marRight w:val="0"/>
      <w:marTop w:val="0"/>
      <w:marBottom w:val="0"/>
      <w:divBdr>
        <w:top w:val="none" w:sz="0" w:space="0" w:color="auto"/>
        <w:left w:val="none" w:sz="0" w:space="0" w:color="auto"/>
        <w:bottom w:val="none" w:sz="0" w:space="0" w:color="auto"/>
        <w:right w:val="none" w:sz="0" w:space="0" w:color="auto"/>
      </w:divBdr>
    </w:div>
    <w:div w:id="1606111680">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360242">
      <w:bodyDiv w:val="1"/>
      <w:marLeft w:val="0"/>
      <w:marRight w:val="0"/>
      <w:marTop w:val="0"/>
      <w:marBottom w:val="0"/>
      <w:divBdr>
        <w:top w:val="none" w:sz="0" w:space="0" w:color="auto"/>
        <w:left w:val="none" w:sz="0" w:space="0" w:color="auto"/>
        <w:bottom w:val="none" w:sz="0" w:space="0" w:color="auto"/>
        <w:right w:val="none" w:sz="0" w:space="0" w:color="auto"/>
      </w:divBdr>
    </w:div>
    <w:div w:id="1637175653">
      <w:bodyDiv w:val="1"/>
      <w:marLeft w:val="0"/>
      <w:marRight w:val="0"/>
      <w:marTop w:val="0"/>
      <w:marBottom w:val="0"/>
      <w:divBdr>
        <w:top w:val="none" w:sz="0" w:space="0" w:color="auto"/>
        <w:left w:val="none" w:sz="0" w:space="0" w:color="auto"/>
        <w:bottom w:val="none" w:sz="0" w:space="0" w:color="auto"/>
        <w:right w:val="none" w:sz="0" w:space="0" w:color="auto"/>
      </w:divBdr>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694963012">
      <w:bodyDiv w:val="1"/>
      <w:marLeft w:val="0"/>
      <w:marRight w:val="0"/>
      <w:marTop w:val="0"/>
      <w:marBottom w:val="0"/>
      <w:divBdr>
        <w:top w:val="none" w:sz="0" w:space="0" w:color="auto"/>
        <w:left w:val="none" w:sz="0" w:space="0" w:color="auto"/>
        <w:bottom w:val="none" w:sz="0" w:space="0" w:color="auto"/>
        <w:right w:val="none" w:sz="0" w:space="0" w:color="auto"/>
      </w:divBdr>
    </w:div>
    <w:div w:id="1699237246">
      <w:bodyDiv w:val="1"/>
      <w:marLeft w:val="0"/>
      <w:marRight w:val="0"/>
      <w:marTop w:val="0"/>
      <w:marBottom w:val="0"/>
      <w:divBdr>
        <w:top w:val="none" w:sz="0" w:space="0" w:color="auto"/>
        <w:left w:val="none" w:sz="0" w:space="0" w:color="auto"/>
        <w:bottom w:val="none" w:sz="0" w:space="0" w:color="auto"/>
        <w:right w:val="none" w:sz="0" w:space="0" w:color="auto"/>
      </w:divBdr>
    </w:div>
    <w:div w:id="1709454571">
      <w:bodyDiv w:val="1"/>
      <w:marLeft w:val="0"/>
      <w:marRight w:val="0"/>
      <w:marTop w:val="0"/>
      <w:marBottom w:val="0"/>
      <w:divBdr>
        <w:top w:val="none" w:sz="0" w:space="0" w:color="auto"/>
        <w:left w:val="none" w:sz="0" w:space="0" w:color="auto"/>
        <w:bottom w:val="none" w:sz="0" w:space="0" w:color="auto"/>
        <w:right w:val="none" w:sz="0" w:space="0" w:color="auto"/>
      </w:divBdr>
    </w:div>
    <w:div w:id="1710452704">
      <w:bodyDiv w:val="1"/>
      <w:marLeft w:val="0"/>
      <w:marRight w:val="0"/>
      <w:marTop w:val="0"/>
      <w:marBottom w:val="0"/>
      <w:divBdr>
        <w:top w:val="none" w:sz="0" w:space="0" w:color="auto"/>
        <w:left w:val="none" w:sz="0" w:space="0" w:color="auto"/>
        <w:bottom w:val="none" w:sz="0" w:space="0" w:color="auto"/>
        <w:right w:val="none" w:sz="0" w:space="0" w:color="auto"/>
      </w:divBdr>
      <w:divsChild>
        <w:div w:id="619918602">
          <w:marLeft w:val="0"/>
          <w:marRight w:val="0"/>
          <w:marTop w:val="0"/>
          <w:marBottom w:val="0"/>
          <w:divBdr>
            <w:top w:val="none" w:sz="0" w:space="0" w:color="auto"/>
            <w:left w:val="none" w:sz="0" w:space="0" w:color="auto"/>
            <w:bottom w:val="none" w:sz="0" w:space="0" w:color="auto"/>
            <w:right w:val="none" w:sz="0" w:space="0" w:color="auto"/>
          </w:divBdr>
        </w:div>
        <w:div w:id="1324821845">
          <w:marLeft w:val="0"/>
          <w:marRight w:val="0"/>
          <w:marTop w:val="0"/>
          <w:marBottom w:val="0"/>
          <w:divBdr>
            <w:top w:val="none" w:sz="0" w:space="0" w:color="auto"/>
            <w:left w:val="none" w:sz="0" w:space="0" w:color="auto"/>
            <w:bottom w:val="none" w:sz="0" w:space="0" w:color="auto"/>
            <w:right w:val="none" w:sz="0" w:space="0" w:color="auto"/>
          </w:divBdr>
        </w:div>
        <w:div w:id="843008968">
          <w:marLeft w:val="0"/>
          <w:marRight w:val="0"/>
          <w:marTop w:val="0"/>
          <w:marBottom w:val="0"/>
          <w:divBdr>
            <w:top w:val="none" w:sz="0" w:space="0" w:color="auto"/>
            <w:left w:val="none" w:sz="0" w:space="0" w:color="auto"/>
            <w:bottom w:val="none" w:sz="0" w:space="0" w:color="auto"/>
            <w:right w:val="none" w:sz="0" w:space="0" w:color="auto"/>
          </w:divBdr>
        </w:div>
        <w:div w:id="1287586104">
          <w:marLeft w:val="0"/>
          <w:marRight w:val="0"/>
          <w:marTop w:val="0"/>
          <w:marBottom w:val="0"/>
          <w:divBdr>
            <w:top w:val="none" w:sz="0" w:space="0" w:color="auto"/>
            <w:left w:val="none" w:sz="0" w:space="0" w:color="auto"/>
            <w:bottom w:val="none" w:sz="0" w:space="0" w:color="auto"/>
            <w:right w:val="none" w:sz="0" w:space="0" w:color="auto"/>
          </w:divBdr>
        </w:div>
        <w:div w:id="1023702874">
          <w:marLeft w:val="0"/>
          <w:marRight w:val="0"/>
          <w:marTop w:val="0"/>
          <w:marBottom w:val="0"/>
          <w:divBdr>
            <w:top w:val="none" w:sz="0" w:space="0" w:color="auto"/>
            <w:left w:val="none" w:sz="0" w:space="0" w:color="auto"/>
            <w:bottom w:val="none" w:sz="0" w:space="0" w:color="auto"/>
            <w:right w:val="none" w:sz="0" w:space="0" w:color="auto"/>
          </w:divBdr>
        </w:div>
        <w:div w:id="1867861958">
          <w:marLeft w:val="0"/>
          <w:marRight w:val="0"/>
          <w:marTop w:val="0"/>
          <w:marBottom w:val="0"/>
          <w:divBdr>
            <w:top w:val="none" w:sz="0" w:space="0" w:color="auto"/>
            <w:left w:val="none" w:sz="0" w:space="0" w:color="auto"/>
            <w:bottom w:val="none" w:sz="0" w:space="0" w:color="auto"/>
            <w:right w:val="none" w:sz="0" w:space="0" w:color="auto"/>
          </w:divBdr>
        </w:div>
        <w:div w:id="2124837838">
          <w:marLeft w:val="0"/>
          <w:marRight w:val="0"/>
          <w:marTop w:val="0"/>
          <w:marBottom w:val="0"/>
          <w:divBdr>
            <w:top w:val="none" w:sz="0" w:space="0" w:color="auto"/>
            <w:left w:val="none" w:sz="0" w:space="0" w:color="auto"/>
            <w:bottom w:val="none" w:sz="0" w:space="0" w:color="auto"/>
            <w:right w:val="none" w:sz="0" w:space="0" w:color="auto"/>
          </w:divBdr>
        </w:div>
        <w:div w:id="1589659304">
          <w:marLeft w:val="0"/>
          <w:marRight w:val="0"/>
          <w:marTop w:val="0"/>
          <w:marBottom w:val="0"/>
          <w:divBdr>
            <w:top w:val="none" w:sz="0" w:space="0" w:color="auto"/>
            <w:left w:val="none" w:sz="0" w:space="0" w:color="auto"/>
            <w:bottom w:val="none" w:sz="0" w:space="0" w:color="auto"/>
            <w:right w:val="none" w:sz="0" w:space="0" w:color="auto"/>
          </w:divBdr>
        </w:div>
        <w:div w:id="1072116236">
          <w:marLeft w:val="0"/>
          <w:marRight w:val="0"/>
          <w:marTop w:val="0"/>
          <w:marBottom w:val="0"/>
          <w:divBdr>
            <w:top w:val="none" w:sz="0" w:space="0" w:color="auto"/>
            <w:left w:val="none" w:sz="0" w:space="0" w:color="auto"/>
            <w:bottom w:val="none" w:sz="0" w:space="0" w:color="auto"/>
            <w:right w:val="none" w:sz="0" w:space="0" w:color="auto"/>
          </w:divBdr>
        </w:div>
        <w:div w:id="512379368">
          <w:marLeft w:val="0"/>
          <w:marRight w:val="0"/>
          <w:marTop w:val="0"/>
          <w:marBottom w:val="0"/>
          <w:divBdr>
            <w:top w:val="none" w:sz="0" w:space="0" w:color="auto"/>
            <w:left w:val="none" w:sz="0" w:space="0" w:color="auto"/>
            <w:bottom w:val="none" w:sz="0" w:space="0" w:color="auto"/>
            <w:right w:val="none" w:sz="0" w:space="0" w:color="auto"/>
          </w:divBdr>
        </w:div>
        <w:div w:id="1660957733">
          <w:marLeft w:val="0"/>
          <w:marRight w:val="0"/>
          <w:marTop w:val="0"/>
          <w:marBottom w:val="0"/>
          <w:divBdr>
            <w:top w:val="none" w:sz="0" w:space="0" w:color="auto"/>
            <w:left w:val="none" w:sz="0" w:space="0" w:color="auto"/>
            <w:bottom w:val="none" w:sz="0" w:space="0" w:color="auto"/>
            <w:right w:val="none" w:sz="0" w:space="0" w:color="auto"/>
          </w:divBdr>
        </w:div>
        <w:div w:id="187838209">
          <w:marLeft w:val="0"/>
          <w:marRight w:val="0"/>
          <w:marTop w:val="0"/>
          <w:marBottom w:val="0"/>
          <w:divBdr>
            <w:top w:val="none" w:sz="0" w:space="0" w:color="auto"/>
            <w:left w:val="none" w:sz="0" w:space="0" w:color="auto"/>
            <w:bottom w:val="none" w:sz="0" w:space="0" w:color="auto"/>
            <w:right w:val="none" w:sz="0" w:space="0" w:color="auto"/>
          </w:divBdr>
        </w:div>
        <w:div w:id="1437677078">
          <w:marLeft w:val="0"/>
          <w:marRight w:val="0"/>
          <w:marTop w:val="0"/>
          <w:marBottom w:val="0"/>
          <w:divBdr>
            <w:top w:val="none" w:sz="0" w:space="0" w:color="auto"/>
            <w:left w:val="none" w:sz="0" w:space="0" w:color="auto"/>
            <w:bottom w:val="none" w:sz="0" w:space="0" w:color="auto"/>
            <w:right w:val="none" w:sz="0" w:space="0" w:color="auto"/>
          </w:divBdr>
        </w:div>
        <w:div w:id="2077438805">
          <w:marLeft w:val="0"/>
          <w:marRight w:val="0"/>
          <w:marTop w:val="0"/>
          <w:marBottom w:val="0"/>
          <w:divBdr>
            <w:top w:val="none" w:sz="0" w:space="0" w:color="auto"/>
            <w:left w:val="none" w:sz="0" w:space="0" w:color="auto"/>
            <w:bottom w:val="none" w:sz="0" w:space="0" w:color="auto"/>
            <w:right w:val="none" w:sz="0" w:space="0" w:color="auto"/>
          </w:divBdr>
        </w:div>
        <w:div w:id="1796752758">
          <w:marLeft w:val="0"/>
          <w:marRight w:val="0"/>
          <w:marTop w:val="0"/>
          <w:marBottom w:val="0"/>
          <w:divBdr>
            <w:top w:val="none" w:sz="0" w:space="0" w:color="auto"/>
            <w:left w:val="none" w:sz="0" w:space="0" w:color="auto"/>
            <w:bottom w:val="none" w:sz="0" w:space="0" w:color="auto"/>
            <w:right w:val="none" w:sz="0" w:space="0" w:color="auto"/>
          </w:divBdr>
        </w:div>
      </w:divsChild>
    </w:div>
    <w:div w:id="1728257722">
      <w:bodyDiv w:val="1"/>
      <w:marLeft w:val="0"/>
      <w:marRight w:val="0"/>
      <w:marTop w:val="0"/>
      <w:marBottom w:val="0"/>
      <w:divBdr>
        <w:top w:val="none" w:sz="0" w:space="0" w:color="auto"/>
        <w:left w:val="none" w:sz="0" w:space="0" w:color="auto"/>
        <w:bottom w:val="none" w:sz="0" w:space="0" w:color="auto"/>
        <w:right w:val="none" w:sz="0" w:space="0" w:color="auto"/>
      </w:divBdr>
    </w:div>
    <w:div w:id="1734307303">
      <w:bodyDiv w:val="1"/>
      <w:marLeft w:val="0"/>
      <w:marRight w:val="0"/>
      <w:marTop w:val="0"/>
      <w:marBottom w:val="0"/>
      <w:divBdr>
        <w:top w:val="none" w:sz="0" w:space="0" w:color="auto"/>
        <w:left w:val="none" w:sz="0" w:space="0" w:color="auto"/>
        <w:bottom w:val="none" w:sz="0" w:space="0" w:color="auto"/>
        <w:right w:val="none" w:sz="0" w:space="0" w:color="auto"/>
      </w:divBdr>
    </w:div>
    <w:div w:id="1734309449">
      <w:bodyDiv w:val="1"/>
      <w:marLeft w:val="0"/>
      <w:marRight w:val="0"/>
      <w:marTop w:val="0"/>
      <w:marBottom w:val="0"/>
      <w:divBdr>
        <w:top w:val="none" w:sz="0" w:space="0" w:color="auto"/>
        <w:left w:val="none" w:sz="0" w:space="0" w:color="auto"/>
        <w:bottom w:val="none" w:sz="0" w:space="0" w:color="auto"/>
        <w:right w:val="none" w:sz="0" w:space="0" w:color="auto"/>
      </w:divBdr>
      <w:divsChild>
        <w:div w:id="1278491894">
          <w:marLeft w:val="0"/>
          <w:marRight w:val="0"/>
          <w:marTop w:val="0"/>
          <w:marBottom w:val="0"/>
          <w:divBdr>
            <w:top w:val="none" w:sz="0" w:space="0" w:color="auto"/>
            <w:left w:val="none" w:sz="0" w:space="0" w:color="auto"/>
            <w:bottom w:val="none" w:sz="0" w:space="0" w:color="auto"/>
            <w:right w:val="none" w:sz="0" w:space="0" w:color="auto"/>
          </w:divBdr>
        </w:div>
        <w:div w:id="1428692463">
          <w:marLeft w:val="0"/>
          <w:marRight w:val="0"/>
          <w:marTop w:val="0"/>
          <w:marBottom w:val="0"/>
          <w:divBdr>
            <w:top w:val="none" w:sz="0" w:space="0" w:color="auto"/>
            <w:left w:val="none" w:sz="0" w:space="0" w:color="auto"/>
            <w:bottom w:val="none" w:sz="0" w:space="0" w:color="auto"/>
            <w:right w:val="none" w:sz="0" w:space="0" w:color="auto"/>
          </w:divBdr>
        </w:div>
        <w:div w:id="1563369688">
          <w:marLeft w:val="0"/>
          <w:marRight w:val="0"/>
          <w:marTop w:val="0"/>
          <w:marBottom w:val="0"/>
          <w:divBdr>
            <w:top w:val="none" w:sz="0" w:space="0" w:color="auto"/>
            <w:left w:val="none" w:sz="0" w:space="0" w:color="auto"/>
            <w:bottom w:val="none" w:sz="0" w:space="0" w:color="auto"/>
            <w:right w:val="none" w:sz="0" w:space="0" w:color="auto"/>
          </w:divBdr>
        </w:div>
        <w:div w:id="130561146">
          <w:marLeft w:val="0"/>
          <w:marRight w:val="0"/>
          <w:marTop w:val="0"/>
          <w:marBottom w:val="0"/>
          <w:divBdr>
            <w:top w:val="none" w:sz="0" w:space="0" w:color="auto"/>
            <w:left w:val="none" w:sz="0" w:space="0" w:color="auto"/>
            <w:bottom w:val="none" w:sz="0" w:space="0" w:color="auto"/>
            <w:right w:val="none" w:sz="0" w:space="0" w:color="auto"/>
          </w:divBdr>
        </w:div>
        <w:div w:id="1279870479">
          <w:marLeft w:val="0"/>
          <w:marRight w:val="0"/>
          <w:marTop w:val="0"/>
          <w:marBottom w:val="0"/>
          <w:divBdr>
            <w:top w:val="none" w:sz="0" w:space="0" w:color="auto"/>
            <w:left w:val="none" w:sz="0" w:space="0" w:color="auto"/>
            <w:bottom w:val="none" w:sz="0" w:space="0" w:color="auto"/>
            <w:right w:val="none" w:sz="0" w:space="0" w:color="auto"/>
          </w:divBdr>
        </w:div>
        <w:div w:id="1498812458">
          <w:marLeft w:val="0"/>
          <w:marRight w:val="0"/>
          <w:marTop w:val="0"/>
          <w:marBottom w:val="0"/>
          <w:divBdr>
            <w:top w:val="none" w:sz="0" w:space="0" w:color="auto"/>
            <w:left w:val="none" w:sz="0" w:space="0" w:color="auto"/>
            <w:bottom w:val="none" w:sz="0" w:space="0" w:color="auto"/>
            <w:right w:val="none" w:sz="0" w:space="0" w:color="auto"/>
          </w:divBdr>
        </w:div>
        <w:div w:id="965431536">
          <w:marLeft w:val="0"/>
          <w:marRight w:val="0"/>
          <w:marTop w:val="0"/>
          <w:marBottom w:val="0"/>
          <w:divBdr>
            <w:top w:val="none" w:sz="0" w:space="0" w:color="auto"/>
            <w:left w:val="none" w:sz="0" w:space="0" w:color="auto"/>
            <w:bottom w:val="none" w:sz="0" w:space="0" w:color="auto"/>
            <w:right w:val="none" w:sz="0" w:space="0" w:color="auto"/>
          </w:divBdr>
        </w:div>
        <w:div w:id="890731424">
          <w:marLeft w:val="0"/>
          <w:marRight w:val="0"/>
          <w:marTop w:val="0"/>
          <w:marBottom w:val="0"/>
          <w:divBdr>
            <w:top w:val="none" w:sz="0" w:space="0" w:color="auto"/>
            <w:left w:val="none" w:sz="0" w:space="0" w:color="auto"/>
            <w:bottom w:val="none" w:sz="0" w:space="0" w:color="auto"/>
            <w:right w:val="none" w:sz="0" w:space="0" w:color="auto"/>
          </w:divBdr>
        </w:div>
        <w:div w:id="1578133536">
          <w:marLeft w:val="0"/>
          <w:marRight w:val="0"/>
          <w:marTop w:val="0"/>
          <w:marBottom w:val="0"/>
          <w:divBdr>
            <w:top w:val="none" w:sz="0" w:space="0" w:color="auto"/>
            <w:left w:val="none" w:sz="0" w:space="0" w:color="auto"/>
            <w:bottom w:val="none" w:sz="0" w:space="0" w:color="auto"/>
            <w:right w:val="none" w:sz="0" w:space="0" w:color="auto"/>
          </w:divBdr>
        </w:div>
        <w:div w:id="786965665">
          <w:marLeft w:val="0"/>
          <w:marRight w:val="0"/>
          <w:marTop w:val="0"/>
          <w:marBottom w:val="0"/>
          <w:divBdr>
            <w:top w:val="none" w:sz="0" w:space="0" w:color="auto"/>
            <w:left w:val="none" w:sz="0" w:space="0" w:color="auto"/>
            <w:bottom w:val="none" w:sz="0" w:space="0" w:color="auto"/>
            <w:right w:val="none" w:sz="0" w:space="0" w:color="auto"/>
          </w:divBdr>
        </w:div>
        <w:div w:id="1151599475">
          <w:marLeft w:val="0"/>
          <w:marRight w:val="0"/>
          <w:marTop w:val="0"/>
          <w:marBottom w:val="0"/>
          <w:divBdr>
            <w:top w:val="none" w:sz="0" w:space="0" w:color="auto"/>
            <w:left w:val="none" w:sz="0" w:space="0" w:color="auto"/>
            <w:bottom w:val="none" w:sz="0" w:space="0" w:color="auto"/>
            <w:right w:val="none" w:sz="0" w:space="0" w:color="auto"/>
          </w:divBdr>
        </w:div>
        <w:div w:id="1223637172">
          <w:marLeft w:val="0"/>
          <w:marRight w:val="0"/>
          <w:marTop w:val="0"/>
          <w:marBottom w:val="0"/>
          <w:divBdr>
            <w:top w:val="none" w:sz="0" w:space="0" w:color="auto"/>
            <w:left w:val="none" w:sz="0" w:space="0" w:color="auto"/>
            <w:bottom w:val="none" w:sz="0" w:space="0" w:color="auto"/>
            <w:right w:val="none" w:sz="0" w:space="0" w:color="auto"/>
          </w:divBdr>
        </w:div>
        <w:div w:id="1887982240">
          <w:marLeft w:val="0"/>
          <w:marRight w:val="0"/>
          <w:marTop w:val="0"/>
          <w:marBottom w:val="0"/>
          <w:divBdr>
            <w:top w:val="none" w:sz="0" w:space="0" w:color="auto"/>
            <w:left w:val="none" w:sz="0" w:space="0" w:color="auto"/>
            <w:bottom w:val="none" w:sz="0" w:space="0" w:color="auto"/>
            <w:right w:val="none" w:sz="0" w:space="0" w:color="auto"/>
          </w:divBdr>
        </w:div>
        <w:div w:id="1373773852">
          <w:marLeft w:val="0"/>
          <w:marRight w:val="0"/>
          <w:marTop w:val="0"/>
          <w:marBottom w:val="0"/>
          <w:divBdr>
            <w:top w:val="none" w:sz="0" w:space="0" w:color="auto"/>
            <w:left w:val="none" w:sz="0" w:space="0" w:color="auto"/>
            <w:bottom w:val="none" w:sz="0" w:space="0" w:color="auto"/>
            <w:right w:val="none" w:sz="0" w:space="0" w:color="auto"/>
          </w:divBdr>
        </w:div>
        <w:div w:id="916942541">
          <w:marLeft w:val="0"/>
          <w:marRight w:val="0"/>
          <w:marTop w:val="0"/>
          <w:marBottom w:val="0"/>
          <w:divBdr>
            <w:top w:val="none" w:sz="0" w:space="0" w:color="auto"/>
            <w:left w:val="none" w:sz="0" w:space="0" w:color="auto"/>
            <w:bottom w:val="none" w:sz="0" w:space="0" w:color="auto"/>
            <w:right w:val="none" w:sz="0" w:space="0" w:color="auto"/>
          </w:divBdr>
        </w:div>
      </w:divsChild>
    </w:div>
    <w:div w:id="1734348186">
      <w:bodyDiv w:val="1"/>
      <w:marLeft w:val="0"/>
      <w:marRight w:val="0"/>
      <w:marTop w:val="0"/>
      <w:marBottom w:val="0"/>
      <w:divBdr>
        <w:top w:val="none" w:sz="0" w:space="0" w:color="auto"/>
        <w:left w:val="none" w:sz="0" w:space="0" w:color="auto"/>
        <w:bottom w:val="none" w:sz="0" w:space="0" w:color="auto"/>
        <w:right w:val="none" w:sz="0" w:space="0" w:color="auto"/>
      </w:divBdr>
    </w:div>
    <w:div w:id="1739596655">
      <w:bodyDiv w:val="1"/>
      <w:marLeft w:val="0"/>
      <w:marRight w:val="0"/>
      <w:marTop w:val="0"/>
      <w:marBottom w:val="0"/>
      <w:divBdr>
        <w:top w:val="none" w:sz="0" w:space="0" w:color="auto"/>
        <w:left w:val="none" w:sz="0" w:space="0" w:color="auto"/>
        <w:bottom w:val="none" w:sz="0" w:space="0" w:color="auto"/>
        <w:right w:val="none" w:sz="0" w:space="0" w:color="auto"/>
      </w:divBdr>
    </w:div>
    <w:div w:id="1763794220">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2477612">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04614457">
      <w:bodyDiv w:val="1"/>
      <w:marLeft w:val="0"/>
      <w:marRight w:val="0"/>
      <w:marTop w:val="0"/>
      <w:marBottom w:val="0"/>
      <w:divBdr>
        <w:top w:val="none" w:sz="0" w:space="0" w:color="auto"/>
        <w:left w:val="none" w:sz="0" w:space="0" w:color="auto"/>
        <w:bottom w:val="none" w:sz="0" w:space="0" w:color="auto"/>
        <w:right w:val="none" w:sz="0" w:space="0" w:color="auto"/>
      </w:divBdr>
    </w:div>
    <w:div w:id="181725860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24465553">
      <w:bodyDiv w:val="1"/>
      <w:marLeft w:val="0"/>
      <w:marRight w:val="0"/>
      <w:marTop w:val="0"/>
      <w:marBottom w:val="0"/>
      <w:divBdr>
        <w:top w:val="none" w:sz="0" w:space="0" w:color="auto"/>
        <w:left w:val="none" w:sz="0" w:space="0" w:color="auto"/>
        <w:bottom w:val="none" w:sz="0" w:space="0" w:color="auto"/>
        <w:right w:val="none" w:sz="0" w:space="0" w:color="auto"/>
      </w:divBdr>
    </w:div>
    <w:div w:id="1825781691">
      <w:bodyDiv w:val="1"/>
      <w:marLeft w:val="0"/>
      <w:marRight w:val="0"/>
      <w:marTop w:val="0"/>
      <w:marBottom w:val="0"/>
      <w:divBdr>
        <w:top w:val="none" w:sz="0" w:space="0" w:color="auto"/>
        <w:left w:val="none" w:sz="0" w:space="0" w:color="auto"/>
        <w:bottom w:val="none" w:sz="0" w:space="0" w:color="auto"/>
        <w:right w:val="none" w:sz="0" w:space="0" w:color="auto"/>
      </w:divBdr>
      <w:divsChild>
        <w:div w:id="46998233">
          <w:marLeft w:val="0"/>
          <w:marRight w:val="0"/>
          <w:marTop w:val="0"/>
          <w:marBottom w:val="0"/>
          <w:divBdr>
            <w:top w:val="none" w:sz="0" w:space="0" w:color="auto"/>
            <w:left w:val="none" w:sz="0" w:space="0" w:color="auto"/>
            <w:bottom w:val="none" w:sz="0" w:space="0" w:color="auto"/>
            <w:right w:val="none" w:sz="0" w:space="0" w:color="auto"/>
          </w:divBdr>
          <w:divsChild>
            <w:div w:id="710571707">
              <w:marLeft w:val="0"/>
              <w:marRight w:val="0"/>
              <w:marTop w:val="0"/>
              <w:marBottom w:val="0"/>
              <w:divBdr>
                <w:top w:val="none" w:sz="0" w:space="0" w:color="auto"/>
                <w:left w:val="none" w:sz="0" w:space="0" w:color="auto"/>
                <w:bottom w:val="none" w:sz="0" w:space="0" w:color="auto"/>
                <w:right w:val="none" w:sz="0" w:space="0" w:color="auto"/>
              </w:divBdr>
              <w:divsChild>
                <w:div w:id="420029637">
                  <w:marLeft w:val="150"/>
                  <w:marRight w:val="150"/>
                  <w:marTop w:val="150"/>
                  <w:marBottom w:val="150"/>
                  <w:divBdr>
                    <w:top w:val="none" w:sz="0" w:space="0" w:color="auto"/>
                    <w:left w:val="none" w:sz="0" w:space="0" w:color="auto"/>
                    <w:bottom w:val="none" w:sz="0" w:space="0" w:color="auto"/>
                    <w:right w:val="none" w:sz="0" w:space="0" w:color="auto"/>
                  </w:divBdr>
                  <w:divsChild>
                    <w:div w:id="993725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2604611">
          <w:marLeft w:val="0"/>
          <w:marRight w:val="0"/>
          <w:marTop w:val="0"/>
          <w:marBottom w:val="0"/>
          <w:divBdr>
            <w:top w:val="none" w:sz="0" w:space="0" w:color="auto"/>
            <w:left w:val="none" w:sz="0" w:space="0" w:color="auto"/>
            <w:bottom w:val="none" w:sz="0" w:space="0" w:color="auto"/>
            <w:right w:val="none" w:sz="0" w:space="0" w:color="auto"/>
          </w:divBdr>
        </w:div>
      </w:divsChild>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79658473">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887643243">
      <w:bodyDiv w:val="1"/>
      <w:marLeft w:val="0"/>
      <w:marRight w:val="0"/>
      <w:marTop w:val="0"/>
      <w:marBottom w:val="0"/>
      <w:divBdr>
        <w:top w:val="none" w:sz="0" w:space="0" w:color="auto"/>
        <w:left w:val="none" w:sz="0" w:space="0" w:color="auto"/>
        <w:bottom w:val="none" w:sz="0" w:space="0" w:color="auto"/>
        <w:right w:val="none" w:sz="0" w:space="0" w:color="auto"/>
      </w:divBdr>
    </w:div>
    <w:div w:id="1896970306">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805918">
      <w:bodyDiv w:val="1"/>
      <w:marLeft w:val="0"/>
      <w:marRight w:val="0"/>
      <w:marTop w:val="0"/>
      <w:marBottom w:val="0"/>
      <w:divBdr>
        <w:top w:val="none" w:sz="0" w:space="0" w:color="auto"/>
        <w:left w:val="none" w:sz="0" w:space="0" w:color="auto"/>
        <w:bottom w:val="none" w:sz="0" w:space="0" w:color="auto"/>
        <w:right w:val="none" w:sz="0" w:space="0" w:color="auto"/>
      </w:divBdr>
    </w:div>
    <w:div w:id="1930383153">
      <w:bodyDiv w:val="1"/>
      <w:marLeft w:val="0"/>
      <w:marRight w:val="0"/>
      <w:marTop w:val="0"/>
      <w:marBottom w:val="0"/>
      <w:divBdr>
        <w:top w:val="none" w:sz="0" w:space="0" w:color="auto"/>
        <w:left w:val="none" w:sz="0" w:space="0" w:color="auto"/>
        <w:bottom w:val="none" w:sz="0" w:space="0" w:color="auto"/>
        <w:right w:val="none" w:sz="0" w:space="0" w:color="auto"/>
      </w:divBdr>
    </w:div>
    <w:div w:id="1936401847">
      <w:bodyDiv w:val="1"/>
      <w:marLeft w:val="0"/>
      <w:marRight w:val="0"/>
      <w:marTop w:val="0"/>
      <w:marBottom w:val="0"/>
      <w:divBdr>
        <w:top w:val="none" w:sz="0" w:space="0" w:color="auto"/>
        <w:left w:val="none" w:sz="0" w:space="0" w:color="auto"/>
        <w:bottom w:val="none" w:sz="0" w:space="0" w:color="auto"/>
        <w:right w:val="none" w:sz="0" w:space="0" w:color="auto"/>
      </w:divBdr>
    </w:div>
    <w:div w:id="1943878277">
      <w:bodyDiv w:val="1"/>
      <w:marLeft w:val="0"/>
      <w:marRight w:val="0"/>
      <w:marTop w:val="0"/>
      <w:marBottom w:val="0"/>
      <w:divBdr>
        <w:top w:val="none" w:sz="0" w:space="0" w:color="auto"/>
        <w:left w:val="none" w:sz="0" w:space="0" w:color="auto"/>
        <w:bottom w:val="none" w:sz="0" w:space="0" w:color="auto"/>
        <w:right w:val="none" w:sz="0" w:space="0" w:color="auto"/>
      </w:divBdr>
    </w:div>
    <w:div w:id="1947537905">
      <w:bodyDiv w:val="1"/>
      <w:marLeft w:val="0"/>
      <w:marRight w:val="0"/>
      <w:marTop w:val="0"/>
      <w:marBottom w:val="0"/>
      <w:divBdr>
        <w:top w:val="none" w:sz="0" w:space="0" w:color="auto"/>
        <w:left w:val="none" w:sz="0" w:space="0" w:color="auto"/>
        <w:bottom w:val="none" w:sz="0" w:space="0" w:color="auto"/>
        <w:right w:val="none" w:sz="0" w:space="0" w:color="auto"/>
      </w:divBdr>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0648067">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1759422">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30376482">
      <w:bodyDiv w:val="1"/>
      <w:marLeft w:val="0"/>
      <w:marRight w:val="0"/>
      <w:marTop w:val="0"/>
      <w:marBottom w:val="0"/>
      <w:divBdr>
        <w:top w:val="none" w:sz="0" w:space="0" w:color="auto"/>
        <w:left w:val="none" w:sz="0" w:space="0" w:color="auto"/>
        <w:bottom w:val="none" w:sz="0" w:space="0" w:color="auto"/>
        <w:right w:val="none" w:sz="0" w:space="0" w:color="auto"/>
      </w:divBdr>
    </w:div>
    <w:div w:id="2050454550">
      <w:bodyDiv w:val="1"/>
      <w:marLeft w:val="0"/>
      <w:marRight w:val="0"/>
      <w:marTop w:val="0"/>
      <w:marBottom w:val="0"/>
      <w:divBdr>
        <w:top w:val="none" w:sz="0" w:space="0" w:color="auto"/>
        <w:left w:val="none" w:sz="0" w:space="0" w:color="auto"/>
        <w:bottom w:val="none" w:sz="0" w:space="0" w:color="auto"/>
        <w:right w:val="none" w:sz="0" w:space="0" w:color="auto"/>
      </w:divBdr>
    </w:div>
    <w:div w:id="2055235142">
      <w:bodyDiv w:val="1"/>
      <w:marLeft w:val="0"/>
      <w:marRight w:val="0"/>
      <w:marTop w:val="0"/>
      <w:marBottom w:val="0"/>
      <w:divBdr>
        <w:top w:val="none" w:sz="0" w:space="0" w:color="auto"/>
        <w:left w:val="none" w:sz="0" w:space="0" w:color="auto"/>
        <w:bottom w:val="none" w:sz="0" w:space="0" w:color="auto"/>
        <w:right w:val="none" w:sz="0" w:space="0" w:color="auto"/>
      </w:divBdr>
    </w:div>
    <w:div w:id="2064060469">
      <w:bodyDiv w:val="1"/>
      <w:marLeft w:val="0"/>
      <w:marRight w:val="0"/>
      <w:marTop w:val="0"/>
      <w:marBottom w:val="0"/>
      <w:divBdr>
        <w:top w:val="none" w:sz="0" w:space="0" w:color="auto"/>
        <w:left w:val="none" w:sz="0" w:space="0" w:color="auto"/>
        <w:bottom w:val="none" w:sz="0" w:space="0" w:color="auto"/>
        <w:right w:val="none" w:sz="0" w:space="0" w:color="auto"/>
      </w:divBdr>
    </w:div>
    <w:div w:id="2087914157">
      <w:bodyDiv w:val="1"/>
      <w:marLeft w:val="0"/>
      <w:marRight w:val="0"/>
      <w:marTop w:val="0"/>
      <w:marBottom w:val="0"/>
      <w:divBdr>
        <w:top w:val="none" w:sz="0" w:space="0" w:color="auto"/>
        <w:left w:val="none" w:sz="0" w:space="0" w:color="auto"/>
        <w:bottom w:val="none" w:sz="0" w:space="0" w:color="auto"/>
        <w:right w:val="none" w:sz="0" w:space="0" w:color="auto"/>
      </w:divBdr>
    </w:div>
    <w:div w:id="2099402929">
      <w:bodyDiv w:val="1"/>
      <w:marLeft w:val="0"/>
      <w:marRight w:val="0"/>
      <w:marTop w:val="0"/>
      <w:marBottom w:val="0"/>
      <w:divBdr>
        <w:top w:val="none" w:sz="0" w:space="0" w:color="auto"/>
        <w:left w:val="none" w:sz="0" w:space="0" w:color="auto"/>
        <w:bottom w:val="none" w:sz="0" w:space="0" w:color="auto"/>
        <w:right w:val="none" w:sz="0" w:space="0" w:color="auto"/>
      </w:divBdr>
    </w:div>
    <w:div w:id="2112504805">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16242696">
      <w:bodyDiv w:val="1"/>
      <w:marLeft w:val="0"/>
      <w:marRight w:val="0"/>
      <w:marTop w:val="0"/>
      <w:marBottom w:val="0"/>
      <w:divBdr>
        <w:top w:val="none" w:sz="0" w:space="0" w:color="auto"/>
        <w:left w:val="none" w:sz="0" w:space="0" w:color="auto"/>
        <w:bottom w:val="none" w:sz="0" w:space="0" w:color="auto"/>
        <w:right w:val="none" w:sz="0" w:space="0" w:color="auto"/>
      </w:divBdr>
    </w:div>
    <w:div w:id="2116243529">
      <w:bodyDiv w:val="1"/>
      <w:marLeft w:val="0"/>
      <w:marRight w:val="0"/>
      <w:marTop w:val="0"/>
      <w:marBottom w:val="0"/>
      <w:divBdr>
        <w:top w:val="none" w:sz="0" w:space="0" w:color="auto"/>
        <w:left w:val="none" w:sz="0" w:space="0" w:color="auto"/>
        <w:bottom w:val="none" w:sz="0" w:space="0" w:color="auto"/>
        <w:right w:val="none" w:sz="0" w:space="0" w:color="auto"/>
      </w:divBdr>
    </w:div>
    <w:div w:id="2120417318">
      <w:bodyDiv w:val="1"/>
      <w:marLeft w:val="0"/>
      <w:marRight w:val="0"/>
      <w:marTop w:val="0"/>
      <w:marBottom w:val="0"/>
      <w:divBdr>
        <w:top w:val="none" w:sz="0" w:space="0" w:color="auto"/>
        <w:left w:val="none" w:sz="0" w:space="0" w:color="auto"/>
        <w:bottom w:val="none" w:sz="0" w:space="0" w:color="auto"/>
        <w:right w:val="none" w:sz="0" w:space="0" w:color="auto"/>
      </w:divBdr>
    </w:div>
    <w:div w:id="2127195380">
      <w:bodyDiv w:val="1"/>
      <w:marLeft w:val="0"/>
      <w:marRight w:val="0"/>
      <w:marTop w:val="0"/>
      <w:marBottom w:val="0"/>
      <w:divBdr>
        <w:top w:val="none" w:sz="0" w:space="0" w:color="auto"/>
        <w:left w:val="none" w:sz="0" w:space="0" w:color="auto"/>
        <w:bottom w:val="none" w:sz="0" w:space="0" w:color="auto"/>
        <w:right w:val="none" w:sz="0" w:space="0" w:color="auto"/>
      </w:divBdr>
    </w:div>
    <w:div w:id="2132629278">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654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cran.r-project.org/web/packages/report/vignettes/cite_packages.html?utm_source=chatgpt.com"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emf"/><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emf"/><Relationship Id="rId25" Type="http://schemas.openxmlformats.org/officeDocument/2006/relationships/image" Target="media/image14.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9</Pages>
  <Words>39625</Words>
  <Characters>225866</Characters>
  <Application>Microsoft Office Word</Application>
  <DocSecurity>0</DocSecurity>
  <Lines>1882</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3</cp:revision>
  <dcterms:created xsi:type="dcterms:W3CDTF">2025-04-28T10:08:00Z</dcterms:created>
  <dcterms:modified xsi:type="dcterms:W3CDTF">2025-04-30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TgR9kPUh"/&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